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662DF54" w14:textId="77777777" w:rsidR="00C108BC" w:rsidRPr="005554A0" w:rsidRDefault="00C108BC" w:rsidP="00C108BC">
      <w:pPr>
        <w:pStyle w:val="Chapterheading"/>
        <w:jc w:val="center"/>
        <w:rPr>
          <w:sz w:val="44"/>
          <w:szCs w:val="32"/>
        </w:rPr>
      </w:pPr>
      <w:r w:rsidRPr="005554A0">
        <w:rPr>
          <w:sz w:val="44"/>
          <w:szCs w:val="32"/>
        </w:rPr>
        <w:t>Automating Spotify Playlist Creation using</w:t>
      </w:r>
    </w:p>
    <w:p w14:paraId="3A1E4E6A" w14:textId="77777777" w:rsidR="00C108BC" w:rsidRPr="005554A0" w:rsidRDefault="00C108BC" w:rsidP="00C108BC">
      <w:pPr>
        <w:pStyle w:val="Chapterheading"/>
        <w:jc w:val="center"/>
        <w:rPr>
          <w:sz w:val="44"/>
          <w:szCs w:val="32"/>
        </w:rPr>
      </w:pPr>
      <w:r w:rsidRPr="005554A0">
        <w:rPr>
          <w:sz w:val="44"/>
          <w:szCs w:val="32"/>
        </w:rPr>
        <w:t xml:space="preserve"> Machine Learning</w:t>
      </w:r>
    </w:p>
    <w:p w14:paraId="0B4A6569" w14:textId="77777777" w:rsidR="005554A0" w:rsidRPr="00C108BC" w:rsidRDefault="005554A0" w:rsidP="00C108BC">
      <w:pPr>
        <w:pStyle w:val="Chapterheading"/>
        <w:jc w:val="center"/>
        <w:rPr>
          <w:szCs w:val="28"/>
        </w:rPr>
      </w:pPr>
    </w:p>
    <w:p w14:paraId="0D16EC20" w14:textId="77777777"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7BA56BC1" w:rsidR="00151300" w:rsidRDefault="001852D1" w:rsidP="00151300">
      <w:pPr>
        <w:pStyle w:val="Chapterheading"/>
        <w:jc w:val="center"/>
        <w:rPr>
          <w:sz w:val="36"/>
        </w:rPr>
      </w:pPr>
      <w:r>
        <w:rPr>
          <w:sz w:val="36"/>
        </w:rPr>
        <w:t>TU856</w:t>
      </w:r>
      <w:r w:rsidR="00151300">
        <w:rPr>
          <w:sz w:val="36"/>
        </w:rPr>
        <w:t xml:space="preserve"> </w:t>
      </w:r>
    </w:p>
    <w:p w14:paraId="2927FE7C" w14:textId="07393FA2" w:rsidR="00151300" w:rsidRPr="001852D1" w:rsidRDefault="00151300" w:rsidP="00151300">
      <w:pPr>
        <w:pStyle w:val="Chapterheading"/>
        <w:jc w:val="center"/>
        <w:rPr>
          <w:sz w:val="36"/>
        </w:rPr>
      </w:pPr>
      <w:r>
        <w:rPr>
          <w:sz w:val="36"/>
        </w:rPr>
        <w:t xml:space="preserve">BSc in </w:t>
      </w:r>
      <w:r w:rsidR="001852D1">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5C283EE7" w:rsidR="00151300" w:rsidRPr="001852D1" w:rsidRDefault="001852D1" w:rsidP="00151300">
      <w:pPr>
        <w:jc w:val="center"/>
        <w:rPr>
          <w:b/>
          <w:bCs/>
          <w:sz w:val="32"/>
          <w:szCs w:val="32"/>
        </w:rPr>
      </w:pPr>
      <w:r>
        <w:rPr>
          <w:b/>
          <w:bCs/>
          <w:sz w:val="32"/>
          <w:szCs w:val="32"/>
        </w:rPr>
        <w:t>Alexandros Tsiogas</w:t>
      </w:r>
    </w:p>
    <w:p w14:paraId="636A1D1A" w14:textId="32363807" w:rsidR="00604B8B" w:rsidRPr="001852D1" w:rsidRDefault="001852D1" w:rsidP="00151300">
      <w:pPr>
        <w:jc w:val="center"/>
        <w:rPr>
          <w:b/>
          <w:bCs/>
          <w:sz w:val="32"/>
          <w:szCs w:val="32"/>
        </w:rPr>
      </w:pPr>
      <w:r>
        <w:rPr>
          <w:b/>
          <w:bCs/>
          <w:sz w:val="32"/>
          <w:szCs w:val="32"/>
        </w:rPr>
        <w:t>C20336236</w:t>
      </w:r>
    </w:p>
    <w:p w14:paraId="78EB583E" w14:textId="77777777" w:rsidR="00604B8B" w:rsidRDefault="00604B8B" w:rsidP="00151300">
      <w:pPr>
        <w:jc w:val="center"/>
        <w:rPr>
          <w:b/>
          <w:bCs/>
          <w:sz w:val="32"/>
          <w:szCs w:val="32"/>
        </w:rPr>
      </w:pPr>
    </w:p>
    <w:p w14:paraId="77A52EA4" w14:textId="02743B34" w:rsidR="00151300" w:rsidRPr="001852D1" w:rsidRDefault="00702CDF" w:rsidP="00151300">
      <w:pPr>
        <w:jc w:val="center"/>
        <w:rPr>
          <w:b/>
          <w:bCs/>
          <w:sz w:val="28"/>
          <w:szCs w:val="32"/>
        </w:rPr>
      </w:pPr>
      <w:r>
        <w:rPr>
          <w:b/>
          <w:bCs/>
          <w:sz w:val="28"/>
          <w:szCs w:val="32"/>
        </w:rPr>
        <w:t xml:space="preserve">Supervisor: </w:t>
      </w:r>
      <w:r w:rsidR="001852D1">
        <w:rPr>
          <w:b/>
          <w:bCs/>
          <w:sz w:val="28"/>
          <w:szCs w:val="32"/>
        </w:rPr>
        <w:t>Brendan Tierney</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01D4AE6" w:rsidR="00151300" w:rsidRPr="001852D1" w:rsidRDefault="001852D1" w:rsidP="00151300">
      <w:pPr>
        <w:jc w:val="center"/>
        <w:rPr>
          <w:b/>
          <w:bCs/>
          <w:sz w:val="28"/>
        </w:rPr>
      </w:pPr>
      <w:r>
        <w:rPr>
          <w:b/>
          <w:bCs/>
          <w:sz w:val="28"/>
        </w:rPr>
        <w:t>31/10/2023</w:t>
      </w:r>
    </w:p>
    <w:p w14:paraId="6E715217" w14:textId="77777777" w:rsidR="00151300" w:rsidRDefault="00151300" w:rsidP="00151300">
      <w:pPr>
        <w:rPr>
          <w:b/>
          <w:bCs/>
        </w:rPr>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6420B265" w14:textId="77777777" w:rsidR="009619BE" w:rsidRDefault="009619BE" w:rsidP="009619BE"/>
    <w:p w14:paraId="55E88C37" w14:textId="1E3E764D" w:rsidR="00DF36A3" w:rsidRDefault="00DF36A3" w:rsidP="00151300">
      <w:pPr>
        <w:pStyle w:val="Chapterheading"/>
        <w:rPr>
          <w:rFonts w:asciiTheme="minorHAnsi" w:hAnsiTheme="minorHAnsi" w:cstheme="minorHAnsi"/>
          <w:b w:val="0"/>
          <w:bCs w:val="0"/>
          <w:sz w:val="24"/>
          <w:szCs w:val="16"/>
        </w:rPr>
      </w:pPr>
      <w:r w:rsidRPr="00901748">
        <w:rPr>
          <w:rFonts w:asciiTheme="minorHAnsi" w:hAnsiTheme="minorHAnsi" w:cstheme="minorHAnsi"/>
          <w:b w:val="0"/>
          <w:bCs w:val="0"/>
          <w:sz w:val="24"/>
          <w:szCs w:val="16"/>
        </w:rPr>
        <w:t xml:space="preserve">This project aims to </w:t>
      </w:r>
      <w:r w:rsidR="00AC00EF" w:rsidRPr="00901748">
        <w:rPr>
          <w:rFonts w:asciiTheme="minorHAnsi" w:hAnsiTheme="minorHAnsi" w:cstheme="minorHAnsi"/>
          <w:b w:val="0"/>
          <w:bCs w:val="0"/>
          <w:sz w:val="24"/>
          <w:szCs w:val="16"/>
        </w:rPr>
        <w:t xml:space="preserve">create </w:t>
      </w:r>
      <w:r w:rsidR="00901748" w:rsidRPr="00901748">
        <w:rPr>
          <w:rFonts w:asciiTheme="minorHAnsi" w:hAnsiTheme="minorHAnsi" w:cstheme="minorHAnsi"/>
          <w:b w:val="0"/>
          <w:bCs w:val="0"/>
          <w:sz w:val="24"/>
          <w:szCs w:val="16"/>
        </w:rPr>
        <w:t>a new way for listeners to find music</w:t>
      </w:r>
      <w:r w:rsidR="00D75F64">
        <w:rPr>
          <w:rFonts w:asciiTheme="minorHAnsi" w:hAnsiTheme="minorHAnsi" w:cstheme="minorHAnsi"/>
          <w:b w:val="0"/>
          <w:bCs w:val="0"/>
          <w:sz w:val="24"/>
          <w:szCs w:val="16"/>
        </w:rPr>
        <w:t xml:space="preserve"> that </w:t>
      </w:r>
      <w:r w:rsidR="001C19C4">
        <w:rPr>
          <w:rFonts w:asciiTheme="minorHAnsi" w:hAnsiTheme="minorHAnsi" w:cstheme="minorHAnsi"/>
          <w:b w:val="0"/>
          <w:bCs w:val="0"/>
          <w:sz w:val="24"/>
          <w:szCs w:val="16"/>
        </w:rPr>
        <w:t xml:space="preserve">they enjoy, using machine learning. </w:t>
      </w:r>
      <w:r w:rsidR="00EC389B">
        <w:rPr>
          <w:rFonts w:asciiTheme="minorHAnsi" w:hAnsiTheme="minorHAnsi" w:cstheme="minorHAnsi"/>
          <w:b w:val="0"/>
          <w:bCs w:val="0"/>
          <w:sz w:val="24"/>
          <w:szCs w:val="16"/>
        </w:rPr>
        <w:t xml:space="preserve">This project </w:t>
      </w:r>
      <w:r w:rsidR="00373432">
        <w:rPr>
          <w:rFonts w:asciiTheme="minorHAnsi" w:hAnsiTheme="minorHAnsi" w:cstheme="minorHAnsi"/>
          <w:b w:val="0"/>
          <w:bCs w:val="0"/>
          <w:sz w:val="24"/>
          <w:szCs w:val="16"/>
        </w:rPr>
        <w:t xml:space="preserve">explores </w:t>
      </w:r>
      <w:r w:rsidR="00EC389B">
        <w:rPr>
          <w:rFonts w:asciiTheme="minorHAnsi" w:hAnsiTheme="minorHAnsi" w:cstheme="minorHAnsi"/>
          <w:b w:val="0"/>
          <w:bCs w:val="0"/>
          <w:sz w:val="24"/>
          <w:szCs w:val="16"/>
        </w:rPr>
        <w:t xml:space="preserve">the </w:t>
      </w:r>
      <w:r w:rsidR="00B003C2">
        <w:rPr>
          <w:rFonts w:asciiTheme="minorHAnsi" w:hAnsiTheme="minorHAnsi" w:cstheme="minorHAnsi"/>
          <w:b w:val="0"/>
          <w:bCs w:val="0"/>
          <w:sz w:val="24"/>
          <w:szCs w:val="16"/>
        </w:rPr>
        <w:t xml:space="preserve">shortcomings of </w:t>
      </w:r>
      <w:r w:rsidR="00532C0D">
        <w:rPr>
          <w:rFonts w:asciiTheme="minorHAnsi" w:hAnsiTheme="minorHAnsi" w:cstheme="minorHAnsi"/>
          <w:b w:val="0"/>
          <w:bCs w:val="0"/>
          <w:sz w:val="24"/>
          <w:szCs w:val="16"/>
        </w:rPr>
        <w:t>the</w:t>
      </w:r>
      <w:r w:rsidR="00B003C2">
        <w:rPr>
          <w:rFonts w:asciiTheme="minorHAnsi" w:hAnsiTheme="minorHAnsi" w:cstheme="minorHAnsi"/>
          <w:b w:val="0"/>
          <w:bCs w:val="0"/>
          <w:sz w:val="24"/>
          <w:szCs w:val="16"/>
        </w:rPr>
        <w:t xml:space="preserve"> music recommendation systems</w:t>
      </w:r>
      <w:r w:rsidR="00532C0D">
        <w:rPr>
          <w:rFonts w:asciiTheme="minorHAnsi" w:hAnsiTheme="minorHAnsi" w:cstheme="minorHAnsi"/>
          <w:b w:val="0"/>
          <w:bCs w:val="0"/>
          <w:sz w:val="24"/>
          <w:szCs w:val="16"/>
        </w:rPr>
        <w:t xml:space="preserve"> that are currently </w:t>
      </w:r>
      <w:r w:rsidR="009619BE">
        <w:rPr>
          <w:rFonts w:asciiTheme="minorHAnsi" w:hAnsiTheme="minorHAnsi" w:cstheme="minorHAnsi"/>
          <w:b w:val="0"/>
          <w:bCs w:val="0"/>
          <w:sz w:val="24"/>
          <w:szCs w:val="16"/>
        </w:rPr>
        <w:t>popular and</w:t>
      </w:r>
      <w:r w:rsidR="00B003C2">
        <w:rPr>
          <w:rFonts w:asciiTheme="minorHAnsi" w:hAnsiTheme="minorHAnsi" w:cstheme="minorHAnsi"/>
          <w:b w:val="0"/>
          <w:bCs w:val="0"/>
          <w:sz w:val="24"/>
          <w:szCs w:val="16"/>
        </w:rPr>
        <w:t xml:space="preserve"> </w:t>
      </w:r>
      <w:r w:rsidR="00532C0D">
        <w:rPr>
          <w:rFonts w:asciiTheme="minorHAnsi" w:hAnsiTheme="minorHAnsi" w:cstheme="minorHAnsi"/>
          <w:b w:val="0"/>
          <w:bCs w:val="0"/>
          <w:sz w:val="24"/>
          <w:szCs w:val="16"/>
        </w:rPr>
        <w:t>aim</w:t>
      </w:r>
      <w:r w:rsidR="00373432">
        <w:rPr>
          <w:rFonts w:asciiTheme="minorHAnsi" w:hAnsiTheme="minorHAnsi" w:cstheme="minorHAnsi"/>
          <w:b w:val="0"/>
          <w:bCs w:val="0"/>
          <w:sz w:val="24"/>
          <w:szCs w:val="16"/>
        </w:rPr>
        <w:t>s</w:t>
      </w:r>
      <w:r w:rsidR="00532C0D">
        <w:rPr>
          <w:rFonts w:asciiTheme="minorHAnsi" w:hAnsiTheme="minorHAnsi" w:cstheme="minorHAnsi"/>
          <w:b w:val="0"/>
          <w:bCs w:val="0"/>
          <w:sz w:val="24"/>
          <w:szCs w:val="16"/>
        </w:rPr>
        <w:t xml:space="preserve"> to address such shortcomings </w:t>
      </w:r>
      <w:r w:rsidR="00975B1A">
        <w:rPr>
          <w:rFonts w:asciiTheme="minorHAnsi" w:hAnsiTheme="minorHAnsi" w:cstheme="minorHAnsi"/>
          <w:b w:val="0"/>
          <w:bCs w:val="0"/>
          <w:sz w:val="24"/>
          <w:szCs w:val="16"/>
        </w:rPr>
        <w:t>through</w:t>
      </w:r>
      <w:r w:rsidR="00532C0D">
        <w:rPr>
          <w:rFonts w:asciiTheme="minorHAnsi" w:hAnsiTheme="minorHAnsi" w:cstheme="minorHAnsi"/>
          <w:b w:val="0"/>
          <w:bCs w:val="0"/>
          <w:sz w:val="24"/>
          <w:szCs w:val="16"/>
        </w:rPr>
        <w:t xml:space="preserve"> a</w:t>
      </w:r>
      <w:r w:rsidR="009619BE">
        <w:rPr>
          <w:rFonts w:asciiTheme="minorHAnsi" w:hAnsiTheme="minorHAnsi" w:cstheme="minorHAnsi"/>
          <w:b w:val="0"/>
          <w:bCs w:val="0"/>
          <w:sz w:val="24"/>
          <w:szCs w:val="16"/>
        </w:rPr>
        <w:t xml:space="preserve"> new recommendation system.</w:t>
      </w:r>
      <w:r w:rsidR="00696650">
        <w:rPr>
          <w:rFonts w:asciiTheme="minorHAnsi" w:hAnsiTheme="minorHAnsi" w:cstheme="minorHAnsi"/>
          <w:b w:val="0"/>
          <w:bCs w:val="0"/>
          <w:sz w:val="24"/>
          <w:szCs w:val="16"/>
        </w:rPr>
        <w:t xml:space="preserve"> The project focuses on addressing perceived issues in the most widely used </w:t>
      </w:r>
      <w:r w:rsidR="00137337">
        <w:rPr>
          <w:rFonts w:asciiTheme="minorHAnsi" w:hAnsiTheme="minorHAnsi" w:cstheme="minorHAnsi"/>
          <w:b w:val="0"/>
          <w:bCs w:val="0"/>
          <w:sz w:val="24"/>
          <w:szCs w:val="16"/>
        </w:rPr>
        <w:t>music streaming platform – Spotify.</w:t>
      </w:r>
    </w:p>
    <w:p w14:paraId="31CD0980" w14:textId="77777777" w:rsidR="00975B1A" w:rsidRDefault="00975B1A" w:rsidP="00151300">
      <w:pPr>
        <w:pStyle w:val="Chapterheading"/>
        <w:rPr>
          <w:rFonts w:asciiTheme="minorHAnsi" w:hAnsiTheme="minorHAnsi" w:cstheme="minorHAnsi"/>
          <w:b w:val="0"/>
          <w:bCs w:val="0"/>
          <w:sz w:val="24"/>
          <w:szCs w:val="16"/>
        </w:rPr>
      </w:pPr>
    </w:p>
    <w:p w14:paraId="63100801" w14:textId="20527F81" w:rsidR="00975B1A" w:rsidRDefault="00975B1A" w:rsidP="00151300">
      <w:pPr>
        <w:pStyle w:val="Chapterheading"/>
        <w:rPr>
          <w:rFonts w:asciiTheme="minorHAnsi" w:hAnsiTheme="minorHAnsi" w:cstheme="minorHAnsi"/>
          <w:b w:val="0"/>
          <w:bCs w:val="0"/>
          <w:sz w:val="24"/>
          <w:szCs w:val="16"/>
        </w:rPr>
      </w:pPr>
      <w:r>
        <w:rPr>
          <w:rFonts w:asciiTheme="minorHAnsi" w:hAnsiTheme="minorHAnsi" w:cstheme="minorHAnsi"/>
          <w:b w:val="0"/>
          <w:bCs w:val="0"/>
          <w:sz w:val="24"/>
          <w:szCs w:val="16"/>
        </w:rPr>
        <w:t xml:space="preserve">This system </w:t>
      </w:r>
      <w:r w:rsidR="00D8187B">
        <w:rPr>
          <w:rFonts w:asciiTheme="minorHAnsi" w:hAnsiTheme="minorHAnsi" w:cstheme="minorHAnsi"/>
          <w:b w:val="0"/>
          <w:bCs w:val="0"/>
          <w:sz w:val="24"/>
          <w:szCs w:val="16"/>
        </w:rPr>
        <w:t>will be</w:t>
      </w:r>
      <w:r>
        <w:rPr>
          <w:rFonts w:asciiTheme="minorHAnsi" w:hAnsiTheme="minorHAnsi" w:cstheme="minorHAnsi"/>
          <w:b w:val="0"/>
          <w:bCs w:val="0"/>
          <w:sz w:val="24"/>
          <w:szCs w:val="16"/>
        </w:rPr>
        <w:t xml:space="preserve"> presented through a web application</w:t>
      </w:r>
      <w:r w:rsidR="00715A2E">
        <w:rPr>
          <w:rFonts w:asciiTheme="minorHAnsi" w:hAnsiTheme="minorHAnsi" w:cstheme="minorHAnsi"/>
          <w:b w:val="0"/>
          <w:bCs w:val="0"/>
          <w:sz w:val="24"/>
          <w:szCs w:val="16"/>
        </w:rPr>
        <w:t xml:space="preserve"> that connects to a user’s Spotify account and accesses their data. </w:t>
      </w:r>
      <w:r w:rsidR="00E83C06">
        <w:rPr>
          <w:rFonts w:asciiTheme="minorHAnsi" w:hAnsiTheme="minorHAnsi" w:cstheme="minorHAnsi"/>
          <w:b w:val="0"/>
          <w:bCs w:val="0"/>
          <w:sz w:val="24"/>
          <w:szCs w:val="16"/>
        </w:rPr>
        <w:t xml:space="preserve">The user is presented with a list </w:t>
      </w:r>
      <w:r w:rsidR="00CF5670">
        <w:rPr>
          <w:rFonts w:asciiTheme="minorHAnsi" w:hAnsiTheme="minorHAnsi" w:cstheme="minorHAnsi"/>
          <w:b w:val="0"/>
          <w:bCs w:val="0"/>
          <w:sz w:val="24"/>
          <w:szCs w:val="16"/>
        </w:rPr>
        <w:t xml:space="preserve">of their Spotify playlists and may select one, from which a series of recommendations will be </w:t>
      </w:r>
      <w:r w:rsidR="00137337">
        <w:rPr>
          <w:rFonts w:asciiTheme="minorHAnsi" w:hAnsiTheme="minorHAnsi" w:cstheme="minorHAnsi"/>
          <w:b w:val="0"/>
          <w:bCs w:val="0"/>
          <w:sz w:val="24"/>
          <w:szCs w:val="16"/>
        </w:rPr>
        <w:t>generated by a machine learning model</w:t>
      </w:r>
      <w:r w:rsidR="00CF5670">
        <w:rPr>
          <w:rFonts w:asciiTheme="minorHAnsi" w:hAnsiTheme="minorHAnsi" w:cstheme="minorHAnsi"/>
          <w:b w:val="0"/>
          <w:bCs w:val="0"/>
          <w:sz w:val="24"/>
          <w:szCs w:val="16"/>
        </w:rPr>
        <w:t xml:space="preserve">. Prior to recommendation generation, a user is given the option of </w:t>
      </w:r>
      <w:r w:rsidR="006F6996">
        <w:rPr>
          <w:rFonts w:asciiTheme="minorHAnsi" w:hAnsiTheme="minorHAnsi" w:cstheme="minorHAnsi"/>
          <w:b w:val="0"/>
          <w:bCs w:val="0"/>
          <w:sz w:val="24"/>
          <w:szCs w:val="16"/>
        </w:rPr>
        <w:t>pre-emptively changing the</w:t>
      </w:r>
      <w:r w:rsidR="00137337">
        <w:rPr>
          <w:rFonts w:asciiTheme="minorHAnsi" w:hAnsiTheme="minorHAnsi" w:cstheme="minorHAnsi"/>
          <w:b w:val="0"/>
          <w:bCs w:val="0"/>
          <w:sz w:val="24"/>
          <w:szCs w:val="16"/>
        </w:rPr>
        <w:t>ir</w:t>
      </w:r>
      <w:r w:rsidR="006F6996">
        <w:rPr>
          <w:rFonts w:asciiTheme="minorHAnsi" w:hAnsiTheme="minorHAnsi" w:cstheme="minorHAnsi"/>
          <w:b w:val="0"/>
          <w:bCs w:val="0"/>
          <w:sz w:val="24"/>
          <w:szCs w:val="16"/>
        </w:rPr>
        <w:t xml:space="preserve"> recommendations, by increasing or decreasing variables about the mood and sound of the music.</w:t>
      </w:r>
      <w:r w:rsidR="00FC41BC">
        <w:rPr>
          <w:rFonts w:asciiTheme="minorHAnsi" w:hAnsiTheme="minorHAnsi" w:cstheme="minorHAnsi"/>
          <w:b w:val="0"/>
          <w:bCs w:val="0"/>
          <w:sz w:val="24"/>
          <w:szCs w:val="16"/>
        </w:rPr>
        <w:t xml:space="preserve"> This aims to address the apparent issue of a user’s mood not being </w:t>
      </w:r>
      <w:r w:rsidR="00137337">
        <w:rPr>
          <w:rFonts w:asciiTheme="minorHAnsi" w:hAnsiTheme="minorHAnsi" w:cstheme="minorHAnsi"/>
          <w:b w:val="0"/>
          <w:bCs w:val="0"/>
          <w:sz w:val="24"/>
          <w:szCs w:val="16"/>
        </w:rPr>
        <w:t>considered</w:t>
      </w:r>
      <w:r w:rsidR="00FC41BC">
        <w:rPr>
          <w:rFonts w:asciiTheme="minorHAnsi" w:hAnsiTheme="minorHAnsi" w:cstheme="minorHAnsi"/>
          <w:b w:val="0"/>
          <w:bCs w:val="0"/>
          <w:sz w:val="24"/>
          <w:szCs w:val="16"/>
        </w:rPr>
        <w:t xml:space="preserve"> when </w:t>
      </w:r>
      <w:r w:rsidR="00AC2A30">
        <w:rPr>
          <w:rFonts w:asciiTheme="minorHAnsi" w:hAnsiTheme="minorHAnsi" w:cstheme="minorHAnsi"/>
          <w:b w:val="0"/>
          <w:bCs w:val="0"/>
          <w:sz w:val="24"/>
          <w:szCs w:val="16"/>
        </w:rPr>
        <w:t>they are being recommended music</w:t>
      </w:r>
      <w:r w:rsidR="00396354">
        <w:rPr>
          <w:rFonts w:asciiTheme="minorHAnsi" w:hAnsiTheme="minorHAnsi" w:cstheme="minorHAnsi"/>
          <w:b w:val="0"/>
          <w:bCs w:val="0"/>
          <w:sz w:val="24"/>
          <w:szCs w:val="16"/>
        </w:rPr>
        <w:t xml:space="preserve"> by Spotify’s current system.</w:t>
      </w:r>
    </w:p>
    <w:p w14:paraId="6ACB1C39" w14:textId="77777777" w:rsidR="009619BE" w:rsidRDefault="009619BE" w:rsidP="00151300">
      <w:pPr>
        <w:pStyle w:val="Chapterheading"/>
        <w:rPr>
          <w:rFonts w:asciiTheme="minorHAnsi" w:hAnsiTheme="minorHAnsi" w:cstheme="minorHAnsi"/>
          <w:b w:val="0"/>
          <w:bCs w:val="0"/>
          <w:sz w:val="24"/>
          <w:szCs w:val="16"/>
        </w:rPr>
      </w:pPr>
    </w:p>
    <w:p w14:paraId="509374A4" w14:textId="77777777" w:rsidR="009619BE" w:rsidRPr="00901748" w:rsidRDefault="009619BE" w:rsidP="00151300">
      <w:pPr>
        <w:pStyle w:val="Chapterheading"/>
        <w:rPr>
          <w:rFonts w:asciiTheme="minorHAnsi" w:hAnsiTheme="minorHAnsi" w:cstheme="minorHAnsi"/>
          <w:b w:val="0"/>
          <w:bCs w:val="0"/>
          <w:sz w:val="24"/>
          <w:szCs w:val="16"/>
        </w:rPr>
      </w:pPr>
    </w:p>
    <w:p w14:paraId="5970BFA6" w14:textId="5FE687BD" w:rsidR="00F728F6" w:rsidRPr="00DF36A3" w:rsidRDefault="00F728F6" w:rsidP="00151300">
      <w:pPr>
        <w:pStyle w:val="Chapterheading"/>
        <w:rPr>
          <w:b w:val="0"/>
          <w:bCs w:val="0"/>
        </w:rPr>
      </w:pP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3D6EE3E" w:rsidR="00151300" w:rsidRPr="001852D1" w:rsidRDefault="001852D1" w:rsidP="00151300">
      <w:pPr>
        <w:pStyle w:val="BodyText"/>
        <w:rPr>
          <w:lang w:val="en-US"/>
        </w:rPr>
      </w:pPr>
      <w:r w:rsidRPr="001852D1">
        <w:rPr>
          <w:u w:val="single"/>
        </w:rPr>
        <w:t>Alex Tsiogas</w:t>
      </w:r>
      <w:r w:rsidR="003E1483">
        <w:t>____</w:t>
      </w:r>
    </w:p>
    <w:p w14:paraId="675C0602" w14:textId="5A6B0153" w:rsidR="00151300" w:rsidRPr="001852D1" w:rsidRDefault="001852D1" w:rsidP="00151300">
      <w:pPr>
        <w:pStyle w:val="BodyText"/>
      </w:pPr>
      <w:r>
        <w:t>Alexandros Tsiogas</w:t>
      </w:r>
    </w:p>
    <w:p w14:paraId="505F754F" w14:textId="77777777" w:rsidR="00151300" w:rsidRDefault="00151300" w:rsidP="00151300">
      <w:pPr>
        <w:pStyle w:val="BodyText"/>
      </w:pPr>
    </w:p>
    <w:p w14:paraId="792437D4" w14:textId="53E179E9" w:rsidR="00151300" w:rsidRPr="001852D1" w:rsidRDefault="001852D1" w:rsidP="00151300">
      <w:pPr>
        <w:pStyle w:val="BodyText"/>
        <w:rPr>
          <w:lang w:val="en-US"/>
        </w:rPr>
      </w:pPr>
      <w:r>
        <w:t>31/10/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21448FBA" w14:textId="60FADDFB" w:rsidR="00F26D46" w:rsidRDefault="009B697E">
          <w:pPr>
            <w:pStyle w:val="TOC1"/>
            <w:tabs>
              <w:tab w:val="right" w:leader="dot" w:pos="9016"/>
            </w:tabs>
            <w:rPr>
              <w:rFonts w:eastAsiaTheme="minorEastAsia"/>
              <w:noProof/>
              <w:kern w:val="2"/>
              <w:lang w:eastAsia="en-IE"/>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1554788" w:history="1">
            <w:r w:rsidR="00F26D46" w:rsidRPr="001A04D6">
              <w:rPr>
                <w:rStyle w:val="Hyperlink"/>
                <w:noProof/>
              </w:rPr>
              <w:t>1. Introduction</w:t>
            </w:r>
            <w:r w:rsidR="00F26D46">
              <w:rPr>
                <w:noProof/>
                <w:webHidden/>
              </w:rPr>
              <w:tab/>
            </w:r>
            <w:r w:rsidR="00F26D46">
              <w:rPr>
                <w:noProof/>
                <w:webHidden/>
              </w:rPr>
              <w:fldChar w:fldCharType="begin"/>
            </w:r>
            <w:r w:rsidR="00F26D46">
              <w:rPr>
                <w:noProof/>
                <w:webHidden/>
              </w:rPr>
              <w:instrText xml:space="preserve"> PAGEREF _Toc151554788 \h </w:instrText>
            </w:r>
            <w:r w:rsidR="00F26D46">
              <w:rPr>
                <w:noProof/>
                <w:webHidden/>
              </w:rPr>
            </w:r>
            <w:r w:rsidR="00F26D46">
              <w:rPr>
                <w:noProof/>
                <w:webHidden/>
              </w:rPr>
              <w:fldChar w:fldCharType="separate"/>
            </w:r>
            <w:r w:rsidR="00F26D46">
              <w:rPr>
                <w:noProof/>
                <w:webHidden/>
              </w:rPr>
              <w:t>7</w:t>
            </w:r>
            <w:r w:rsidR="00F26D46">
              <w:rPr>
                <w:noProof/>
                <w:webHidden/>
              </w:rPr>
              <w:fldChar w:fldCharType="end"/>
            </w:r>
          </w:hyperlink>
        </w:p>
        <w:p w14:paraId="5E4A92B5" w14:textId="72226F49"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89" w:history="1">
            <w:r w:rsidR="00F26D46" w:rsidRPr="001A04D6">
              <w:rPr>
                <w:rStyle w:val="Hyperlink"/>
                <w:noProof/>
              </w:rPr>
              <w:t>1.1.</w:t>
            </w:r>
            <w:r w:rsidR="00F26D46">
              <w:rPr>
                <w:rFonts w:eastAsiaTheme="minorEastAsia"/>
                <w:noProof/>
                <w:kern w:val="2"/>
                <w:lang w:eastAsia="en-IE"/>
                <w14:ligatures w14:val="standardContextual"/>
              </w:rPr>
              <w:tab/>
            </w:r>
            <w:r w:rsidR="00F26D46" w:rsidRPr="001A04D6">
              <w:rPr>
                <w:rStyle w:val="Hyperlink"/>
                <w:noProof/>
              </w:rPr>
              <w:t>Project Background</w:t>
            </w:r>
            <w:r w:rsidR="00F26D46">
              <w:rPr>
                <w:noProof/>
                <w:webHidden/>
              </w:rPr>
              <w:tab/>
            </w:r>
            <w:r w:rsidR="00F26D46">
              <w:rPr>
                <w:noProof/>
                <w:webHidden/>
              </w:rPr>
              <w:fldChar w:fldCharType="begin"/>
            </w:r>
            <w:r w:rsidR="00F26D46">
              <w:rPr>
                <w:noProof/>
                <w:webHidden/>
              </w:rPr>
              <w:instrText xml:space="preserve"> PAGEREF _Toc151554789 \h </w:instrText>
            </w:r>
            <w:r w:rsidR="00F26D46">
              <w:rPr>
                <w:noProof/>
                <w:webHidden/>
              </w:rPr>
            </w:r>
            <w:r w:rsidR="00F26D46">
              <w:rPr>
                <w:noProof/>
                <w:webHidden/>
              </w:rPr>
              <w:fldChar w:fldCharType="separate"/>
            </w:r>
            <w:r w:rsidR="00F26D46">
              <w:rPr>
                <w:noProof/>
                <w:webHidden/>
              </w:rPr>
              <w:t>7</w:t>
            </w:r>
            <w:r w:rsidR="00F26D46">
              <w:rPr>
                <w:noProof/>
                <w:webHidden/>
              </w:rPr>
              <w:fldChar w:fldCharType="end"/>
            </w:r>
          </w:hyperlink>
        </w:p>
        <w:p w14:paraId="6DEB162C" w14:textId="14067F78"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0" w:history="1">
            <w:r w:rsidR="00F26D46" w:rsidRPr="001A04D6">
              <w:rPr>
                <w:rStyle w:val="Hyperlink"/>
                <w:noProof/>
              </w:rPr>
              <w:t>1.2.</w:t>
            </w:r>
            <w:r w:rsidR="00F26D46">
              <w:rPr>
                <w:rFonts w:eastAsiaTheme="minorEastAsia"/>
                <w:noProof/>
                <w:kern w:val="2"/>
                <w:lang w:eastAsia="en-IE"/>
                <w14:ligatures w14:val="standardContextual"/>
              </w:rPr>
              <w:tab/>
            </w:r>
            <w:r w:rsidR="00F26D46" w:rsidRPr="001A04D6">
              <w:rPr>
                <w:rStyle w:val="Hyperlink"/>
                <w:noProof/>
              </w:rPr>
              <w:t>Project Description</w:t>
            </w:r>
            <w:r w:rsidR="00F26D46">
              <w:rPr>
                <w:noProof/>
                <w:webHidden/>
              </w:rPr>
              <w:tab/>
            </w:r>
            <w:r w:rsidR="00F26D46">
              <w:rPr>
                <w:noProof/>
                <w:webHidden/>
              </w:rPr>
              <w:fldChar w:fldCharType="begin"/>
            </w:r>
            <w:r w:rsidR="00F26D46">
              <w:rPr>
                <w:noProof/>
                <w:webHidden/>
              </w:rPr>
              <w:instrText xml:space="preserve"> PAGEREF _Toc151554790 \h </w:instrText>
            </w:r>
            <w:r w:rsidR="00F26D46">
              <w:rPr>
                <w:noProof/>
                <w:webHidden/>
              </w:rPr>
            </w:r>
            <w:r w:rsidR="00F26D46">
              <w:rPr>
                <w:noProof/>
                <w:webHidden/>
              </w:rPr>
              <w:fldChar w:fldCharType="separate"/>
            </w:r>
            <w:r w:rsidR="00F26D46">
              <w:rPr>
                <w:noProof/>
                <w:webHidden/>
              </w:rPr>
              <w:t>8</w:t>
            </w:r>
            <w:r w:rsidR="00F26D46">
              <w:rPr>
                <w:noProof/>
                <w:webHidden/>
              </w:rPr>
              <w:fldChar w:fldCharType="end"/>
            </w:r>
          </w:hyperlink>
        </w:p>
        <w:p w14:paraId="6EBE8FD1" w14:textId="4B404952"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1" w:history="1">
            <w:r w:rsidR="00F26D46" w:rsidRPr="001A04D6">
              <w:rPr>
                <w:rStyle w:val="Hyperlink"/>
                <w:noProof/>
              </w:rPr>
              <w:t>1.3.</w:t>
            </w:r>
            <w:r w:rsidR="00F26D46">
              <w:rPr>
                <w:rFonts w:eastAsiaTheme="minorEastAsia"/>
                <w:noProof/>
                <w:kern w:val="2"/>
                <w:lang w:eastAsia="en-IE"/>
                <w14:ligatures w14:val="standardContextual"/>
              </w:rPr>
              <w:tab/>
            </w:r>
            <w:r w:rsidR="00F26D46" w:rsidRPr="001A04D6">
              <w:rPr>
                <w:rStyle w:val="Hyperlink"/>
                <w:noProof/>
              </w:rPr>
              <w:t>Project Aims and Objectives</w:t>
            </w:r>
            <w:r w:rsidR="00F26D46">
              <w:rPr>
                <w:noProof/>
                <w:webHidden/>
              </w:rPr>
              <w:tab/>
            </w:r>
            <w:r w:rsidR="00F26D46">
              <w:rPr>
                <w:noProof/>
                <w:webHidden/>
              </w:rPr>
              <w:fldChar w:fldCharType="begin"/>
            </w:r>
            <w:r w:rsidR="00F26D46">
              <w:rPr>
                <w:noProof/>
                <w:webHidden/>
              </w:rPr>
              <w:instrText xml:space="preserve"> PAGEREF _Toc151554791 \h </w:instrText>
            </w:r>
            <w:r w:rsidR="00F26D46">
              <w:rPr>
                <w:noProof/>
                <w:webHidden/>
              </w:rPr>
            </w:r>
            <w:r w:rsidR="00F26D46">
              <w:rPr>
                <w:noProof/>
                <w:webHidden/>
              </w:rPr>
              <w:fldChar w:fldCharType="separate"/>
            </w:r>
            <w:r w:rsidR="00F26D46">
              <w:rPr>
                <w:noProof/>
                <w:webHidden/>
              </w:rPr>
              <w:t>8</w:t>
            </w:r>
            <w:r w:rsidR="00F26D46">
              <w:rPr>
                <w:noProof/>
                <w:webHidden/>
              </w:rPr>
              <w:fldChar w:fldCharType="end"/>
            </w:r>
          </w:hyperlink>
        </w:p>
        <w:p w14:paraId="1FA02C41" w14:textId="7D293EE0"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2" w:history="1">
            <w:r w:rsidR="00F26D46" w:rsidRPr="001A04D6">
              <w:rPr>
                <w:rStyle w:val="Hyperlink"/>
                <w:noProof/>
              </w:rPr>
              <w:t>1.4.</w:t>
            </w:r>
            <w:r w:rsidR="00F26D46">
              <w:rPr>
                <w:rFonts w:eastAsiaTheme="minorEastAsia"/>
                <w:noProof/>
                <w:kern w:val="2"/>
                <w:lang w:eastAsia="en-IE"/>
                <w14:ligatures w14:val="standardContextual"/>
              </w:rPr>
              <w:tab/>
            </w:r>
            <w:r w:rsidR="00F26D46" w:rsidRPr="001A04D6">
              <w:rPr>
                <w:rStyle w:val="Hyperlink"/>
                <w:noProof/>
              </w:rPr>
              <w:t>Project Scope</w:t>
            </w:r>
            <w:r w:rsidR="00F26D46">
              <w:rPr>
                <w:noProof/>
                <w:webHidden/>
              </w:rPr>
              <w:tab/>
            </w:r>
            <w:r w:rsidR="00F26D46">
              <w:rPr>
                <w:noProof/>
                <w:webHidden/>
              </w:rPr>
              <w:fldChar w:fldCharType="begin"/>
            </w:r>
            <w:r w:rsidR="00F26D46">
              <w:rPr>
                <w:noProof/>
                <w:webHidden/>
              </w:rPr>
              <w:instrText xml:space="preserve"> PAGEREF _Toc151554792 \h </w:instrText>
            </w:r>
            <w:r w:rsidR="00F26D46">
              <w:rPr>
                <w:noProof/>
                <w:webHidden/>
              </w:rPr>
            </w:r>
            <w:r w:rsidR="00F26D46">
              <w:rPr>
                <w:noProof/>
                <w:webHidden/>
              </w:rPr>
              <w:fldChar w:fldCharType="separate"/>
            </w:r>
            <w:r w:rsidR="00F26D46">
              <w:rPr>
                <w:noProof/>
                <w:webHidden/>
              </w:rPr>
              <w:t>9</w:t>
            </w:r>
            <w:r w:rsidR="00F26D46">
              <w:rPr>
                <w:noProof/>
                <w:webHidden/>
              </w:rPr>
              <w:fldChar w:fldCharType="end"/>
            </w:r>
          </w:hyperlink>
        </w:p>
        <w:p w14:paraId="5ECE7FAB" w14:textId="3914CF2D"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3" w:history="1">
            <w:r w:rsidR="00F26D46" w:rsidRPr="001A04D6">
              <w:rPr>
                <w:rStyle w:val="Hyperlink"/>
                <w:noProof/>
              </w:rPr>
              <w:t>1.5.</w:t>
            </w:r>
            <w:r w:rsidR="00F26D46">
              <w:rPr>
                <w:rFonts w:eastAsiaTheme="minorEastAsia"/>
                <w:noProof/>
                <w:kern w:val="2"/>
                <w:lang w:eastAsia="en-IE"/>
                <w14:ligatures w14:val="standardContextual"/>
              </w:rPr>
              <w:tab/>
            </w:r>
            <w:r w:rsidR="00F26D46" w:rsidRPr="001A04D6">
              <w:rPr>
                <w:rStyle w:val="Hyperlink"/>
                <w:noProof/>
              </w:rPr>
              <w:t>Thesis Roadmap</w:t>
            </w:r>
            <w:r w:rsidR="00F26D46">
              <w:rPr>
                <w:noProof/>
                <w:webHidden/>
              </w:rPr>
              <w:tab/>
            </w:r>
            <w:r w:rsidR="00F26D46">
              <w:rPr>
                <w:noProof/>
                <w:webHidden/>
              </w:rPr>
              <w:fldChar w:fldCharType="begin"/>
            </w:r>
            <w:r w:rsidR="00F26D46">
              <w:rPr>
                <w:noProof/>
                <w:webHidden/>
              </w:rPr>
              <w:instrText xml:space="preserve"> PAGEREF _Toc151554793 \h </w:instrText>
            </w:r>
            <w:r w:rsidR="00F26D46">
              <w:rPr>
                <w:noProof/>
                <w:webHidden/>
              </w:rPr>
            </w:r>
            <w:r w:rsidR="00F26D46">
              <w:rPr>
                <w:noProof/>
                <w:webHidden/>
              </w:rPr>
              <w:fldChar w:fldCharType="separate"/>
            </w:r>
            <w:r w:rsidR="00F26D46">
              <w:rPr>
                <w:noProof/>
                <w:webHidden/>
              </w:rPr>
              <w:t>9</w:t>
            </w:r>
            <w:r w:rsidR="00F26D46">
              <w:rPr>
                <w:noProof/>
                <w:webHidden/>
              </w:rPr>
              <w:fldChar w:fldCharType="end"/>
            </w:r>
          </w:hyperlink>
        </w:p>
        <w:p w14:paraId="3304BCF5" w14:textId="640F5957" w:rsidR="00F26D46" w:rsidRDefault="00000000">
          <w:pPr>
            <w:pStyle w:val="TOC1"/>
            <w:tabs>
              <w:tab w:val="left" w:pos="440"/>
              <w:tab w:val="right" w:leader="dot" w:pos="9016"/>
            </w:tabs>
            <w:rPr>
              <w:rFonts w:eastAsiaTheme="minorEastAsia"/>
              <w:noProof/>
              <w:kern w:val="2"/>
              <w:lang w:eastAsia="en-IE"/>
              <w14:ligatures w14:val="standardContextual"/>
            </w:rPr>
          </w:pPr>
          <w:hyperlink w:anchor="_Toc151554794" w:history="1">
            <w:r w:rsidR="00F26D46" w:rsidRPr="001A04D6">
              <w:rPr>
                <w:rStyle w:val="Hyperlink"/>
                <w:noProof/>
              </w:rPr>
              <w:t>2.</w:t>
            </w:r>
            <w:r w:rsidR="00F26D46">
              <w:rPr>
                <w:rFonts w:eastAsiaTheme="minorEastAsia"/>
                <w:noProof/>
                <w:kern w:val="2"/>
                <w:lang w:eastAsia="en-IE"/>
                <w14:ligatures w14:val="standardContextual"/>
              </w:rPr>
              <w:tab/>
            </w:r>
            <w:r w:rsidR="00F26D46" w:rsidRPr="001A04D6">
              <w:rPr>
                <w:rStyle w:val="Hyperlink"/>
                <w:noProof/>
              </w:rPr>
              <w:t>Literature Review</w:t>
            </w:r>
            <w:r w:rsidR="00F26D46">
              <w:rPr>
                <w:noProof/>
                <w:webHidden/>
              </w:rPr>
              <w:tab/>
            </w:r>
            <w:r w:rsidR="00F26D46">
              <w:rPr>
                <w:noProof/>
                <w:webHidden/>
              </w:rPr>
              <w:fldChar w:fldCharType="begin"/>
            </w:r>
            <w:r w:rsidR="00F26D46">
              <w:rPr>
                <w:noProof/>
                <w:webHidden/>
              </w:rPr>
              <w:instrText xml:space="preserve"> PAGEREF _Toc151554794 \h </w:instrText>
            </w:r>
            <w:r w:rsidR="00F26D46">
              <w:rPr>
                <w:noProof/>
                <w:webHidden/>
              </w:rPr>
            </w:r>
            <w:r w:rsidR="00F26D46">
              <w:rPr>
                <w:noProof/>
                <w:webHidden/>
              </w:rPr>
              <w:fldChar w:fldCharType="separate"/>
            </w:r>
            <w:r w:rsidR="00F26D46">
              <w:rPr>
                <w:noProof/>
                <w:webHidden/>
              </w:rPr>
              <w:t>11</w:t>
            </w:r>
            <w:r w:rsidR="00F26D46">
              <w:rPr>
                <w:noProof/>
                <w:webHidden/>
              </w:rPr>
              <w:fldChar w:fldCharType="end"/>
            </w:r>
          </w:hyperlink>
        </w:p>
        <w:p w14:paraId="57D1C3D1" w14:textId="782E4024"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5" w:history="1">
            <w:r w:rsidR="00F26D46" w:rsidRPr="001A04D6">
              <w:rPr>
                <w:rStyle w:val="Hyperlink"/>
                <w:noProof/>
              </w:rPr>
              <w:t xml:space="preserve">2.1. </w:t>
            </w:r>
            <w:r w:rsidR="00F26D46">
              <w:rPr>
                <w:rFonts w:eastAsiaTheme="minorEastAsia"/>
                <w:noProof/>
                <w:kern w:val="2"/>
                <w:lang w:eastAsia="en-IE"/>
                <w14:ligatures w14:val="standardContextual"/>
              </w:rPr>
              <w:tab/>
            </w:r>
            <w:r w:rsidR="00F26D46" w:rsidRPr="001A04D6">
              <w:rPr>
                <w:rStyle w:val="Hyperlink"/>
                <w:noProof/>
              </w:rPr>
              <w:t>Introduction</w:t>
            </w:r>
            <w:r w:rsidR="00F26D46">
              <w:rPr>
                <w:noProof/>
                <w:webHidden/>
              </w:rPr>
              <w:tab/>
            </w:r>
            <w:r w:rsidR="00F26D46">
              <w:rPr>
                <w:noProof/>
                <w:webHidden/>
              </w:rPr>
              <w:fldChar w:fldCharType="begin"/>
            </w:r>
            <w:r w:rsidR="00F26D46">
              <w:rPr>
                <w:noProof/>
                <w:webHidden/>
              </w:rPr>
              <w:instrText xml:space="preserve"> PAGEREF _Toc151554795 \h </w:instrText>
            </w:r>
            <w:r w:rsidR="00F26D46">
              <w:rPr>
                <w:noProof/>
                <w:webHidden/>
              </w:rPr>
            </w:r>
            <w:r w:rsidR="00F26D46">
              <w:rPr>
                <w:noProof/>
                <w:webHidden/>
              </w:rPr>
              <w:fldChar w:fldCharType="separate"/>
            </w:r>
            <w:r w:rsidR="00F26D46">
              <w:rPr>
                <w:noProof/>
                <w:webHidden/>
              </w:rPr>
              <w:t>11</w:t>
            </w:r>
            <w:r w:rsidR="00F26D46">
              <w:rPr>
                <w:noProof/>
                <w:webHidden/>
              </w:rPr>
              <w:fldChar w:fldCharType="end"/>
            </w:r>
          </w:hyperlink>
        </w:p>
        <w:p w14:paraId="25520756" w14:textId="0EA71C1E"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6" w:history="1">
            <w:r w:rsidR="00F26D46" w:rsidRPr="001A04D6">
              <w:rPr>
                <w:rStyle w:val="Hyperlink"/>
                <w:noProof/>
              </w:rPr>
              <w:t xml:space="preserve">2.2. </w:t>
            </w:r>
            <w:r w:rsidR="00F26D46">
              <w:rPr>
                <w:rFonts w:eastAsiaTheme="minorEastAsia"/>
                <w:noProof/>
                <w:kern w:val="2"/>
                <w:lang w:eastAsia="en-IE"/>
                <w14:ligatures w14:val="standardContextual"/>
              </w:rPr>
              <w:tab/>
            </w:r>
            <w:r w:rsidR="00F26D46" w:rsidRPr="001A04D6">
              <w:rPr>
                <w:rStyle w:val="Hyperlink"/>
                <w:noProof/>
              </w:rPr>
              <w:t>Alternative Existing Solutions</w:t>
            </w:r>
            <w:r w:rsidR="00F26D46">
              <w:rPr>
                <w:noProof/>
                <w:webHidden/>
              </w:rPr>
              <w:tab/>
            </w:r>
            <w:r w:rsidR="00F26D46">
              <w:rPr>
                <w:noProof/>
                <w:webHidden/>
              </w:rPr>
              <w:fldChar w:fldCharType="begin"/>
            </w:r>
            <w:r w:rsidR="00F26D46">
              <w:rPr>
                <w:noProof/>
                <w:webHidden/>
              </w:rPr>
              <w:instrText xml:space="preserve"> PAGEREF _Toc151554796 \h </w:instrText>
            </w:r>
            <w:r w:rsidR="00F26D46">
              <w:rPr>
                <w:noProof/>
                <w:webHidden/>
              </w:rPr>
            </w:r>
            <w:r w:rsidR="00F26D46">
              <w:rPr>
                <w:noProof/>
                <w:webHidden/>
              </w:rPr>
              <w:fldChar w:fldCharType="separate"/>
            </w:r>
            <w:r w:rsidR="00F26D46">
              <w:rPr>
                <w:noProof/>
                <w:webHidden/>
              </w:rPr>
              <w:t>11</w:t>
            </w:r>
            <w:r w:rsidR="00F26D46">
              <w:rPr>
                <w:noProof/>
                <w:webHidden/>
              </w:rPr>
              <w:fldChar w:fldCharType="end"/>
            </w:r>
          </w:hyperlink>
        </w:p>
        <w:p w14:paraId="56F042FC" w14:textId="1F4A9D81"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797" w:history="1">
            <w:r w:rsidR="00F26D46" w:rsidRPr="001A04D6">
              <w:rPr>
                <w:rStyle w:val="Hyperlink"/>
                <w:noProof/>
              </w:rPr>
              <w:t xml:space="preserve">2.3. </w:t>
            </w:r>
            <w:r w:rsidR="00F26D46">
              <w:rPr>
                <w:rFonts w:eastAsiaTheme="minorEastAsia"/>
                <w:noProof/>
                <w:kern w:val="2"/>
                <w:lang w:eastAsia="en-IE"/>
                <w14:ligatures w14:val="standardContextual"/>
              </w:rPr>
              <w:tab/>
            </w:r>
            <w:r w:rsidR="00F26D46" w:rsidRPr="001A04D6">
              <w:rPr>
                <w:rStyle w:val="Hyperlink"/>
                <w:noProof/>
              </w:rPr>
              <w:t>Technologies</w:t>
            </w:r>
            <w:r w:rsidR="00F26D46">
              <w:rPr>
                <w:noProof/>
                <w:webHidden/>
              </w:rPr>
              <w:tab/>
            </w:r>
            <w:r w:rsidR="00F26D46">
              <w:rPr>
                <w:noProof/>
                <w:webHidden/>
              </w:rPr>
              <w:fldChar w:fldCharType="begin"/>
            </w:r>
            <w:r w:rsidR="00F26D46">
              <w:rPr>
                <w:noProof/>
                <w:webHidden/>
              </w:rPr>
              <w:instrText xml:space="preserve"> PAGEREF _Toc151554797 \h </w:instrText>
            </w:r>
            <w:r w:rsidR="00F26D46">
              <w:rPr>
                <w:noProof/>
                <w:webHidden/>
              </w:rPr>
            </w:r>
            <w:r w:rsidR="00F26D46">
              <w:rPr>
                <w:noProof/>
                <w:webHidden/>
              </w:rPr>
              <w:fldChar w:fldCharType="separate"/>
            </w:r>
            <w:r w:rsidR="00F26D46">
              <w:rPr>
                <w:noProof/>
                <w:webHidden/>
              </w:rPr>
              <w:t>14</w:t>
            </w:r>
            <w:r w:rsidR="00F26D46">
              <w:rPr>
                <w:noProof/>
                <w:webHidden/>
              </w:rPr>
              <w:fldChar w:fldCharType="end"/>
            </w:r>
          </w:hyperlink>
        </w:p>
        <w:p w14:paraId="5A46A818" w14:textId="0B8CBC66" w:rsidR="00F26D46" w:rsidRDefault="00000000">
          <w:pPr>
            <w:pStyle w:val="TOC3"/>
            <w:tabs>
              <w:tab w:val="right" w:leader="dot" w:pos="9016"/>
            </w:tabs>
            <w:rPr>
              <w:rFonts w:eastAsiaTheme="minorEastAsia"/>
              <w:noProof/>
              <w:kern w:val="2"/>
              <w:lang w:eastAsia="en-IE"/>
              <w14:ligatures w14:val="standardContextual"/>
            </w:rPr>
          </w:pPr>
          <w:hyperlink w:anchor="_Toc151554798" w:history="1">
            <w:r w:rsidR="00F26D46" w:rsidRPr="001A04D6">
              <w:rPr>
                <w:rStyle w:val="Hyperlink"/>
                <w:noProof/>
              </w:rPr>
              <w:t>2.3.1 Programming Languages</w:t>
            </w:r>
            <w:r w:rsidR="00F26D46">
              <w:rPr>
                <w:noProof/>
                <w:webHidden/>
              </w:rPr>
              <w:tab/>
            </w:r>
            <w:r w:rsidR="00F26D46">
              <w:rPr>
                <w:noProof/>
                <w:webHidden/>
              </w:rPr>
              <w:fldChar w:fldCharType="begin"/>
            </w:r>
            <w:r w:rsidR="00F26D46">
              <w:rPr>
                <w:noProof/>
                <w:webHidden/>
              </w:rPr>
              <w:instrText xml:space="preserve"> PAGEREF _Toc151554798 \h </w:instrText>
            </w:r>
            <w:r w:rsidR="00F26D46">
              <w:rPr>
                <w:noProof/>
                <w:webHidden/>
              </w:rPr>
            </w:r>
            <w:r w:rsidR="00F26D46">
              <w:rPr>
                <w:noProof/>
                <w:webHidden/>
              </w:rPr>
              <w:fldChar w:fldCharType="separate"/>
            </w:r>
            <w:r w:rsidR="00F26D46">
              <w:rPr>
                <w:noProof/>
                <w:webHidden/>
              </w:rPr>
              <w:t>14</w:t>
            </w:r>
            <w:r w:rsidR="00F26D46">
              <w:rPr>
                <w:noProof/>
                <w:webHidden/>
              </w:rPr>
              <w:fldChar w:fldCharType="end"/>
            </w:r>
          </w:hyperlink>
        </w:p>
        <w:p w14:paraId="63AB85CC" w14:textId="4AFCEEA0" w:rsidR="00F26D46" w:rsidRDefault="00000000">
          <w:pPr>
            <w:pStyle w:val="TOC3"/>
            <w:tabs>
              <w:tab w:val="right" w:leader="dot" w:pos="9016"/>
            </w:tabs>
            <w:rPr>
              <w:rFonts w:eastAsiaTheme="minorEastAsia"/>
              <w:noProof/>
              <w:kern w:val="2"/>
              <w:lang w:eastAsia="en-IE"/>
              <w14:ligatures w14:val="standardContextual"/>
            </w:rPr>
          </w:pPr>
          <w:hyperlink w:anchor="_Toc151554799" w:history="1">
            <w:r w:rsidR="00F26D46" w:rsidRPr="001A04D6">
              <w:rPr>
                <w:rStyle w:val="Hyperlink"/>
                <w:noProof/>
              </w:rPr>
              <w:t>2.3.2 Web Frameworks</w:t>
            </w:r>
            <w:r w:rsidR="00F26D46">
              <w:rPr>
                <w:noProof/>
                <w:webHidden/>
              </w:rPr>
              <w:tab/>
            </w:r>
            <w:r w:rsidR="00F26D46">
              <w:rPr>
                <w:noProof/>
                <w:webHidden/>
              </w:rPr>
              <w:fldChar w:fldCharType="begin"/>
            </w:r>
            <w:r w:rsidR="00F26D46">
              <w:rPr>
                <w:noProof/>
                <w:webHidden/>
              </w:rPr>
              <w:instrText xml:space="preserve"> PAGEREF _Toc151554799 \h </w:instrText>
            </w:r>
            <w:r w:rsidR="00F26D46">
              <w:rPr>
                <w:noProof/>
                <w:webHidden/>
              </w:rPr>
            </w:r>
            <w:r w:rsidR="00F26D46">
              <w:rPr>
                <w:noProof/>
                <w:webHidden/>
              </w:rPr>
              <w:fldChar w:fldCharType="separate"/>
            </w:r>
            <w:r w:rsidR="00F26D46">
              <w:rPr>
                <w:noProof/>
                <w:webHidden/>
              </w:rPr>
              <w:t>15</w:t>
            </w:r>
            <w:r w:rsidR="00F26D46">
              <w:rPr>
                <w:noProof/>
                <w:webHidden/>
              </w:rPr>
              <w:fldChar w:fldCharType="end"/>
            </w:r>
          </w:hyperlink>
        </w:p>
        <w:p w14:paraId="4638BE39" w14:textId="5807009B"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00" w:history="1">
            <w:r w:rsidR="00F26D46" w:rsidRPr="001A04D6">
              <w:rPr>
                <w:rStyle w:val="Hyperlink"/>
                <w:noProof/>
              </w:rPr>
              <w:t xml:space="preserve">2.4. </w:t>
            </w:r>
            <w:r w:rsidR="00F26D46">
              <w:rPr>
                <w:rFonts w:eastAsiaTheme="minorEastAsia"/>
                <w:noProof/>
                <w:kern w:val="2"/>
                <w:lang w:eastAsia="en-IE"/>
                <w14:ligatures w14:val="standardContextual"/>
              </w:rPr>
              <w:tab/>
            </w:r>
            <w:r w:rsidR="00F26D46" w:rsidRPr="001A04D6">
              <w:rPr>
                <w:rStyle w:val="Hyperlink"/>
                <w:noProof/>
              </w:rPr>
              <w:t>Recommender Systems</w:t>
            </w:r>
            <w:r w:rsidR="00F26D46">
              <w:rPr>
                <w:noProof/>
                <w:webHidden/>
              </w:rPr>
              <w:tab/>
            </w:r>
            <w:r w:rsidR="00F26D46">
              <w:rPr>
                <w:noProof/>
                <w:webHidden/>
              </w:rPr>
              <w:fldChar w:fldCharType="begin"/>
            </w:r>
            <w:r w:rsidR="00F26D46">
              <w:rPr>
                <w:noProof/>
                <w:webHidden/>
              </w:rPr>
              <w:instrText xml:space="preserve"> PAGEREF _Toc151554800 \h </w:instrText>
            </w:r>
            <w:r w:rsidR="00F26D46">
              <w:rPr>
                <w:noProof/>
                <w:webHidden/>
              </w:rPr>
            </w:r>
            <w:r w:rsidR="00F26D46">
              <w:rPr>
                <w:noProof/>
                <w:webHidden/>
              </w:rPr>
              <w:fldChar w:fldCharType="separate"/>
            </w:r>
            <w:r w:rsidR="00F26D46">
              <w:rPr>
                <w:noProof/>
                <w:webHidden/>
              </w:rPr>
              <w:t>16</w:t>
            </w:r>
            <w:r w:rsidR="00F26D46">
              <w:rPr>
                <w:noProof/>
                <w:webHidden/>
              </w:rPr>
              <w:fldChar w:fldCharType="end"/>
            </w:r>
          </w:hyperlink>
        </w:p>
        <w:p w14:paraId="09E665C1" w14:textId="03086CA9"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01" w:history="1">
            <w:r w:rsidR="00F26D46" w:rsidRPr="001A04D6">
              <w:rPr>
                <w:rStyle w:val="Hyperlink"/>
                <w:noProof/>
              </w:rPr>
              <w:t xml:space="preserve">2.5. </w:t>
            </w:r>
            <w:r w:rsidR="00F26D46">
              <w:rPr>
                <w:rFonts w:eastAsiaTheme="minorEastAsia"/>
                <w:noProof/>
                <w:kern w:val="2"/>
                <w:lang w:eastAsia="en-IE"/>
                <w14:ligatures w14:val="standardContextual"/>
              </w:rPr>
              <w:tab/>
            </w:r>
            <w:r w:rsidR="00F26D46" w:rsidRPr="001A04D6">
              <w:rPr>
                <w:rStyle w:val="Hyperlink"/>
                <w:noProof/>
              </w:rPr>
              <w:t>Existing Final Year Projects</w:t>
            </w:r>
            <w:r w:rsidR="00F26D46">
              <w:rPr>
                <w:noProof/>
                <w:webHidden/>
              </w:rPr>
              <w:tab/>
            </w:r>
            <w:r w:rsidR="00F26D46">
              <w:rPr>
                <w:noProof/>
                <w:webHidden/>
              </w:rPr>
              <w:fldChar w:fldCharType="begin"/>
            </w:r>
            <w:r w:rsidR="00F26D46">
              <w:rPr>
                <w:noProof/>
                <w:webHidden/>
              </w:rPr>
              <w:instrText xml:space="preserve"> PAGEREF _Toc151554801 \h </w:instrText>
            </w:r>
            <w:r w:rsidR="00F26D46">
              <w:rPr>
                <w:noProof/>
                <w:webHidden/>
              </w:rPr>
            </w:r>
            <w:r w:rsidR="00F26D46">
              <w:rPr>
                <w:noProof/>
                <w:webHidden/>
              </w:rPr>
              <w:fldChar w:fldCharType="separate"/>
            </w:r>
            <w:r w:rsidR="00F26D46">
              <w:rPr>
                <w:noProof/>
                <w:webHidden/>
              </w:rPr>
              <w:t>17</w:t>
            </w:r>
            <w:r w:rsidR="00F26D46">
              <w:rPr>
                <w:noProof/>
                <w:webHidden/>
              </w:rPr>
              <w:fldChar w:fldCharType="end"/>
            </w:r>
          </w:hyperlink>
        </w:p>
        <w:p w14:paraId="66DA56CE" w14:textId="54F31A9A" w:rsidR="00F26D46" w:rsidRDefault="00000000">
          <w:pPr>
            <w:pStyle w:val="TOC3"/>
            <w:tabs>
              <w:tab w:val="right" w:leader="dot" w:pos="9016"/>
            </w:tabs>
            <w:rPr>
              <w:rFonts w:eastAsiaTheme="minorEastAsia"/>
              <w:noProof/>
              <w:kern w:val="2"/>
              <w:lang w:eastAsia="en-IE"/>
              <w14:ligatures w14:val="standardContextual"/>
            </w:rPr>
          </w:pPr>
          <w:hyperlink w:anchor="_Toc151554802" w:history="1">
            <w:r w:rsidR="00F26D46" w:rsidRPr="001A04D6">
              <w:rPr>
                <w:rStyle w:val="Hyperlink"/>
                <w:noProof/>
              </w:rPr>
              <w:t>2.5.1 Project 1: Moodify</w:t>
            </w:r>
            <w:r w:rsidR="00F26D46">
              <w:rPr>
                <w:noProof/>
                <w:webHidden/>
              </w:rPr>
              <w:tab/>
            </w:r>
            <w:r w:rsidR="00F26D46">
              <w:rPr>
                <w:noProof/>
                <w:webHidden/>
              </w:rPr>
              <w:fldChar w:fldCharType="begin"/>
            </w:r>
            <w:r w:rsidR="00F26D46">
              <w:rPr>
                <w:noProof/>
                <w:webHidden/>
              </w:rPr>
              <w:instrText xml:space="preserve"> PAGEREF _Toc151554802 \h </w:instrText>
            </w:r>
            <w:r w:rsidR="00F26D46">
              <w:rPr>
                <w:noProof/>
                <w:webHidden/>
              </w:rPr>
            </w:r>
            <w:r w:rsidR="00F26D46">
              <w:rPr>
                <w:noProof/>
                <w:webHidden/>
              </w:rPr>
              <w:fldChar w:fldCharType="separate"/>
            </w:r>
            <w:r w:rsidR="00F26D46">
              <w:rPr>
                <w:noProof/>
                <w:webHidden/>
              </w:rPr>
              <w:t>17</w:t>
            </w:r>
            <w:r w:rsidR="00F26D46">
              <w:rPr>
                <w:noProof/>
                <w:webHidden/>
              </w:rPr>
              <w:fldChar w:fldCharType="end"/>
            </w:r>
          </w:hyperlink>
        </w:p>
        <w:p w14:paraId="614117CB" w14:textId="13B62A19" w:rsidR="00F26D46" w:rsidRDefault="00000000">
          <w:pPr>
            <w:pStyle w:val="TOC3"/>
            <w:tabs>
              <w:tab w:val="right" w:leader="dot" w:pos="9016"/>
            </w:tabs>
            <w:rPr>
              <w:rFonts w:eastAsiaTheme="minorEastAsia"/>
              <w:noProof/>
              <w:kern w:val="2"/>
              <w:lang w:eastAsia="en-IE"/>
              <w14:ligatures w14:val="standardContextual"/>
            </w:rPr>
          </w:pPr>
          <w:hyperlink w:anchor="_Toc151554803" w:history="1">
            <w:r w:rsidR="00F26D46" w:rsidRPr="001A04D6">
              <w:rPr>
                <w:rStyle w:val="Hyperlink"/>
                <w:noProof/>
              </w:rPr>
              <w:t>2.5.2 Project 2: Football Data Mining, Result Prediction, and Visualization</w:t>
            </w:r>
            <w:r w:rsidR="00F26D46">
              <w:rPr>
                <w:noProof/>
                <w:webHidden/>
              </w:rPr>
              <w:tab/>
            </w:r>
            <w:r w:rsidR="00F26D46">
              <w:rPr>
                <w:noProof/>
                <w:webHidden/>
              </w:rPr>
              <w:fldChar w:fldCharType="begin"/>
            </w:r>
            <w:r w:rsidR="00F26D46">
              <w:rPr>
                <w:noProof/>
                <w:webHidden/>
              </w:rPr>
              <w:instrText xml:space="preserve"> PAGEREF _Toc151554803 \h </w:instrText>
            </w:r>
            <w:r w:rsidR="00F26D46">
              <w:rPr>
                <w:noProof/>
                <w:webHidden/>
              </w:rPr>
            </w:r>
            <w:r w:rsidR="00F26D46">
              <w:rPr>
                <w:noProof/>
                <w:webHidden/>
              </w:rPr>
              <w:fldChar w:fldCharType="separate"/>
            </w:r>
            <w:r w:rsidR="00F26D46">
              <w:rPr>
                <w:noProof/>
                <w:webHidden/>
              </w:rPr>
              <w:t>18</w:t>
            </w:r>
            <w:r w:rsidR="00F26D46">
              <w:rPr>
                <w:noProof/>
                <w:webHidden/>
              </w:rPr>
              <w:fldChar w:fldCharType="end"/>
            </w:r>
          </w:hyperlink>
        </w:p>
        <w:p w14:paraId="193AA35C" w14:textId="2FBC8010"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04" w:history="1">
            <w:r w:rsidR="00F26D46" w:rsidRPr="001A04D6">
              <w:rPr>
                <w:rStyle w:val="Hyperlink"/>
                <w:noProof/>
              </w:rPr>
              <w:t xml:space="preserve">2.6. </w:t>
            </w:r>
            <w:r w:rsidR="00F26D46">
              <w:rPr>
                <w:rFonts w:eastAsiaTheme="minorEastAsia"/>
                <w:noProof/>
                <w:kern w:val="2"/>
                <w:lang w:eastAsia="en-IE"/>
                <w14:ligatures w14:val="standardContextual"/>
              </w:rPr>
              <w:tab/>
            </w:r>
            <w:r w:rsidR="00F26D46" w:rsidRPr="001A04D6">
              <w:rPr>
                <w:rStyle w:val="Hyperlink"/>
                <w:noProof/>
              </w:rPr>
              <w:t>Conclusions</w:t>
            </w:r>
            <w:r w:rsidR="00F26D46">
              <w:rPr>
                <w:noProof/>
                <w:webHidden/>
              </w:rPr>
              <w:tab/>
            </w:r>
            <w:r w:rsidR="00F26D46">
              <w:rPr>
                <w:noProof/>
                <w:webHidden/>
              </w:rPr>
              <w:fldChar w:fldCharType="begin"/>
            </w:r>
            <w:r w:rsidR="00F26D46">
              <w:rPr>
                <w:noProof/>
                <w:webHidden/>
              </w:rPr>
              <w:instrText xml:space="preserve"> PAGEREF _Toc151554804 \h </w:instrText>
            </w:r>
            <w:r w:rsidR="00F26D46">
              <w:rPr>
                <w:noProof/>
                <w:webHidden/>
              </w:rPr>
            </w:r>
            <w:r w:rsidR="00F26D46">
              <w:rPr>
                <w:noProof/>
                <w:webHidden/>
              </w:rPr>
              <w:fldChar w:fldCharType="separate"/>
            </w:r>
            <w:r w:rsidR="00F26D46">
              <w:rPr>
                <w:noProof/>
                <w:webHidden/>
              </w:rPr>
              <w:t>20</w:t>
            </w:r>
            <w:r w:rsidR="00F26D46">
              <w:rPr>
                <w:noProof/>
                <w:webHidden/>
              </w:rPr>
              <w:fldChar w:fldCharType="end"/>
            </w:r>
          </w:hyperlink>
        </w:p>
        <w:p w14:paraId="7999C760" w14:textId="5A62788B"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05" w:history="1">
            <w:r w:rsidR="00F26D46" w:rsidRPr="001A04D6">
              <w:rPr>
                <w:rStyle w:val="Hyperlink"/>
                <w:noProof/>
              </w:rPr>
              <w:t>2.6.1</w:t>
            </w:r>
            <w:r w:rsidR="00F26D46">
              <w:rPr>
                <w:rFonts w:eastAsiaTheme="minorEastAsia"/>
                <w:noProof/>
                <w:kern w:val="2"/>
                <w:lang w:eastAsia="en-IE"/>
                <w14:ligatures w14:val="standardContextual"/>
              </w:rPr>
              <w:tab/>
            </w:r>
            <w:r w:rsidR="00F26D46" w:rsidRPr="001A04D6">
              <w:rPr>
                <w:rStyle w:val="Hyperlink"/>
                <w:noProof/>
              </w:rPr>
              <w:t>Requirements</w:t>
            </w:r>
            <w:r w:rsidR="00F26D46">
              <w:rPr>
                <w:noProof/>
                <w:webHidden/>
              </w:rPr>
              <w:tab/>
            </w:r>
            <w:r w:rsidR="00F26D46">
              <w:rPr>
                <w:noProof/>
                <w:webHidden/>
              </w:rPr>
              <w:fldChar w:fldCharType="begin"/>
            </w:r>
            <w:r w:rsidR="00F26D46">
              <w:rPr>
                <w:noProof/>
                <w:webHidden/>
              </w:rPr>
              <w:instrText xml:space="preserve"> PAGEREF _Toc151554805 \h </w:instrText>
            </w:r>
            <w:r w:rsidR="00F26D46">
              <w:rPr>
                <w:noProof/>
                <w:webHidden/>
              </w:rPr>
            </w:r>
            <w:r w:rsidR="00F26D46">
              <w:rPr>
                <w:noProof/>
                <w:webHidden/>
              </w:rPr>
              <w:fldChar w:fldCharType="separate"/>
            </w:r>
            <w:r w:rsidR="00F26D46">
              <w:rPr>
                <w:noProof/>
                <w:webHidden/>
              </w:rPr>
              <w:t>20</w:t>
            </w:r>
            <w:r w:rsidR="00F26D46">
              <w:rPr>
                <w:noProof/>
                <w:webHidden/>
              </w:rPr>
              <w:fldChar w:fldCharType="end"/>
            </w:r>
          </w:hyperlink>
        </w:p>
        <w:p w14:paraId="1B82AE9B" w14:textId="1DCBB79A"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06" w:history="1">
            <w:r w:rsidR="00F26D46" w:rsidRPr="001A04D6">
              <w:rPr>
                <w:rStyle w:val="Hyperlink"/>
                <w:noProof/>
              </w:rPr>
              <w:t>2.6.2</w:t>
            </w:r>
            <w:r w:rsidR="00F26D46">
              <w:rPr>
                <w:rFonts w:eastAsiaTheme="minorEastAsia"/>
                <w:noProof/>
                <w:kern w:val="2"/>
                <w:lang w:eastAsia="en-IE"/>
                <w14:ligatures w14:val="standardContextual"/>
              </w:rPr>
              <w:tab/>
            </w:r>
            <w:r w:rsidR="00F26D46" w:rsidRPr="001A04D6">
              <w:rPr>
                <w:rStyle w:val="Hyperlink"/>
                <w:noProof/>
              </w:rPr>
              <w:t>Technologies</w:t>
            </w:r>
            <w:r w:rsidR="00F26D46">
              <w:rPr>
                <w:noProof/>
                <w:webHidden/>
              </w:rPr>
              <w:tab/>
            </w:r>
            <w:r w:rsidR="00F26D46">
              <w:rPr>
                <w:noProof/>
                <w:webHidden/>
              </w:rPr>
              <w:fldChar w:fldCharType="begin"/>
            </w:r>
            <w:r w:rsidR="00F26D46">
              <w:rPr>
                <w:noProof/>
                <w:webHidden/>
              </w:rPr>
              <w:instrText xml:space="preserve"> PAGEREF _Toc151554806 \h </w:instrText>
            </w:r>
            <w:r w:rsidR="00F26D46">
              <w:rPr>
                <w:noProof/>
                <w:webHidden/>
              </w:rPr>
            </w:r>
            <w:r w:rsidR="00F26D46">
              <w:rPr>
                <w:noProof/>
                <w:webHidden/>
              </w:rPr>
              <w:fldChar w:fldCharType="separate"/>
            </w:r>
            <w:r w:rsidR="00F26D46">
              <w:rPr>
                <w:noProof/>
                <w:webHidden/>
              </w:rPr>
              <w:t>20</w:t>
            </w:r>
            <w:r w:rsidR="00F26D46">
              <w:rPr>
                <w:noProof/>
                <w:webHidden/>
              </w:rPr>
              <w:fldChar w:fldCharType="end"/>
            </w:r>
          </w:hyperlink>
        </w:p>
        <w:p w14:paraId="7F71262E" w14:textId="1CBE5AA7" w:rsidR="00F26D46" w:rsidRDefault="00000000">
          <w:pPr>
            <w:pStyle w:val="TOC1"/>
            <w:tabs>
              <w:tab w:val="right" w:leader="dot" w:pos="9016"/>
            </w:tabs>
            <w:rPr>
              <w:rFonts w:eastAsiaTheme="minorEastAsia"/>
              <w:noProof/>
              <w:kern w:val="2"/>
              <w:lang w:eastAsia="en-IE"/>
              <w14:ligatures w14:val="standardContextual"/>
            </w:rPr>
          </w:pPr>
          <w:hyperlink w:anchor="_Toc151554807" w:history="1">
            <w:r w:rsidR="00F26D46" w:rsidRPr="001A04D6">
              <w:rPr>
                <w:rStyle w:val="Hyperlink"/>
                <w:noProof/>
              </w:rPr>
              <w:t>3. System Design</w:t>
            </w:r>
            <w:r w:rsidR="00F26D46">
              <w:rPr>
                <w:noProof/>
                <w:webHidden/>
              </w:rPr>
              <w:tab/>
            </w:r>
            <w:r w:rsidR="00F26D46">
              <w:rPr>
                <w:noProof/>
                <w:webHidden/>
              </w:rPr>
              <w:fldChar w:fldCharType="begin"/>
            </w:r>
            <w:r w:rsidR="00F26D46">
              <w:rPr>
                <w:noProof/>
                <w:webHidden/>
              </w:rPr>
              <w:instrText xml:space="preserve"> PAGEREF _Toc151554807 \h </w:instrText>
            </w:r>
            <w:r w:rsidR="00F26D46">
              <w:rPr>
                <w:noProof/>
                <w:webHidden/>
              </w:rPr>
            </w:r>
            <w:r w:rsidR="00F26D46">
              <w:rPr>
                <w:noProof/>
                <w:webHidden/>
              </w:rPr>
              <w:fldChar w:fldCharType="separate"/>
            </w:r>
            <w:r w:rsidR="00F26D46">
              <w:rPr>
                <w:noProof/>
                <w:webHidden/>
              </w:rPr>
              <w:t>21</w:t>
            </w:r>
            <w:r w:rsidR="00F26D46">
              <w:rPr>
                <w:noProof/>
                <w:webHidden/>
              </w:rPr>
              <w:fldChar w:fldCharType="end"/>
            </w:r>
          </w:hyperlink>
        </w:p>
        <w:p w14:paraId="32D2A38E" w14:textId="248EB0BC"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08" w:history="1">
            <w:r w:rsidR="00F26D46" w:rsidRPr="001A04D6">
              <w:rPr>
                <w:rStyle w:val="Hyperlink"/>
                <w:noProof/>
              </w:rPr>
              <w:t>3.1.</w:t>
            </w:r>
            <w:r w:rsidR="00F26D46">
              <w:rPr>
                <w:rFonts w:eastAsiaTheme="minorEastAsia"/>
                <w:noProof/>
                <w:kern w:val="2"/>
                <w:lang w:eastAsia="en-IE"/>
                <w14:ligatures w14:val="standardContextual"/>
              </w:rPr>
              <w:tab/>
            </w:r>
            <w:r w:rsidR="00F26D46" w:rsidRPr="001A04D6">
              <w:rPr>
                <w:rStyle w:val="Hyperlink"/>
                <w:noProof/>
              </w:rPr>
              <w:t>Introduction</w:t>
            </w:r>
            <w:r w:rsidR="00F26D46">
              <w:rPr>
                <w:noProof/>
                <w:webHidden/>
              </w:rPr>
              <w:tab/>
            </w:r>
            <w:r w:rsidR="00F26D46">
              <w:rPr>
                <w:noProof/>
                <w:webHidden/>
              </w:rPr>
              <w:fldChar w:fldCharType="begin"/>
            </w:r>
            <w:r w:rsidR="00F26D46">
              <w:rPr>
                <w:noProof/>
                <w:webHidden/>
              </w:rPr>
              <w:instrText xml:space="preserve"> PAGEREF _Toc151554808 \h </w:instrText>
            </w:r>
            <w:r w:rsidR="00F26D46">
              <w:rPr>
                <w:noProof/>
                <w:webHidden/>
              </w:rPr>
            </w:r>
            <w:r w:rsidR="00F26D46">
              <w:rPr>
                <w:noProof/>
                <w:webHidden/>
              </w:rPr>
              <w:fldChar w:fldCharType="separate"/>
            </w:r>
            <w:r w:rsidR="00F26D46">
              <w:rPr>
                <w:noProof/>
                <w:webHidden/>
              </w:rPr>
              <w:t>21</w:t>
            </w:r>
            <w:r w:rsidR="00F26D46">
              <w:rPr>
                <w:noProof/>
                <w:webHidden/>
              </w:rPr>
              <w:fldChar w:fldCharType="end"/>
            </w:r>
          </w:hyperlink>
        </w:p>
        <w:p w14:paraId="55D94757" w14:textId="7411C14A"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09" w:history="1">
            <w:r w:rsidR="00F26D46" w:rsidRPr="001A04D6">
              <w:rPr>
                <w:rStyle w:val="Hyperlink"/>
                <w:noProof/>
              </w:rPr>
              <w:t xml:space="preserve">3.2. </w:t>
            </w:r>
            <w:r w:rsidR="00F26D46">
              <w:rPr>
                <w:rFonts w:eastAsiaTheme="minorEastAsia"/>
                <w:noProof/>
                <w:kern w:val="2"/>
                <w:lang w:eastAsia="en-IE"/>
                <w14:ligatures w14:val="standardContextual"/>
              </w:rPr>
              <w:tab/>
            </w:r>
            <w:r w:rsidR="00F26D46" w:rsidRPr="001A04D6">
              <w:rPr>
                <w:rStyle w:val="Hyperlink"/>
                <w:noProof/>
              </w:rPr>
              <w:t>Software Methodology</w:t>
            </w:r>
            <w:r w:rsidR="00F26D46">
              <w:rPr>
                <w:noProof/>
                <w:webHidden/>
              </w:rPr>
              <w:tab/>
            </w:r>
            <w:r w:rsidR="00F26D46">
              <w:rPr>
                <w:noProof/>
                <w:webHidden/>
              </w:rPr>
              <w:fldChar w:fldCharType="begin"/>
            </w:r>
            <w:r w:rsidR="00F26D46">
              <w:rPr>
                <w:noProof/>
                <w:webHidden/>
              </w:rPr>
              <w:instrText xml:space="preserve"> PAGEREF _Toc151554809 \h </w:instrText>
            </w:r>
            <w:r w:rsidR="00F26D46">
              <w:rPr>
                <w:noProof/>
                <w:webHidden/>
              </w:rPr>
            </w:r>
            <w:r w:rsidR="00F26D46">
              <w:rPr>
                <w:noProof/>
                <w:webHidden/>
              </w:rPr>
              <w:fldChar w:fldCharType="separate"/>
            </w:r>
            <w:r w:rsidR="00F26D46">
              <w:rPr>
                <w:noProof/>
                <w:webHidden/>
              </w:rPr>
              <w:t>21</w:t>
            </w:r>
            <w:r w:rsidR="00F26D46">
              <w:rPr>
                <w:noProof/>
                <w:webHidden/>
              </w:rPr>
              <w:fldChar w:fldCharType="end"/>
            </w:r>
          </w:hyperlink>
        </w:p>
        <w:p w14:paraId="0B92BCC2" w14:textId="62796889" w:rsidR="00F26D46" w:rsidRDefault="00000000">
          <w:pPr>
            <w:pStyle w:val="TOC2"/>
            <w:tabs>
              <w:tab w:val="left" w:pos="1100"/>
              <w:tab w:val="right" w:leader="dot" w:pos="9016"/>
            </w:tabs>
            <w:rPr>
              <w:rFonts w:eastAsiaTheme="minorEastAsia"/>
              <w:noProof/>
              <w:kern w:val="2"/>
              <w:lang w:eastAsia="en-IE"/>
              <w14:ligatures w14:val="standardContextual"/>
            </w:rPr>
          </w:pPr>
          <w:hyperlink w:anchor="_Toc151554810" w:history="1">
            <w:r w:rsidR="00F26D46" w:rsidRPr="001A04D6">
              <w:rPr>
                <w:rStyle w:val="Hyperlink"/>
                <w:noProof/>
              </w:rPr>
              <w:t>3.2.1</w:t>
            </w:r>
            <w:r w:rsidR="00F26D46">
              <w:rPr>
                <w:rFonts w:eastAsiaTheme="minorEastAsia"/>
                <w:noProof/>
                <w:kern w:val="2"/>
                <w:lang w:eastAsia="en-IE"/>
                <w14:ligatures w14:val="standardContextual"/>
              </w:rPr>
              <w:tab/>
            </w:r>
            <w:r w:rsidR="00F26D46" w:rsidRPr="001A04D6">
              <w:rPr>
                <w:rStyle w:val="Hyperlink"/>
                <w:noProof/>
              </w:rPr>
              <w:t>Agile</w:t>
            </w:r>
            <w:r w:rsidR="00F26D46">
              <w:rPr>
                <w:noProof/>
                <w:webHidden/>
              </w:rPr>
              <w:tab/>
            </w:r>
            <w:r w:rsidR="00F26D46">
              <w:rPr>
                <w:noProof/>
                <w:webHidden/>
              </w:rPr>
              <w:fldChar w:fldCharType="begin"/>
            </w:r>
            <w:r w:rsidR="00F26D46">
              <w:rPr>
                <w:noProof/>
                <w:webHidden/>
              </w:rPr>
              <w:instrText xml:space="preserve"> PAGEREF _Toc151554810 \h </w:instrText>
            </w:r>
            <w:r w:rsidR="00F26D46">
              <w:rPr>
                <w:noProof/>
                <w:webHidden/>
              </w:rPr>
            </w:r>
            <w:r w:rsidR="00F26D46">
              <w:rPr>
                <w:noProof/>
                <w:webHidden/>
              </w:rPr>
              <w:fldChar w:fldCharType="separate"/>
            </w:r>
            <w:r w:rsidR="00F26D46">
              <w:rPr>
                <w:noProof/>
                <w:webHidden/>
              </w:rPr>
              <w:t>21</w:t>
            </w:r>
            <w:r w:rsidR="00F26D46">
              <w:rPr>
                <w:noProof/>
                <w:webHidden/>
              </w:rPr>
              <w:fldChar w:fldCharType="end"/>
            </w:r>
          </w:hyperlink>
        </w:p>
        <w:p w14:paraId="17602463" w14:textId="0352E1FE" w:rsidR="00F26D46" w:rsidRDefault="00000000">
          <w:pPr>
            <w:pStyle w:val="TOC2"/>
            <w:tabs>
              <w:tab w:val="left" w:pos="1100"/>
              <w:tab w:val="right" w:leader="dot" w:pos="9016"/>
            </w:tabs>
            <w:rPr>
              <w:rFonts w:eastAsiaTheme="minorEastAsia"/>
              <w:noProof/>
              <w:kern w:val="2"/>
              <w:lang w:eastAsia="en-IE"/>
              <w14:ligatures w14:val="standardContextual"/>
            </w:rPr>
          </w:pPr>
          <w:hyperlink w:anchor="_Toc151554811" w:history="1">
            <w:r w:rsidR="00F26D46" w:rsidRPr="001A04D6">
              <w:rPr>
                <w:rStyle w:val="Hyperlink"/>
                <w:noProof/>
              </w:rPr>
              <w:t>3.2.2</w:t>
            </w:r>
            <w:r w:rsidR="00F26D46">
              <w:rPr>
                <w:rFonts w:eastAsiaTheme="minorEastAsia"/>
                <w:noProof/>
                <w:kern w:val="2"/>
                <w:lang w:eastAsia="en-IE"/>
                <w14:ligatures w14:val="standardContextual"/>
              </w:rPr>
              <w:tab/>
            </w:r>
            <w:r w:rsidR="00F26D46" w:rsidRPr="001A04D6">
              <w:rPr>
                <w:rStyle w:val="Hyperlink"/>
                <w:noProof/>
              </w:rPr>
              <w:t>Scrum</w:t>
            </w:r>
            <w:r w:rsidR="00F26D46">
              <w:rPr>
                <w:noProof/>
                <w:webHidden/>
              </w:rPr>
              <w:tab/>
            </w:r>
            <w:r w:rsidR="00F26D46">
              <w:rPr>
                <w:noProof/>
                <w:webHidden/>
              </w:rPr>
              <w:fldChar w:fldCharType="begin"/>
            </w:r>
            <w:r w:rsidR="00F26D46">
              <w:rPr>
                <w:noProof/>
                <w:webHidden/>
              </w:rPr>
              <w:instrText xml:space="preserve"> PAGEREF _Toc151554811 \h </w:instrText>
            </w:r>
            <w:r w:rsidR="00F26D46">
              <w:rPr>
                <w:noProof/>
                <w:webHidden/>
              </w:rPr>
            </w:r>
            <w:r w:rsidR="00F26D46">
              <w:rPr>
                <w:noProof/>
                <w:webHidden/>
              </w:rPr>
              <w:fldChar w:fldCharType="separate"/>
            </w:r>
            <w:r w:rsidR="00F26D46">
              <w:rPr>
                <w:noProof/>
                <w:webHidden/>
              </w:rPr>
              <w:t>22</w:t>
            </w:r>
            <w:r w:rsidR="00F26D46">
              <w:rPr>
                <w:noProof/>
                <w:webHidden/>
              </w:rPr>
              <w:fldChar w:fldCharType="end"/>
            </w:r>
          </w:hyperlink>
        </w:p>
        <w:p w14:paraId="5E60AF7F" w14:textId="2EB7739B" w:rsidR="00F26D46" w:rsidRDefault="00000000">
          <w:pPr>
            <w:pStyle w:val="TOC2"/>
            <w:tabs>
              <w:tab w:val="left" w:pos="1100"/>
              <w:tab w:val="right" w:leader="dot" w:pos="9016"/>
            </w:tabs>
            <w:rPr>
              <w:rFonts w:eastAsiaTheme="minorEastAsia"/>
              <w:noProof/>
              <w:kern w:val="2"/>
              <w:lang w:eastAsia="en-IE"/>
              <w14:ligatures w14:val="standardContextual"/>
            </w:rPr>
          </w:pPr>
          <w:hyperlink w:anchor="_Toc151554812" w:history="1">
            <w:r w:rsidR="00F26D46" w:rsidRPr="001A04D6">
              <w:rPr>
                <w:rStyle w:val="Hyperlink"/>
                <w:noProof/>
              </w:rPr>
              <w:t>3.2.3</w:t>
            </w:r>
            <w:r w:rsidR="00F26D46">
              <w:rPr>
                <w:rFonts w:eastAsiaTheme="minorEastAsia"/>
                <w:noProof/>
                <w:kern w:val="2"/>
                <w:lang w:eastAsia="en-IE"/>
                <w14:ligatures w14:val="standardContextual"/>
              </w:rPr>
              <w:tab/>
            </w:r>
            <w:r w:rsidR="00F26D46" w:rsidRPr="001A04D6">
              <w:rPr>
                <w:rStyle w:val="Hyperlink"/>
                <w:noProof/>
              </w:rPr>
              <w:t>Kanban</w:t>
            </w:r>
            <w:r w:rsidR="00F26D46">
              <w:rPr>
                <w:noProof/>
                <w:webHidden/>
              </w:rPr>
              <w:tab/>
            </w:r>
            <w:r w:rsidR="00F26D46">
              <w:rPr>
                <w:noProof/>
                <w:webHidden/>
              </w:rPr>
              <w:fldChar w:fldCharType="begin"/>
            </w:r>
            <w:r w:rsidR="00F26D46">
              <w:rPr>
                <w:noProof/>
                <w:webHidden/>
              </w:rPr>
              <w:instrText xml:space="preserve"> PAGEREF _Toc151554812 \h </w:instrText>
            </w:r>
            <w:r w:rsidR="00F26D46">
              <w:rPr>
                <w:noProof/>
                <w:webHidden/>
              </w:rPr>
            </w:r>
            <w:r w:rsidR="00F26D46">
              <w:rPr>
                <w:noProof/>
                <w:webHidden/>
              </w:rPr>
              <w:fldChar w:fldCharType="separate"/>
            </w:r>
            <w:r w:rsidR="00F26D46">
              <w:rPr>
                <w:noProof/>
                <w:webHidden/>
              </w:rPr>
              <w:t>23</w:t>
            </w:r>
            <w:r w:rsidR="00F26D46">
              <w:rPr>
                <w:noProof/>
                <w:webHidden/>
              </w:rPr>
              <w:fldChar w:fldCharType="end"/>
            </w:r>
          </w:hyperlink>
        </w:p>
        <w:p w14:paraId="3E398A8E" w14:textId="5889CEB9"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13" w:history="1">
            <w:r w:rsidR="00F26D46" w:rsidRPr="001A04D6">
              <w:rPr>
                <w:rStyle w:val="Hyperlink"/>
                <w:noProof/>
              </w:rPr>
              <w:t xml:space="preserve">3.3. </w:t>
            </w:r>
            <w:r w:rsidR="00F26D46">
              <w:rPr>
                <w:rFonts w:eastAsiaTheme="minorEastAsia"/>
                <w:noProof/>
                <w:kern w:val="2"/>
                <w:lang w:eastAsia="en-IE"/>
                <w14:ligatures w14:val="standardContextual"/>
              </w:rPr>
              <w:tab/>
            </w:r>
            <w:r w:rsidR="00F26D46" w:rsidRPr="001A04D6">
              <w:rPr>
                <w:rStyle w:val="Hyperlink"/>
                <w:noProof/>
              </w:rPr>
              <w:t>System Architecture</w:t>
            </w:r>
            <w:r w:rsidR="00F26D46">
              <w:rPr>
                <w:noProof/>
                <w:webHidden/>
              </w:rPr>
              <w:tab/>
            </w:r>
            <w:r w:rsidR="00F26D46">
              <w:rPr>
                <w:noProof/>
                <w:webHidden/>
              </w:rPr>
              <w:fldChar w:fldCharType="begin"/>
            </w:r>
            <w:r w:rsidR="00F26D46">
              <w:rPr>
                <w:noProof/>
                <w:webHidden/>
              </w:rPr>
              <w:instrText xml:space="preserve"> PAGEREF _Toc151554813 \h </w:instrText>
            </w:r>
            <w:r w:rsidR="00F26D46">
              <w:rPr>
                <w:noProof/>
                <w:webHidden/>
              </w:rPr>
            </w:r>
            <w:r w:rsidR="00F26D46">
              <w:rPr>
                <w:noProof/>
                <w:webHidden/>
              </w:rPr>
              <w:fldChar w:fldCharType="separate"/>
            </w:r>
            <w:r w:rsidR="00F26D46">
              <w:rPr>
                <w:noProof/>
                <w:webHidden/>
              </w:rPr>
              <w:t>24</w:t>
            </w:r>
            <w:r w:rsidR="00F26D46">
              <w:rPr>
                <w:noProof/>
                <w:webHidden/>
              </w:rPr>
              <w:fldChar w:fldCharType="end"/>
            </w:r>
          </w:hyperlink>
        </w:p>
        <w:p w14:paraId="4085473F" w14:textId="14F85D6B"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14" w:history="1">
            <w:r w:rsidR="00F26D46" w:rsidRPr="001A04D6">
              <w:rPr>
                <w:rStyle w:val="Hyperlink"/>
                <w:noProof/>
              </w:rPr>
              <w:t xml:space="preserve">3.4. </w:t>
            </w:r>
            <w:r w:rsidR="00F26D46">
              <w:rPr>
                <w:rFonts w:eastAsiaTheme="minorEastAsia"/>
                <w:noProof/>
                <w:kern w:val="2"/>
                <w:lang w:eastAsia="en-IE"/>
                <w14:ligatures w14:val="standardContextual"/>
              </w:rPr>
              <w:tab/>
            </w:r>
            <w:r w:rsidR="00F26D46" w:rsidRPr="001A04D6">
              <w:rPr>
                <w:rStyle w:val="Hyperlink"/>
                <w:noProof/>
              </w:rPr>
              <w:t>Frontend</w:t>
            </w:r>
            <w:r w:rsidR="00F26D46">
              <w:rPr>
                <w:noProof/>
                <w:webHidden/>
              </w:rPr>
              <w:tab/>
            </w:r>
            <w:r w:rsidR="00F26D46">
              <w:rPr>
                <w:noProof/>
                <w:webHidden/>
              </w:rPr>
              <w:fldChar w:fldCharType="begin"/>
            </w:r>
            <w:r w:rsidR="00F26D46">
              <w:rPr>
                <w:noProof/>
                <w:webHidden/>
              </w:rPr>
              <w:instrText xml:space="preserve"> PAGEREF _Toc151554814 \h </w:instrText>
            </w:r>
            <w:r w:rsidR="00F26D46">
              <w:rPr>
                <w:noProof/>
                <w:webHidden/>
              </w:rPr>
            </w:r>
            <w:r w:rsidR="00F26D46">
              <w:rPr>
                <w:noProof/>
                <w:webHidden/>
              </w:rPr>
              <w:fldChar w:fldCharType="separate"/>
            </w:r>
            <w:r w:rsidR="00F26D46">
              <w:rPr>
                <w:noProof/>
                <w:webHidden/>
              </w:rPr>
              <w:t>25</w:t>
            </w:r>
            <w:r w:rsidR="00F26D46">
              <w:rPr>
                <w:noProof/>
                <w:webHidden/>
              </w:rPr>
              <w:fldChar w:fldCharType="end"/>
            </w:r>
          </w:hyperlink>
        </w:p>
        <w:p w14:paraId="540B17AC" w14:textId="0CC2AA43" w:rsidR="00F26D46" w:rsidRDefault="00000000">
          <w:pPr>
            <w:pStyle w:val="TOC2"/>
            <w:tabs>
              <w:tab w:val="right" w:leader="dot" w:pos="9016"/>
            </w:tabs>
            <w:rPr>
              <w:rFonts w:eastAsiaTheme="minorEastAsia"/>
              <w:noProof/>
              <w:kern w:val="2"/>
              <w:lang w:eastAsia="en-IE"/>
              <w14:ligatures w14:val="standardContextual"/>
            </w:rPr>
          </w:pPr>
          <w:hyperlink w:anchor="_Toc151554815" w:history="1">
            <w:r w:rsidR="00F26D46" w:rsidRPr="001A04D6">
              <w:rPr>
                <w:rStyle w:val="Hyperlink"/>
                <w:noProof/>
              </w:rPr>
              <w:t>3.4.1 Use Case Diagram</w:t>
            </w:r>
            <w:r w:rsidR="00F26D46">
              <w:rPr>
                <w:noProof/>
                <w:webHidden/>
              </w:rPr>
              <w:tab/>
            </w:r>
            <w:r w:rsidR="00F26D46">
              <w:rPr>
                <w:noProof/>
                <w:webHidden/>
              </w:rPr>
              <w:fldChar w:fldCharType="begin"/>
            </w:r>
            <w:r w:rsidR="00F26D46">
              <w:rPr>
                <w:noProof/>
                <w:webHidden/>
              </w:rPr>
              <w:instrText xml:space="preserve"> PAGEREF _Toc151554815 \h </w:instrText>
            </w:r>
            <w:r w:rsidR="00F26D46">
              <w:rPr>
                <w:noProof/>
                <w:webHidden/>
              </w:rPr>
            </w:r>
            <w:r w:rsidR="00F26D46">
              <w:rPr>
                <w:noProof/>
                <w:webHidden/>
              </w:rPr>
              <w:fldChar w:fldCharType="separate"/>
            </w:r>
            <w:r w:rsidR="00F26D46">
              <w:rPr>
                <w:noProof/>
                <w:webHidden/>
              </w:rPr>
              <w:t>25</w:t>
            </w:r>
            <w:r w:rsidR="00F26D46">
              <w:rPr>
                <w:noProof/>
                <w:webHidden/>
              </w:rPr>
              <w:fldChar w:fldCharType="end"/>
            </w:r>
          </w:hyperlink>
        </w:p>
        <w:p w14:paraId="48980EE1" w14:textId="6C36454E" w:rsidR="00F26D46" w:rsidRDefault="00000000">
          <w:pPr>
            <w:pStyle w:val="TOC2"/>
            <w:tabs>
              <w:tab w:val="right" w:leader="dot" w:pos="9016"/>
            </w:tabs>
            <w:rPr>
              <w:rFonts w:eastAsiaTheme="minorEastAsia"/>
              <w:noProof/>
              <w:kern w:val="2"/>
              <w:lang w:eastAsia="en-IE"/>
              <w14:ligatures w14:val="standardContextual"/>
            </w:rPr>
          </w:pPr>
          <w:hyperlink w:anchor="_Toc151554816" w:history="1">
            <w:r w:rsidR="00F26D46" w:rsidRPr="001A04D6">
              <w:rPr>
                <w:rStyle w:val="Hyperlink"/>
                <w:noProof/>
              </w:rPr>
              <w:t>3.4.2 Flowchart</w:t>
            </w:r>
            <w:r w:rsidR="00F26D46">
              <w:rPr>
                <w:noProof/>
                <w:webHidden/>
              </w:rPr>
              <w:tab/>
            </w:r>
            <w:r w:rsidR="00F26D46">
              <w:rPr>
                <w:noProof/>
                <w:webHidden/>
              </w:rPr>
              <w:fldChar w:fldCharType="begin"/>
            </w:r>
            <w:r w:rsidR="00F26D46">
              <w:rPr>
                <w:noProof/>
                <w:webHidden/>
              </w:rPr>
              <w:instrText xml:space="preserve"> PAGEREF _Toc151554816 \h </w:instrText>
            </w:r>
            <w:r w:rsidR="00F26D46">
              <w:rPr>
                <w:noProof/>
                <w:webHidden/>
              </w:rPr>
            </w:r>
            <w:r w:rsidR="00F26D46">
              <w:rPr>
                <w:noProof/>
                <w:webHidden/>
              </w:rPr>
              <w:fldChar w:fldCharType="separate"/>
            </w:r>
            <w:r w:rsidR="00F26D46">
              <w:rPr>
                <w:noProof/>
                <w:webHidden/>
              </w:rPr>
              <w:t>26</w:t>
            </w:r>
            <w:r w:rsidR="00F26D46">
              <w:rPr>
                <w:noProof/>
                <w:webHidden/>
              </w:rPr>
              <w:fldChar w:fldCharType="end"/>
            </w:r>
          </w:hyperlink>
        </w:p>
        <w:p w14:paraId="0C7FAF13" w14:textId="5AB8E8B6" w:rsidR="00F26D46" w:rsidRDefault="00000000">
          <w:pPr>
            <w:pStyle w:val="TOC2"/>
            <w:tabs>
              <w:tab w:val="left" w:pos="1100"/>
              <w:tab w:val="right" w:leader="dot" w:pos="9016"/>
            </w:tabs>
            <w:rPr>
              <w:rFonts w:eastAsiaTheme="minorEastAsia"/>
              <w:noProof/>
              <w:kern w:val="2"/>
              <w:lang w:eastAsia="en-IE"/>
              <w14:ligatures w14:val="standardContextual"/>
            </w:rPr>
          </w:pPr>
          <w:hyperlink w:anchor="_Toc151554817" w:history="1">
            <w:r w:rsidR="00F26D46" w:rsidRPr="001A04D6">
              <w:rPr>
                <w:rStyle w:val="Hyperlink"/>
                <w:noProof/>
              </w:rPr>
              <w:t>3.4.3</w:t>
            </w:r>
            <w:r w:rsidR="00F26D46">
              <w:rPr>
                <w:rFonts w:eastAsiaTheme="minorEastAsia"/>
                <w:noProof/>
                <w:kern w:val="2"/>
                <w:lang w:eastAsia="en-IE"/>
                <w14:ligatures w14:val="standardContextual"/>
              </w:rPr>
              <w:tab/>
            </w:r>
            <w:r w:rsidR="00F26D46" w:rsidRPr="001A04D6">
              <w:rPr>
                <w:rStyle w:val="Hyperlink"/>
                <w:noProof/>
              </w:rPr>
              <w:t>Wireframes</w:t>
            </w:r>
            <w:r w:rsidR="00F26D46">
              <w:rPr>
                <w:noProof/>
                <w:webHidden/>
              </w:rPr>
              <w:tab/>
            </w:r>
            <w:r w:rsidR="00F26D46">
              <w:rPr>
                <w:noProof/>
                <w:webHidden/>
              </w:rPr>
              <w:fldChar w:fldCharType="begin"/>
            </w:r>
            <w:r w:rsidR="00F26D46">
              <w:rPr>
                <w:noProof/>
                <w:webHidden/>
              </w:rPr>
              <w:instrText xml:space="preserve"> PAGEREF _Toc151554817 \h </w:instrText>
            </w:r>
            <w:r w:rsidR="00F26D46">
              <w:rPr>
                <w:noProof/>
                <w:webHidden/>
              </w:rPr>
            </w:r>
            <w:r w:rsidR="00F26D46">
              <w:rPr>
                <w:noProof/>
                <w:webHidden/>
              </w:rPr>
              <w:fldChar w:fldCharType="separate"/>
            </w:r>
            <w:r w:rsidR="00F26D46">
              <w:rPr>
                <w:noProof/>
                <w:webHidden/>
              </w:rPr>
              <w:t>26</w:t>
            </w:r>
            <w:r w:rsidR="00F26D46">
              <w:rPr>
                <w:noProof/>
                <w:webHidden/>
              </w:rPr>
              <w:fldChar w:fldCharType="end"/>
            </w:r>
          </w:hyperlink>
        </w:p>
        <w:p w14:paraId="196C1D82" w14:textId="6F358769"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18" w:history="1">
            <w:r w:rsidR="00F26D46" w:rsidRPr="001A04D6">
              <w:rPr>
                <w:rStyle w:val="Hyperlink"/>
                <w:noProof/>
              </w:rPr>
              <w:t xml:space="preserve">3.5. </w:t>
            </w:r>
            <w:r w:rsidR="00F26D46">
              <w:rPr>
                <w:rFonts w:eastAsiaTheme="minorEastAsia"/>
                <w:noProof/>
                <w:kern w:val="2"/>
                <w:lang w:eastAsia="en-IE"/>
                <w14:ligatures w14:val="standardContextual"/>
              </w:rPr>
              <w:tab/>
            </w:r>
            <w:r w:rsidR="00F26D46" w:rsidRPr="001A04D6">
              <w:rPr>
                <w:rStyle w:val="Hyperlink"/>
                <w:noProof/>
              </w:rPr>
              <w:t>Backend</w:t>
            </w:r>
            <w:r w:rsidR="00F26D46">
              <w:rPr>
                <w:noProof/>
                <w:webHidden/>
              </w:rPr>
              <w:tab/>
            </w:r>
            <w:r w:rsidR="00F26D46">
              <w:rPr>
                <w:noProof/>
                <w:webHidden/>
              </w:rPr>
              <w:fldChar w:fldCharType="begin"/>
            </w:r>
            <w:r w:rsidR="00F26D46">
              <w:rPr>
                <w:noProof/>
                <w:webHidden/>
              </w:rPr>
              <w:instrText xml:space="preserve"> PAGEREF _Toc151554818 \h </w:instrText>
            </w:r>
            <w:r w:rsidR="00F26D46">
              <w:rPr>
                <w:noProof/>
                <w:webHidden/>
              </w:rPr>
            </w:r>
            <w:r w:rsidR="00F26D46">
              <w:rPr>
                <w:noProof/>
                <w:webHidden/>
              </w:rPr>
              <w:fldChar w:fldCharType="separate"/>
            </w:r>
            <w:r w:rsidR="00F26D46">
              <w:rPr>
                <w:noProof/>
                <w:webHidden/>
              </w:rPr>
              <w:t>29</w:t>
            </w:r>
            <w:r w:rsidR="00F26D46">
              <w:rPr>
                <w:noProof/>
                <w:webHidden/>
              </w:rPr>
              <w:fldChar w:fldCharType="end"/>
            </w:r>
          </w:hyperlink>
        </w:p>
        <w:p w14:paraId="63B4C124" w14:textId="2B8000CC" w:rsidR="00F26D46" w:rsidRDefault="00000000">
          <w:pPr>
            <w:pStyle w:val="TOC1"/>
            <w:tabs>
              <w:tab w:val="right" w:leader="dot" w:pos="9016"/>
            </w:tabs>
            <w:rPr>
              <w:rFonts w:eastAsiaTheme="minorEastAsia"/>
              <w:noProof/>
              <w:kern w:val="2"/>
              <w:lang w:eastAsia="en-IE"/>
              <w14:ligatures w14:val="standardContextual"/>
            </w:rPr>
          </w:pPr>
          <w:hyperlink w:anchor="_Toc151554819" w:history="1">
            <w:r w:rsidR="00F26D46" w:rsidRPr="001A04D6">
              <w:rPr>
                <w:rStyle w:val="Hyperlink"/>
                <w:noProof/>
              </w:rPr>
              <w:t>4. Testing and Evaluation</w:t>
            </w:r>
            <w:r w:rsidR="00F26D46">
              <w:rPr>
                <w:noProof/>
                <w:webHidden/>
              </w:rPr>
              <w:tab/>
            </w:r>
            <w:r w:rsidR="00F26D46">
              <w:rPr>
                <w:noProof/>
                <w:webHidden/>
              </w:rPr>
              <w:fldChar w:fldCharType="begin"/>
            </w:r>
            <w:r w:rsidR="00F26D46">
              <w:rPr>
                <w:noProof/>
                <w:webHidden/>
              </w:rPr>
              <w:instrText xml:space="preserve"> PAGEREF _Toc151554819 \h </w:instrText>
            </w:r>
            <w:r w:rsidR="00F26D46">
              <w:rPr>
                <w:noProof/>
                <w:webHidden/>
              </w:rPr>
            </w:r>
            <w:r w:rsidR="00F26D46">
              <w:rPr>
                <w:noProof/>
                <w:webHidden/>
              </w:rPr>
              <w:fldChar w:fldCharType="separate"/>
            </w:r>
            <w:r w:rsidR="00F26D46">
              <w:rPr>
                <w:noProof/>
                <w:webHidden/>
              </w:rPr>
              <w:t>30</w:t>
            </w:r>
            <w:r w:rsidR="00F26D46">
              <w:rPr>
                <w:noProof/>
                <w:webHidden/>
              </w:rPr>
              <w:fldChar w:fldCharType="end"/>
            </w:r>
          </w:hyperlink>
        </w:p>
        <w:p w14:paraId="286275C5" w14:textId="6A5783A5"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20" w:history="1">
            <w:r w:rsidR="00F26D46" w:rsidRPr="001A04D6">
              <w:rPr>
                <w:rStyle w:val="Hyperlink"/>
                <w:noProof/>
              </w:rPr>
              <w:t xml:space="preserve">4.1. </w:t>
            </w:r>
            <w:r w:rsidR="00F26D46">
              <w:rPr>
                <w:rFonts w:eastAsiaTheme="minorEastAsia"/>
                <w:noProof/>
                <w:kern w:val="2"/>
                <w:lang w:eastAsia="en-IE"/>
                <w14:ligatures w14:val="standardContextual"/>
              </w:rPr>
              <w:tab/>
            </w:r>
            <w:r w:rsidR="00F26D46" w:rsidRPr="001A04D6">
              <w:rPr>
                <w:rStyle w:val="Hyperlink"/>
                <w:noProof/>
              </w:rPr>
              <w:t>Introduction</w:t>
            </w:r>
            <w:r w:rsidR="00F26D46">
              <w:rPr>
                <w:noProof/>
                <w:webHidden/>
              </w:rPr>
              <w:tab/>
            </w:r>
            <w:r w:rsidR="00F26D46">
              <w:rPr>
                <w:noProof/>
                <w:webHidden/>
              </w:rPr>
              <w:fldChar w:fldCharType="begin"/>
            </w:r>
            <w:r w:rsidR="00F26D46">
              <w:rPr>
                <w:noProof/>
                <w:webHidden/>
              </w:rPr>
              <w:instrText xml:space="preserve"> PAGEREF _Toc151554820 \h </w:instrText>
            </w:r>
            <w:r w:rsidR="00F26D46">
              <w:rPr>
                <w:noProof/>
                <w:webHidden/>
              </w:rPr>
            </w:r>
            <w:r w:rsidR="00F26D46">
              <w:rPr>
                <w:noProof/>
                <w:webHidden/>
              </w:rPr>
              <w:fldChar w:fldCharType="separate"/>
            </w:r>
            <w:r w:rsidR="00F26D46">
              <w:rPr>
                <w:noProof/>
                <w:webHidden/>
              </w:rPr>
              <w:t>30</w:t>
            </w:r>
            <w:r w:rsidR="00F26D46">
              <w:rPr>
                <w:noProof/>
                <w:webHidden/>
              </w:rPr>
              <w:fldChar w:fldCharType="end"/>
            </w:r>
          </w:hyperlink>
        </w:p>
        <w:p w14:paraId="644CCB6C" w14:textId="145644CD"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21" w:history="1">
            <w:r w:rsidR="00F26D46" w:rsidRPr="001A04D6">
              <w:rPr>
                <w:rStyle w:val="Hyperlink"/>
                <w:noProof/>
              </w:rPr>
              <w:t xml:space="preserve">4.2. </w:t>
            </w:r>
            <w:r w:rsidR="00F26D46">
              <w:rPr>
                <w:rFonts w:eastAsiaTheme="minorEastAsia"/>
                <w:noProof/>
                <w:kern w:val="2"/>
                <w:lang w:eastAsia="en-IE"/>
                <w14:ligatures w14:val="standardContextual"/>
              </w:rPr>
              <w:tab/>
            </w:r>
            <w:r w:rsidR="00F26D46" w:rsidRPr="001A04D6">
              <w:rPr>
                <w:rStyle w:val="Hyperlink"/>
                <w:noProof/>
              </w:rPr>
              <w:t>Plan for Testing</w:t>
            </w:r>
            <w:r w:rsidR="00F26D46">
              <w:rPr>
                <w:noProof/>
                <w:webHidden/>
              </w:rPr>
              <w:tab/>
            </w:r>
            <w:r w:rsidR="00F26D46">
              <w:rPr>
                <w:noProof/>
                <w:webHidden/>
              </w:rPr>
              <w:fldChar w:fldCharType="begin"/>
            </w:r>
            <w:r w:rsidR="00F26D46">
              <w:rPr>
                <w:noProof/>
                <w:webHidden/>
              </w:rPr>
              <w:instrText xml:space="preserve"> PAGEREF _Toc151554821 \h </w:instrText>
            </w:r>
            <w:r w:rsidR="00F26D46">
              <w:rPr>
                <w:noProof/>
                <w:webHidden/>
              </w:rPr>
            </w:r>
            <w:r w:rsidR="00F26D46">
              <w:rPr>
                <w:noProof/>
                <w:webHidden/>
              </w:rPr>
              <w:fldChar w:fldCharType="separate"/>
            </w:r>
            <w:r w:rsidR="00F26D46">
              <w:rPr>
                <w:noProof/>
                <w:webHidden/>
              </w:rPr>
              <w:t>30</w:t>
            </w:r>
            <w:r w:rsidR="00F26D46">
              <w:rPr>
                <w:noProof/>
                <w:webHidden/>
              </w:rPr>
              <w:fldChar w:fldCharType="end"/>
            </w:r>
          </w:hyperlink>
        </w:p>
        <w:p w14:paraId="7124EBA9" w14:textId="66EC2901"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22" w:history="1">
            <w:r w:rsidR="00F26D46" w:rsidRPr="001A04D6">
              <w:rPr>
                <w:rStyle w:val="Hyperlink"/>
                <w:noProof/>
              </w:rPr>
              <w:t>4.2.1</w:t>
            </w:r>
            <w:r w:rsidR="00F26D46">
              <w:rPr>
                <w:rFonts w:eastAsiaTheme="minorEastAsia"/>
                <w:noProof/>
                <w:kern w:val="2"/>
                <w:lang w:eastAsia="en-IE"/>
                <w14:ligatures w14:val="standardContextual"/>
              </w:rPr>
              <w:tab/>
            </w:r>
            <w:r w:rsidR="00F26D46" w:rsidRPr="001A04D6">
              <w:rPr>
                <w:rStyle w:val="Hyperlink"/>
                <w:noProof/>
              </w:rPr>
              <w:t>Integration testing</w:t>
            </w:r>
            <w:r w:rsidR="00F26D46">
              <w:rPr>
                <w:noProof/>
                <w:webHidden/>
              </w:rPr>
              <w:tab/>
            </w:r>
            <w:r w:rsidR="00F26D46">
              <w:rPr>
                <w:noProof/>
                <w:webHidden/>
              </w:rPr>
              <w:fldChar w:fldCharType="begin"/>
            </w:r>
            <w:r w:rsidR="00F26D46">
              <w:rPr>
                <w:noProof/>
                <w:webHidden/>
              </w:rPr>
              <w:instrText xml:space="preserve"> PAGEREF _Toc151554822 \h </w:instrText>
            </w:r>
            <w:r w:rsidR="00F26D46">
              <w:rPr>
                <w:noProof/>
                <w:webHidden/>
              </w:rPr>
            </w:r>
            <w:r w:rsidR="00F26D46">
              <w:rPr>
                <w:noProof/>
                <w:webHidden/>
              </w:rPr>
              <w:fldChar w:fldCharType="separate"/>
            </w:r>
            <w:r w:rsidR="00F26D46">
              <w:rPr>
                <w:noProof/>
                <w:webHidden/>
              </w:rPr>
              <w:t>30</w:t>
            </w:r>
            <w:r w:rsidR="00F26D46">
              <w:rPr>
                <w:noProof/>
                <w:webHidden/>
              </w:rPr>
              <w:fldChar w:fldCharType="end"/>
            </w:r>
          </w:hyperlink>
        </w:p>
        <w:p w14:paraId="3071B525" w14:textId="084CD651"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23" w:history="1">
            <w:r w:rsidR="00F26D46" w:rsidRPr="001A04D6">
              <w:rPr>
                <w:rStyle w:val="Hyperlink"/>
                <w:noProof/>
              </w:rPr>
              <w:t>4.2.2</w:t>
            </w:r>
            <w:r w:rsidR="00F26D46">
              <w:rPr>
                <w:rFonts w:eastAsiaTheme="minorEastAsia"/>
                <w:noProof/>
                <w:kern w:val="2"/>
                <w:lang w:eastAsia="en-IE"/>
                <w14:ligatures w14:val="standardContextual"/>
              </w:rPr>
              <w:tab/>
            </w:r>
            <w:r w:rsidR="00F26D46" w:rsidRPr="001A04D6">
              <w:rPr>
                <w:rStyle w:val="Hyperlink"/>
                <w:noProof/>
              </w:rPr>
              <w:t>Unit Testing</w:t>
            </w:r>
            <w:r w:rsidR="00F26D46">
              <w:rPr>
                <w:noProof/>
                <w:webHidden/>
              </w:rPr>
              <w:tab/>
            </w:r>
            <w:r w:rsidR="00F26D46">
              <w:rPr>
                <w:noProof/>
                <w:webHidden/>
              </w:rPr>
              <w:fldChar w:fldCharType="begin"/>
            </w:r>
            <w:r w:rsidR="00F26D46">
              <w:rPr>
                <w:noProof/>
                <w:webHidden/>
              </w:rPr>
              <w:instrText xml:space="preserve"> PAGEREF _Toc151554823 \h </w:instrText>
            </w:r>
            <w:r w:rsidR="00F26D46">
              <w:rPr>
                <w:noProof/>
                <w:webHidden/>
              </w:rPr>
            </w:r>
            <w:r w:rsidR="00F26D46">
              <w:rPr>
                <w:noProof/>
                <w:webHidden/>
              </w:rPr>
              <w:fldChar w:fldCharType="separate"/>
            </w:r>
            <w:r w:rsidR="00F26D46">
              <w:rPr>
                <w:noProof/>
                <w:webHidden/>
              </w:rPr>
              <w:t>31</w:t>
            </w:r>
            <w:r w:rsidR="00F26D46">
              <w:rPr>
                <w:noProof/>
                <w:webHidden/>
              </w:rPr>
              <w:fldChar w:fldCharType="end"/>
            </w:r>
          </w:hyperlink>
        </w:p>
        <w:p w14:paraId="153F24EF" w14:textId="59717229" w:rsidR="00F26D46" w:rsidRDefault="00000000">
          <w:pPr>
            <w:pStyle w:val="TOC2"/>
            <w:tabs>
              <w:tab w:val="left" w:pos="1100"/>
              <w:tab w:val="right" w:leader="dot" w:pos="9016"/>
            </w:tabs>
            <w:rPr>
              <w:rFonts w:eastAsiaTheme="minorEastAsia"/>
              <w:noProof/>
              <w:kern w:val="2"/>
              <w:lang w:eastAsia="en-IE"/>
              <w14:ligatures w14:val="standardContextual"/>
            </w:rPr>
          </w:pPr>
          <w:hyperlink w:anchor="_Toc151554824" w:history="1">
            <w:r w:rsidR="00F26D46" w:rsidRPr="001A04D6">
              <w:rPr>
                <w:rStyle w:val="Hyperlink"/>
                <w:noProof/>
              </w:rPr>
              <w:t>4.2.3</w:t>
            </w:r>
            <w:r w:rsidR="00F26D46">
              <w:rPr>
                <w:rFonts w:eastAsiaTheme="minorEastAsia"/>
                <w:noProof/>
                <w:kern w:val="2"/>
                <w:lang w:eastAsia="en-IE"/>
                <w14:ligatures w14:val="standardContextual"/>
              </w:rPr>
              <w:tab/>
            </w:r>
            <w:r w:rsidR="00F26D46" w:rsidRPr="001A04D6">
              <w:rPr>
                <w:rStyle w:val="Hyperlink"/>
                <w:noProof/>
              </w:rPr>
              <w:t>User Acceptance Testing</w:t>
            </w:r>
            <w:r w:rsidR="00F26D46">
              <w:rPr>
                <w:noProof/>
                <w:webHidden/>
              </w:rPr>
              <w:tab/>
            </w:r>
            <w:r w:rsidR="00F26D46">
              <w:rPr>
                <w:noProof/>
                <w:webHidden/>
              </w:rPr>
              <w:fldChar w:fldCharType="begin"/>
            </w:r>
            <w:r w:rsidR="00F26D46">
              <w:rPr>
                <w:noProof/>
                <w:webHidden/>
              </w:rPr>
              <w:instrText xml:space="preserve"> PAGEREF _Toc151554824 \h </w:instrText>
            </w:r>
            <w:r w:rsidR="00F26D46">
              <w:rPr>
                <w:noProof/>
                <w:webHidden/>
              </w:rPr>
            </w:r>
            <w:r w:rsidR="00F26D46">
              <w:rPr>
                <w:noProof/>
                <w:webHidden/>
              </w:rPr>
              <w:fldChar w:fldCharType="separate"/>
            </w:r>
            <w:r w:rsidR="00F26D46">
              <w:rPr>
                <w:noProof/>
                <w:webHidden/>
              </w:rPr>
              <w:t>31</w:t>
            </w:r>
            <w:r w:rsidR="00F26D46">
              <w:rPr>
                <w:noProof/>
                <w:webHidden/>
              </w:rPr>
              <w:fldChar w:fldCharType="end"/>
            </w:r>
          </w:hyperlink>
        </w:p>
        <w:p w14:paraId="3278AC28" w14:textId="67743C32"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25" w:history="1">
            <w:r w:rsidR="00F26D46" w:rsidRPr="001A04D6">
              <w:rPr>
                <w:rStyle w:val="Hyperlink"/>
                <w:noProof/>
              </w:rPr>
              <w:t xml:space="preserve">4.3. </w:t>
            </w:r>
            <w:r w:rsidR="00F26D46">
              <w:rPr>
                <w:rFonts w:eastAsiaTheme="minorEastAsia"/>
                <w:noProof/>
                <w:kern w:val="2"/>
                <w:lang w:eastAsia="en-IE"/>
                <w14:ligatures w14:val="standardContextual"/>
              </w:rPr>
              <w:tab/>
            </w:r>
            <w:r w:rsidR="00F26D46" w:rsidRPr="001A04D6">
              <w:rPr>
                <w:rStyle w:val="Hyperlink"/>
                <w:noProof/>
              </w:rPr>
              <w:t>Plan for Evaluation</w:t>
            </w:r>
            <w:r w:rsidR="00F26D46">
              <w:rPr>
                <w:noProof/>
                <w:webHidden/>
              </w:rPr>
              <w:tab/>
            </w:r>
            <w:r w:rsidR="00F26D46">
              <w:rPr>
                <w:noProof/>
                <w:webHidden/>
              </w:rPr>
              <w:fldChar w:fldCharType="begin"/>
            </w:r>
            <w:r w:rsidR="00F26D46">
              <w:rPr>
                <w:noProof/>
                <w:webHidden/>
              </w:rPr>
              <w:instrText xml:space="preserve"> PAGEREF _Toc151554825 \h </w:instrText>
            </w:r>
            <w:r w:rsidR="00F26D46">
              <w:rPr>
                <w:noProof/>
                <w:webHidden/>
              </w:rPr>
            </w:r>
            <w:r w:rsidR="00F26D46">
              <w:rPr>
                <w:noProof/>
                <w:webHidden/>
              </w:rPr>
              <w:fldChar w:fldCharType="separate"/>
            </w:r>
            <w:r w:rsidR="00F26D46">
              <w:rPr>
                <w:noProof/>
                <w:webHidden/>
              </w:rPr>
              <w:t>32</w:t>
            </w:r>
            <w:r w:rsidR="00F26D46">
              <w:rPr>
                <w:noProof/>
                <w:webHidden/>
              </w:rPr>
              <w:fldChar w:fldCharType="end"/>
            </w:r>
          </w:hyperlink>
        </w:p>
        <w:p w14:paraId="5A71515F" w14:textId="0BB1A729"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26" w:history="1">
            <w:r w:rsidR="00F26D46" w:rsidRPr="001A04D6">
              <w:rPr>
                <w:rStyle w:val="Hyperlink"/>
                <w:noProof/>
              </w:rPr>
              <w:t xml:space="preserve">4.4. </w:t>
            </w:r>
            <w:r w:rsidR="00F26D46">
              <w:rPr>
                <w:rFonts w:eastAsiaTheme="minorEastAsia"/>
                <w:noProof/>
                <w:kern w:val="2"/>
                <w:lang w:eastAsia="en-IE"/>
                <w14:ligatures w14:val="standardContextual"/>
              </w:rPr>
              <w:tab/>
            </w:r>
            <w:r w:rsidR="00F26D46" w:rsidRPr="001A04D6">
              <w:rPr>
                <w:rStyle w:val="Hyperlink"/>
                <w:noProof/>
              </w:rPr>
              <w:t>Conclusions</w:t>
            </w:r>
            <w:r w:rsidR="00F26D46">
              <w:rPr>
                <w:noProof/>
                <w:webHidden/>
              </w:rPr>
              <w:tab/>
            </w:r>
            <w:r w:rsidR="00F26D46">
              <w:rPr>
                <w:noProof/>
                <w:webHidden/>
              </w:rPr>
              <w:fldChar w:fldCharType="begin"/>
            </w:r>
            <w:r w:rsidR="00F26D46">
              <w:rPr>
                <w:noProof/>
                <w:webHidden/>
              </w:rPr>
              <w:instrText xml:space="preserve"> PAGEREF _Toc151554826 \h </w:instrText>
            </w:r>
            <w:r w:rsidR="00F26D46">
              <w:rPr>
                <w:noProof/>
                <w:webHidden/>
              </w:rPr>
            </w:r>
            <w:r w:rsidR="00F26D46">
              <w:rPr>
                <w:noProof/>
                <w:webHidden/>
              </w:rPr>
              <w:fldChar w:fldCharType="separate"/>
            </w:r>
            <w:r w:rsidR="00F26D46">
              <w:rPr>
                <w:noProof/>
                <w:webHidden/>
              </w:rPr>
              <w:t>32</w:t>
            </w:r>
            <w:r w:rsidR="00F26D46">
              <w:rPr>
                <w:noProof/>
                <w:webHidden/>
              </w:rPr>
              <w:fldChar w:fldCharType="end"/>
            </w:r>
          </w:hyperlink>
        </w:p>
        <w:p w14:paraId="484B975B" w14:textId="1845AA5D" w:rsidR="00F26D46" w:rsidRDefault="00000000">
          <w:pPr>
            <w:pStyle w:val="TOC1"/>
            <w:tabs>
              <w:tab w:val="right" w:leader="dot" w:pos="9016"/>
            </w:tabs>
            <w:rPr>
              <w:rFonts w:eastAsiaTheme="minorEastAsia"/>
              <w:noProof/>
              <w:kern w:val="2"/>
              <w:lang w:eastAsia="en-IE"/>
              <w14:ligatures w14:val="standardContextual"/>
            </w:rPr>
          </w:pPr>
          <w:hyperlink w:anchor="_Toc151554827" w:history="1">
            <w:r w:rsidR="00F26D46" w:rsidRPr="001A04D6">
              <w:rPr>
                <w:rStyle w:val="Hyperlink"/>
                <w:noProof/>
              </w:rPr>
              <w:t>5. Prototype Development</w:t>
            </w:r>
            <w:r w:rsidR="00F26D46">
              <w:rPr>
                <w:noProof/>
                <w:webHidden/>
              </w:rPr>
              <w:tab/>
            </w:r>
            <w:r w:rsidR="00F26D46">
              <w:rPr>
                <w:noProof/>
                <w:webHidden/>
              </w:rPr>
              <w:fldChar w:fldCharType="begin"/>
            </w:r>
            <w:r w:rsidR="00F26D46">
              <w:rPr>
                <w:noProof/>
                <w:webHidden/>
              </w:rPr>
              <w:instrText xml:space="preserve"> PAGEREF _Toc151554827 \h </w:instrText>
            </w:r>
            <w:r w:rsidR="00F26D46">
              <w:rPr>
                <w:noProof/>
                <w:webHidden/>
              </w:rPr>
            </w:r>
            <w:r w:rsidR="00F26D46">
              <w:rPr>
                <w:noProof/>
                <w:webHidden/>
              </w:rPr>
              <w:fldChar w:fldCharType="separate"/>
            </w:r>
            <w:r w:rsidR="00F26D46">
              <w:rPr>
                <w:noProof/>
                <w:webHidden/>
              </w:rPr>
              <w:t>34</w:t>
            </w:r>
            <w:r w:rsidR="00F26D46">
              <w:rPr>
                <w:noProof/>
                <w:webHidden/>
              </w:rPr>
              <w:fldChar w:fldCharType="end"/>
            </w:r>
          </w:hyperlink>
        </w:p>
        <w:p w14:paraId="16FA62D7" w14:textId="4867C8E6"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28" w:history="1">
            <w:r w:rsidR="00F26D46" w:rsidRPr="001A04D6">
              <w:rPr>
                <w:rStyle w:val="Hyperlink"/>
                <w:noProof/>
              </w:rPr>
              <w:t xml:space="preserve">5.1. </w:t>
            </w:r>
            <w:r w:rsidR="00F26D46">
              <w:rPr>
                <w:rFonts w:eastAsiaTheme="minorEastAsia"/>
                <w:noProof/>
                <w:kern w:val="2"/>
                <w:lang w:eastAsia="en-IE"/>
                <w14:ligatures w14:val="standardContextual"/>
              </w:rPr>
              <w:tab/>
            </w:r>
            <w:r w:rsidR="00F26D46" w:rsidRPr="001A04D6">
              <w:rPr>
                <w:rStyle w:val="Hyperlink"/>
                <w:noProof/>
              </w:rPr>
              <w:t>Introduction</w:t>
            </w:r>
            <w:r w:rsidR="00F26D46">
              <w:rPr>
                <w:noProof/>
                <w:webHidden/>
              </w:rPr>
              <w:tab/>
            </w:r>
            <w:r w:rsidR="00F26D46">
              <w:rPr>
                <w:noProof/>
                <w:webHidden/>
              </w:rPr>
              <w:fldChar w:fldCharType="begin"/>
            </w:r>
            <w:r w:rsidR="00F26D46">
              <w:rPr>
                <w:noProof/>
                <w:webHidden/>
              </w:rPr>
              <w:instrText xml:space="preserve"> PAGEREF _Toc151554828 \h </w:instrText>
            </w:r>
            <w:r w:rsidR="00F26D46">
              <w:rPr>
                <w:noProof/>
                <w:webHidden/>
              </w:rPr>
            </w:r>
            <w:r w:rsidR="00F26D46">
              <w:rPr>
                <w:noProof/>
                <w:webHidden/>
              </w:rPr>
              <w:fldChar w:fldCharType="separate"/>
            </w:r>
            <w:r w:rsidR="00F26D46">
              <w:rPr>
                <w:noProof/>
                <w:webHidden/>
              </w:rPr>
              <w:t>34</w:t>
            </w:r>
            <w:r w:rsidR="00F26D46">
              <w:rPr>
                <w:noProof/>
                <w:webHidden/>
              </w:rPr>
              <w:fldChar w:fldCharType="end"/>
            </w:r>
          </w:hyperlink>
        </w:p>
        <w:p w14:paraId="1EAE9159" w14:textId="116BCA28"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29" w:history="1">
            <w:r w:rsidR="00F26D46" w:rsidRPr="001A04D6">
              <w:rPr>
                <w:rStyle w:val="Hyperlink"/>
                <w:noProof/>
              </w:rPr>
              <w:t xml:space="preserve">5.2. </w:t>
            </w:r>
            <w:r w:rsidR="00F26D46">
              <w:rPr>
                <w:rFonts w:eastAsiaTheme="minorEastAsia"/>
                <w:noProof/>
                <w:kern w:val="2"/>
                <w:lang w:eastAsia="en-IE"/>
                <w14:ligatures w14:val="standardContextual"/>
              </w:rPr>
              <w:tab/>
            </w:r>
            <w:r w:rsidR="00F26D46" w:rsidRPr="001A04D6">
              <w:rPr>
                <w:rStyle w:val="Hyperlink"/>
                <w:noProof/>
              </w:rPr>
              <w:t>Prototype Development</w:t>
            </w:r>
            <w:r w:rsidR="00F26D46">
              <w:rPr>
                <w:noProof/>
                <w:webHidden/>
              </w:rPr>
              <w:tab/>
            </w:r>
            <w:r w:rsidR="00F26D46">
              <w:rPr>
                <w:noProof/>
                <w:webHidden/>
              </w:rPr>
              <w:fldChar w:fldCharType="begin"/>
            </w:r>
            <w:r w:rsidR="00F26D46">
              <w:rPr>
                <w:noProof/>
                <w:webHidden/>
              </w:rPr>
              <w:instrText xml:space="preserve"> PAGEREF _Toc151554829 \h </w:instrText>
            </w:r>
            <w:r w:rsidR="00F26D46">
              <w:rPr>
                <w:noProof/>
                <w:webHidden/>
              </w:rPr>
            </w:r>
            <w:r w:rsidR="00F26D46">
              <w:rPr>
                <w:noProof/>
                <w:webHidden/>
              </w:rPr>
              <w:fldChar w:fldCharType="separate"/>
            </w:r>
            <w:r w:rsidR="00F26D46">
              <w:rPr>
                <w:noProof/>
                <w:webHidden/>
              </w:rPr>
              <w:t>34</w:t>
            </w:r>
            <w:r w:rsidR="00F26D46">
              <w:rPr>
                <w:noProof/>
                <w:webHidden/>
              </w:rPr>
              <w:fldChar w:fldCharType="end"/>
            </w:r>
          </w:hyperlink>
        </w:p>
        <w:p w14:paraId="2A0AC280" w14:textId="33EE7B77"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30" w:history="1">
            <w:r w:rsidR="00F26D46" w:rsidRPr="001A04D6">
              <w:rPr>
                <w:rStyle w:val="Hyperlink"/>
                <w:noProof/>
              </w:rPr>
              <w:t xml:space="preserve">5.3. </w:t>
            </w:r>
            <w:r w:rsidR="00F26D46">
              <w:rPr>
                <w:rFonts w:eastAsiaTheme="minorEastAsia"/>
                <w:noProof/>
                <w:kern w:val="2"/>
                <w:lang w:eastAsia="en-IE"/>
                <w14:ligatures w14:val="standardContextual"/>
              </w:rPr>
              <w:tab/>
            </w:r>
            <w:r w:rsidR="00F26D46" w:rsidRPr="001A04D6">
              <w:rPr>
                <w:rStyle w:val="Hyperlink"/>
                <w:noProof/>
              </w:rPr>
              <w:t>Other Sections</w:t>
            </w:r>
            <w:r w:rsidR="00F26D46">
              <w:rPr>
                <w:noProof/>
                <w:webHidden/>
              </w:rPr>
              <w:tab/>
            </w:r>
            <w:r w:rsidR="00F26D46">
              <w:rPr>
                <w:noProof/>
                <w:webHidden/>
              </w:rPr>
              <w:fldChar w:fldCharType="begin"/>
            </w:r>
            <w:r w:rsidR="00F26D46">
              <w:rPr>
                <w:noProof/>
                <w:webHidden/>
              </w:rPr>
              <w:instrText xml:space="preserve"> PAGEREF _Toc151554830 \h </w:instrText>
            </w:r>
            <w:r w:rsidR="00F26D46">
              <w:rPr>
                <w:noProof/>
                <w:webHidden/>
              </w:rPr>
            </w:r>
            <w:r w:rsidR="00F26D46">
              <w:rPr>
                <w:noProof/>
                <w:webHidden/>
              </w:rPr>
              <w:fldChar w:fldCharType="separate"/>
            </w:r>
            <w:r w:rsidR="00F26D46">
              <w:rPr>
                <w:noProof/>
                <w:webHidden/>
              </w:rPr>
              <w:t>34</w:t>
            </w:r>
            <w:r w:rsidR="00F26D46">
              <w:rPr>
                <w:noProof/>
                <w:webHidden/>
              </w:rPr>
              <w:fldChar w:fldCharType="end"/>
            </w:r>
          </w:hyperlink>
        </w:p>
        <w:p w14:paraId="79D460B1" w14:textId="71AC07FC"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31" w:history="1">
            <w:r w:rsidR="00F26D46" w:rsidRPr="001A04D6">
              <w:rPr>
                <w:rStyle w:val="Hyperlink"/>
                <w:noProof/>
              </w:rPr>
              <w:t xml:space="preserve">5.4. </w:t>
            </w:r>
            <w:r w:rsidR="00F26D46">
              <w:rPr>
                <w:rFonts w:eastAsiaTheme="minorEastAsia"/>
                <w:noProof/>
                <w:kern w:val="2"/>
                <w:lang w:eastAsia="en-IE"/>
                <w14:ligatures w14:val="standardContextual"/>
              </w:rPr>
              <w:tab/>
            </w:r>
            <w:r w:rsidR="00F26D46" w:rsidRPr="001A04D6">
              <w:rPr>
                <w:rStyle w:val="Hyperlink"/>
                <w:noProof/>
              </w:rPr>
              <w:t>Conclusions</w:t>
            </w:r>
            <w:r w:rsidR="00F26D46">
              <w:rPr>
                <w:noProof/>
                <w:webHidden/>
              </w:rPr>
              <w:tab/>
            </w:r>
            <w:r w:rsidR="00F26D46">
              <w:rPr>
                <w:noProof/>
                <w:webHidden/>
              </w:rPr>
              <w:fldChar w:fldCharType="begin"/>
            </w:r>
            <w:r w:rsidR="00F26D46">
              <w:rPr>
                <w:noProof/>
                <w:webHidden/>
              </w:rPr>
              <w:instrText xml:space="preserve"> PAGEREF _Toc151554831 \h </w:instrText>
            </w:r>
            <w:r w:rsidR="00F26D46">
              <w:rPr>
                <w:noProof/>
                <w:webHidden/>
              </w:rPr>
            </w:r>
            <w:r w:rsidR="00F26D46">
              <w:rPr>
                <w:noProof/>
                <w:webHidden/>
              </w:rPr>
              <w:fldChar w:fldCharType="separate"/>
            </w:r>
            <w:r w:rsidR="00F26D46">
              <w:rPr>
                <w:noProof/>
                <w:webHidden/>
              </w:rPr>
              <w:t>34</w:t>
            </w:r>
            <w:r w:rsidR="00F26D46">
              <w:rPr>
                <w:noProof/>
                <w:webHidden/>
              </w:rPr>
              <w:fldChar w:fldCharType="end"/>
            </w:r>
          </w:hyperlink>
        </w:p>
        <w:p w14:paraId="638E6F58" w14:textId="1014556F" w:rsidR="00F26D46" w:rsidRDefault="00000000">
          <w:pPr>
            <w:pStyle w:val="TOC1"/>
            <w:tabs>
              <w:tab w:val="right" w:leader="dot" w:pos="9016"/>
            </w:tabs>
            <w:rPr>
              <w:rFonts w:eastAsiaTheme="minorEastAsia"/>
              <w:noProof/>
              <w:kern w:val="2"/>
              <w:lang w:eastAsia="en-IE"/>
              <w14:ligatures w14:val="standardContextual"/>
            </w:rPr>
          </w:pPr>
          <w:hyperlink w:anchor="_Toc151554832" w:history="1">
            <w:r w:rsidR="00F26D46" w:rsidRPr="001A04D6">
              <w:rPr>
                <w:rStyle w:val="Hyperlink"/>
                <w:noProof/>
              </w:rPr>
              <w:t>6. Issues and Future Work</w:t>
            </w:r>
            <w:r w:rsidR="00F26D46">
              <w:rPr>
                <w:noProof/>
                <w:webHidden/>
              </w:rPr>
              <w:tab/>
            </w:r>
            <w:r w:rsidR="00F26D46">
              <w:rPr>
                <w:noProof/>
                <w:webHidden/>
              </w:rPr>
              <w:fldChar w:fldCharType="begin"/>
            </w:r>
            <w:r w:rsidR="00F26D46">
              <w:rPr>
                <w:noProof/>
                <w:webHidden/>
              </w:rPr>
              <w:instrText xml:space="preserve"> PAGEREF _Toc151554832 \h </w:instrText>
            </w:r>
            <w:r w:rsidR="00F26D46">
              <w:rPr>
                <w:noProof/>
                <w:webHidden/>
              </w:rPr>
            </w:r>
            <w:r w:rsidR="00F26D46">
              <w:rPr>
                <w:noProof/>
                <w:webHidden/>
              </w:rPr>
              <w:fldChar w:fldCharType="separate"/>
            </w:r>
            <w:r w:rsidR="00F26D46">
              <w:rPr>
                <w:noProof/>
                <w:webHidden/>
              </w:rPr>
              <w:t>35</w:t>
            </w:r>
            <w:r w:rsidR="00F26D46">
              <w:rPr>
                <w:noProof/>
                <w:webHidden/>
              </w:rPr>
              <w:fldChar w:fldCharType="end"/>
            </w:r>
          </w:hyperlink>
        </w:p>
        <w:p w14:paraId="6A526559" w14:textId="5746B50E"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33" w:history="1">
            <w:r w:rsidR="00F26D46" w:rsidRPr="001A04D6">
              <w:rPr>
                <w:rStyle w:val="Hyperlink"/>
                <w:noProof/>
              </w:rPr>
              <w:t xml:space="preserve">6.1. </w:t>
            </w:r>
            <w:r w:rsidR="00F26D46">
              <w:rPr>
                <w:rFonts w:eastAsiaTheme="minorEastAsia"/>
                <w:noProof/>
                <w:kern w:val="2"/>
                <w:lang w:eastAsia="en-IE"/>
                <w14:ligatures w14:val="standardContextual"/>
              </w:rPr>
              <w:tab/>
            </w:r>
            <w:r w:rsidR="00F26D46" w:rsidRPr="001A04D6">
              <w:rPr>
                <w:rStyle w:val="Hyperlink"/>
                <w:noProof/>
              </w:rPr>
              <w:t>Introduction</w:t>
            </w:r>
            <w:r w:rsidR="00F26D46">
              <w:rPr>
                <w:noProof/>
                <w:webHidden/>
              </w:rPr>
              <w:tab/>
            </w:r>
            <w:r w:rsidR="00F26D46">
              <w:rPr>
                <w:noProof/>
                <w:webHidden/>
              </w:rPr>
              <w:fldChar w:fldCharType="begin"/>
            </w:r>
            <w:r w:rsidR="00F26D46">
              <w:rPr>
                <w:noProof/>
                <w:webHidden/>
              </w:rPr>
              <w:instrText xml:space="preserve"> PAGEREF _Toc151554833 \h </w:instrText>
            </w:r>
            <w:r w:rsidR="00F26D46">
              <w:rPr>
                <w:noProof/>
                <w:webHidden/>
              </w:rPr>
            </w:r>
            <w:r w:rsidR="00F26D46">
              <w:rPr>
                <w:noProof/>
                <w:webHidden/>
              </w:rPr>
              <w:fldChar w:fldCharType="separate"/>
            </w:r>
            <w:r w:rsidR="00F26D46">
              <w:rPr>
                <w:noProof/>
                <w:webHidden/>
              </w:rPr>
              <w:t>35</w:t>
            </w:r>
            <w:r w:rsidR="00F26D46">
              <w:rPr>
                <w:noProof/>
                <w:webHidden/>
              </w:rPr>
              <w:fldChar w:fldCharType="end"/>
            </w:r>
          </w:hyperlink>
        </w:p>
        <w:p w14:paraId="7606F420" w14:textId="3C262DE0"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34" w:history="1">
            <w:r w:rsidR="00F26D46" w:rsidRPr="001A04D6">
              <w:rPr>
                <w:rStyle w:val="Hyperlink"/>
                <w:noProof/>
              </w:rPr>
              <w:t xml:space="preserve">6.2. </w:t>
            </w:r>
            <w:r w:rsidR="00F26D46">
              <w:rPr>
                <w:rFonts w:eastAsiaTheme="minorEastAsia"/>
                <w:noProof/>
                <w:kern w:val="2"/>
                <w:lang w:eastAsia="en-IE"/>
                <w14:ligatures w14:val="standardContextual"/>
              </w:rPr>
              <w:tab/>
            </w:r>
            <w:r w:rsidR="00F26D46" w:rsidRPr="001A04D6">
              <w:rPr>
                <w:rStyle w:val="Hyperlink"/>
                <w:noProof/>
              </w:rPr>
              <w:t>Issues and Risks</w:t>
            </w:r>
            <w:r w:rsidR="00F26D46">
              <w:rPr>
                <w:noProof/>
                <w:webHidden/>
              </w:rPr>
              <w:tab/>
            </w:r>
            <w:r w:rsidR="00F26D46">
              <w:rPr>
                <w:noProof/>
                <w:webHidden/>
              </w:rPr>
              <w:fldChar w:fldCharType="begin"/>
            </w:r>
            <w:r w:rsidR="00F26D46">
              <w:rPr>
                <w:noProof/>
                <w:webHidden/>
              </w:rPr>
              <w:instrText xml:space="preserve"> PAGEREF _Toc151554834 \h </w:instrText>
            </w:r>
            <w:r w:rsidR="00F26D46">
              <w:rPr>
                <w:noProof/>
                <w:webHidden/>
              </w:rPr>
            </w:r>
            <w:r w:rsidR="00F26D46">
              <w:rPr>
                <w:noProof/>
                <w:webHidden/>
              </w:rPr>
              <w:fldChar w:fldCharType="separate"/>
            </w:r>
            <w:r w:rsidR="00F26D46">
              <w:rPr>
                <w:noProof/>
                <w:webHidden/>
              </w:rPr>
              <w:t>35</w:t>
            </w:r>
            <w:r w:rsidR="00F26D46">
              <w:rPr>
                <w:noProof/>
                <w:webHidden/>
              </w:rPr>
              <w:fldChar w:fldCharType="end"/>
            </w:r>
          </w:hyperlink>
        </w:p>
        <w:p w14:paraId="03D065F1" w14:textId="76ACD09F"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35" w:history="1">
            <w:r w:rsidR="00F26D46" w:rsidRPr="001A04D6">
              <w:rPr>
                <w:rStyle w:val="Hyperlink"/>
                <w:noProof/>
              </w:rPr>
              <w:t>6.2.1.</w:t>
            </w:r>
            <w:r w:rsidR="00F26D46">
              <w:rPr>
                <w:rFonts w:eastAsiaTheme="minorEastAsia"/>
                <w:noProof/>
                <w:kern w:val="2"/>
                <w:lang w:eastAsia="en-IE"/>
                <w14:ligatures w14:val="standardContextual"/>
              </w:rPr>
              <w:tab/>
            </w:r>
            <w:r w:rsidR="00F26D46" w:rsidRPr="001A04D6">
              <w:rPr>
                <w:rStyle w:val="Hyperlink"/>
                <w:noProof/>
              </w:rPr>
              <w:t>Scope Creep</w:t>
            </w:r>
            <w:r w:rsidR="00F26D46">
              <w:rPr>
                <w:noProof/>
                <w:webHidden/>
              </w:rPr>
              <w:tab/>
            </w:r>
            <w:r w:rsidR="00F26D46">
              <w:rPr>
                <w:noProof/>
                <w:webHidden/>
              </w:rPr>
              <w:fldChar w:fldCharType="begin"/>
            </w:r>
            <w:r w:rsidR="00F26D46">
              <w:rPr>
                <w:noProof/>
                <w:webHidden/>
              </w:rPr>
              <w:instrText xml:space="preserve"> PAGEREF _Toc151554835 \h </w:instrText>
            </w:r>
            <w:r w:rsidR="00F26D46">
              <w:rPr>
                <w:noProof/>
                <w:webHidden/>
              </w:rPr>
            </w:r>
            <w:r w:rsidR="00F26D46">
              <w:rPr>
                <w:noProof/>
                <w:webHidden/>
              </w:rPr>
              <w:fldChar w:fldCharType="separate"/>
            </w:r>
            <w:r w:rsidR="00F26D46">
              <w:rPr>
                <w:noProof/>
                <w:webHidden/>
              </w:rPr>
              <w:t>35</w:t>
            </w:r>
            <w:r w:rsidR="00F26D46">
              <w:rPr>
                <w:noProof/>
                <w:webHidden/>
              </w:rPr>
              <w:fldChar w:fldCharType="end"/>
            </w:r>
          </w:hyperlink>
        </w:p>
        <w:p w14:paraId="6CE37AD5" w14:textId="0E787F93"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36" w:history="1">
            <w:r w:rsidR="00F26D46" w:rsidRPr="001A04D6">
              <w:rPr>
                <w:rStyle w:val="Hyperlink"/>
                <w:noProof/>
              </w:rPr>
              <w:t>6.2.2.</w:t>
            </w:r>
            <w:r w:rsidR="00F26D46">
              <w:rPr>
                <w:rFonts w:eastAsiaTheme="minorEastAsia"/>
                <w:noProof/>
                <w:kern w:val="2"/>
                <w:lang w:eastAsia="en-IE"/>
                <w14:ligatures w14:val="standardContextual"/>
              </w:rPr>
              <w:tab/>
            </w:r>
            <w:r w:rsidR="00F26D46" w:rsidRPr="001A04D6">
              <w:rPr>
                <w:rStyle w:val="Hyperlink"/>
                <w:noProof/>
              </w:rPr>
              <w:t>Unexpected Evaluation Results</w:t>
            </w:r>
            <w:r w:rsidR="00F26D46">
              <w:rPr>
                <w:noProof/>
                <w:webHidden/>
              </w:rPr>
              <w:tab/>
            </w:r>
            <w:r w:rsidR="00F26D46">
              <w:rPr>
                <w:noProof/>
                <w:webHidden/>
              </w:rPr>
              <w:fldChar w:fldCharType="begin"/>
            </w:r>
            <w:r w:rsidR="00F26D46">
              <w:rPr>
                <w:noProof/>
                <w:webHidden/>
              </w:rPr>
              <w:instrText xml:space="preserve"> PAGEREF _Toc151554836 \h </w:instrText>
            </w:r>
            <w:r w:rsidR="00F26D46">
              <w:rPr>
                <w:noProof/>
                <w:webHidden/>
              </w:rPr>
            </w:r>
            <w:r w:rsidR="00F26D46">
              <w:rPr>
                <w:noProof/>
                <w:webHidden/>
              </w:rPr>
              <w:fldChar w:fldCharType="separate"/>
            </w:r>
            <w:r w:rsidR="00F26D46">
              <w:rPr>
                <w:noProof/>
                <w:webHidden/>
              </w:rPr>
              <w:t>35</w:t>
            </w:r>
            <w:r w:rsidR="00F26D46">
              <w:rPr>
                <w:noProof/>
                <w:webHidden/>
              </w:rPr>
              <w:fldChar w:fldCharType="end"/>
            </w:r>
          </w:hyperlink>
        </w:p>
        <w:p w14:paraId="6DEC24A1" w14:textId="68141053"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37" w:history="1">
            <w:r w:rsidR="00F26D46" w:rsidRPr="001A04D6">
              <w:rPr>
                <w:rStyle w:val="Hyperlink"/>
                <w:noProof/>
              </w:rPr>
              <w:t>6.2.3.</w:t>
            </w:r>
            <w:r w:rsidR="00F26D46">
              <w:rPr>
                <w:rFonts w:eastAsiaTheme="minorEastAsia"/>
                <w:noProof/>
                <w:kern w:val="2"/>
                <w:lang w:eastAsia="en-IE"/>
                <w14:ligatures w14:val="standardContextual"/>
              </w:rPr>
              <w:tab/>
            </w:r>
            <w:r w:rsidR="00F26D46" w:rsidRPr="001A04D6">
              <w:rPr>
                <w:rStyle w:val="Hyperlink"/>
                <w:noProof/>
              </w:rPr>
              <w:t>Integration Risks</w:t>
            </w:r>
            <w:r w:rsidR="00F26D46">
              <w:rPr>
                <w:noProof/>
                <w:webHidden/>
              </w:rPr>
              <w:tab/>
            </w:r>
            <w:r w:rsidR="00F26D46">
              <w:rPr>
                <w:noProof/>
                <w:webHidden/>
              </w:rPr>
              <w:fldChar w:fldCharType="begin"/>
            </w:r>
            <w:r w:rsidR="00F26D46">
              <w:rPr>
                <w:noProof/>
                <w:webHidden/>
              </w:rPr>
              <w:instrText xml:space="preserve"> PAGEREF _Toc151554837 \h </w:instrText>
            </w:r>
            <w:r w:rsidR="00F26D46">
              <w:rPr>
                <w:noProof/>
                <w:webHidden/>
              </w:rPr>
            </w:r>
            <w:r w:rsidR="00F26D46">
              <w:rPr>
                <w:noProof/>
                <w:webHidden/>
              </w:rPr>
              <w:fldChar w:fldCharType="separate"/>
            </w:r>
            <w:r w:rsidR="00F26D46">
              <w:rPr>
                <w:noProof/>
                <w:webHidden/>
              </w:rPr>
              <w:t>36</w:t>
            </w:r>
            <w:r w:rsidR="00F26D46">
              <w:rPr>
                <w:noProof/>
                <w:webHidden/>
              </w:rPr>
              <w:fldChar w:fldCharType="end"/>
            </w:r>
          </w:hyperlink>
        </w:p>
        <w:p w14:paraId="17461A05" w14:textId="0042C22F"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38" w:history="1">
            <w:r w:rsidR="00F26D46" w:rsidRPr="001A04D6">
              <w:rPr>
                <w:rStyle w:val="Hyperlink"/>
                <w:noProof/>
              </w:rPr>
              <w:t>6.2.4.</w:t>
            </w:r>
            <w:r w:rsidR="00F26D46">
              <w:rPr>
                <w:rFonts w:eastAsiaTheme="minorEastAsia"/>
                <w:noProof/>
                <w:kern w:val="2"/>
                <w:lang w:eastAsia="en-IE"/>
                <w14:ligatures w14:val="standardContextual"/>
              </w:rPr>
              <w:tab/>
            </w:r>
            <w:r w:rsidR="00F26D46" w:rsidRPr="001A04D6">
              <w:rPr>
                <w:rStyle w:val="Hyperlink"/>
                <w:noProof/>
              </w:rPr>
              <w:t>External Risks</w:t>
            </w:r>
            <w:r w:rsidR="00F26D46">
              <w:rPr>
                <w:noProof/>
                <w:webHidden/>
              </w:rPr>
              <w:tab/>
            </w:r>
            <w:r w:rsidR="00F26D46">
              <w:rPr>
                <w:noProof/>
                <w:webHidden/>
              </w:rPr>
              <w:fldChar w:fldCharType="begin"/>
            </w:r>
            <w:r w:rsidR="00F26D46">
              <w:rPr>
                <w:noProof/>
                <w:webHidden/>
              </w:rPr>
              <w:instrText xml:space="preserve"> PAGEREF _Toc151554838 \h </w:instrText>
            </w:r>
            <w:r w:rsidR="00F26D46">
              <w:rPr>
                <w:noProof/>
                <w:webHidden/>
              </w:rPr>
            </w:r>
            <w:r w:rsidR="00F26D46">
              <w:rPr>
                <w:noProof/>
                <w:webHidden/>
              </w:rPr>
              <w:fldChar w:fldCharType="separate"/>
            </w:r>
            <w:r w:rsidR="00F26D46">
              <w:rPr>
                <w:noProof/>
                <w:webHidden/>
              </w:rPr>
              <w:t>36</w:t>
            </w:r>
            <w:r w:rsidR="00F26D46">
              <w:rPr>
                <w:noProof/>
                <w:webHidden/>
              </w:rPr>
              <w:fldChar w:fldCharType="end"/>
            </w:r>
          </w:hyperlink>
        </w:p>
        <w:p w14:paraId="7760EA16" w14:textId="79E04036" w:rsidR="00F26D46" w:rsidRDefault="00000000">
          <w:pPr>
            <w:pStyle w:val="TOC2"/>
            <w:tabs>
              <w:tab w:val="left" w:pos="880"/>
              <w:tab w:val="right" w:leader="dot" w:pos="9016"/>
            </w:tabs>
            <w:rPr>
              <w:rFonts w:eastAsiaTheme="minorEastAsia"/>
              <w:noProof/>
              <w:kern w:val="2"/>
              <w:lang w:eastAsia="en-IE"/>
              <w14:ligatures w14:val="standardContextual"/>
            </w:rPr>
          </w:pPr>
          <w:hyperlink w:anchor="_Toc151554839" w:history="1">
            <w:r w:rsidR="00F26D46" w:rsidRPr="001A04D6">
              <w:rPr>
                <w:rStyle w:val="Hyperlink"/>
                <w:noProof/>
              </w:rPr>
              <w:t xml:space="preserve">6.3. </w:t>
            </w:r>
            <w:r w:rsidR="00F26D46">
              <w:rPr>
                <w:rFonts w:eastAsiaTheme="minorEastAsia"/>
                <w:noProof/>
                <w:kern w:val="2"/>
                <w:lang w:eastAsia="en-IE"/>
                <w14:ligatures w14:val="standardContextual"/>
              </w:rPr>
              <w:tab/>
            </w:r>
            <w:r w:rsidR="00F26D46" w:rsidRPr="001A04D6">
              <w:rPr>
                <w:rStyle w:val="Hyperlink"/>
                <w:noProof/>
              </w:rPr>
              <w:t>Plans and Future Work</w:t>
            </w:r>
            <w:r w:rsidR="00F26D46">
              <w:rPr>
                <w:noProof/>
                <w:webHidden/>
              </w:rPr>
              <w:tab/>
            </w:r>
            <w:r w:rsidR="00F26D46">
              <w:rPr>
                <w:noProof/>
                <w:webHidden/>
              </w:rPr>
              <w:fldChar w:fldCharType="begin"/>
            </w:r>
            <w:r w:rsidR="00F26D46">
              <w:rPr>
                <w:noProof/>
                <w:webHidden/>
              </w:rPr>
              <w:instrText xml:space="preserve"> PAGEREF _Toc151554839 \h </w:instrText>
            </w:r>
            <w:r w:rsidR="00F26D46">
              <w:rPr>
                <w:noProof/>
                <w:webHidden/>
              </w:rPr>
            </w:r>
            <w:r w:rsidR="00F26D46">
              <w:rPr>
                <w:noProof/>
                <w:webHidden/>
              </w:rPr>
              <w:fldChar w:fldCharType="separate"/>
            </w:r>
            <w:r w:rsidR="00F26D46">
              <w:rPr>
                <w:noProof/>
                <w:webHidden/>
              </w:rPr>
              <w:t>36</w:t>
            </w:r>
            <w:r w:rsidR="00F26D46">
              <w:rPr>
                <w:noProof/>
                <w:webHidden/>
              </w:rPr>
              <w:fldChar w:fldCharType="end"/>
            </w:r>
          </w:hyperlink>
        </w:p>
        <w:p w14:paraId="5C0137A4" w14:textId="339D76F6"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40" w:history="1">
            <w:r w:rsidR="00F26D46" w:rsidRPr="001A04D6">
              <w:rPr>
                <w:rStyle w:val="Hyperlink"/>
                <w:noProof/>
              </w:rPr>
              <w:t>6.3.1.</w:t>
            </w:r>
            <w:r w:rsidR="00F26D46">
              <w:rPr>
                <w:rFonts w:eastAsiaTheme="minorEastAsia"/>
                <w:noProof/>
                <w:kern w:val="2"/>
                <w:lang w:eastAsia="en-IE"/>
                <w14:ligatures w14:val="standardContextual"/>
              </w:rPr>
              <w:tab/>
            </w:r>
            <w:r w:rsidR="00F26D46" w:rsidRPr="001A04D6">
              <w:rPr>
                <w:rStyle w:val="Hyperlink"/>
                <w:noProof/>
              </w:rPr>
              <w:t>Database</w:t>
            </w:r>
            <w:r w:rsidR="00F26D46">
              <w:rPr>
                <w:noProof/>
                <w:webHidden/>
              </w:rPr>
              <w:tab/>
            </w:r>
            <w:r w:rsidR="00F26D46">
              <w:rPr>
                <w:noProof/>
                <w:webHidden/>
              </w:rPr>
              <w:fldChar w:fldCharType="begin"/>
            </w:r>
            <w:r w:rsidR="00F26D46">
              <w:rPr>
                <w:noProof/>
                <w:webHidden/>
              </w:rPr>
              <w:instrText xml:space="preserve"> PAGEREF _Toc151554840 \h </w:instrText>
            </w:r>
            <w:r w:rsidR="00F26D46">
              <w:rPr>
                <w:noProof/>
                <w:webHidden/>
              </w:rPr>
            </w:r>
            <w:r w:rsidR="00F26D46">
              <w:rPr>
                <w:noProof/>
                <w:webHidden/>
              </w:rPr>
              <w:fldChar w:fldCharType="separate"/>
            </w:r>
            <w:r w:rsidR="00F26D46">
              <w:rPr>
                <w:noProof/>
                <w:webHidden/>
              </w:rPr>
              <w:t>36</w:t>
            </w:r>
            <w:r w:rsidR="00F26D46">
              <w:rPr>
                <w:noProof/>
                <w:webHidden/>
              </w:rPr>
              <w:fldChar w:fldCharType="end"/>
            </w:r>
          </w:hyperlink>
        </w:p>
        <w:p w14:paraId="35C06CEA" w14:textId="482F5476"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41" w:history="1">
            <w:r w:rsidR="00F26D46" w:rsidRPr="001A04D6">
              <w:rPr>
                <w:rStyle w:val="Hyperlink"/>
                <w:noProof/>
              </w:rPr>
              <w:t>6.3.2.</w:t>
            </w:r>
            <w:r w:rsidR="00F26D46">
              <w:rPr>
                <w:rFonts w:eastAsiaTheme="minorEastAsia"/>
                <w:noProof/>
                <w:kern w:val="2"/>
                <w:lang w:eastAsia="en-IE"/>
                <w14:ligatures w14:val="standardContextual"/>
              </w:rPr>
              <w:tab/>
            </w:r>
            <w:r w:rsidR="00F26D46" w:rsidRPr="001A04D6">
              <w:rPr>
                <w:rStyle w:val="Hyperlink"/>
                <w:noProof/>
              </w:rPr>
              <w:t>Frontend</w:t>
            </w:r>
            <w:r w:rsidR="00F26D46">
              <w:rPr>
                <w:noProof/>
                <w:webHidden/>
              </w:rPr>
              <w:tab/>
            </w:r>
            <w:r w:rsidR="00F26D46">
              <w:rPr>
                <w:noProof/>
                <w:webHidden/>
              </w:rPr>
              <w:fldChar w:fldCharType="begin"/>
            </w:r>
            <w:r w:rsidR="00F26D46">
              <w:rPr>
                <w:noProof/>
                <w:webHidden/>
              </w:rPr>
              <w:instrText xml:space="preserve"> PAGEREF _Toc151554841 \h </w:instrText>
            </w:r>
            <w:r w:rsidR="00F26D46">
              <w:rPr>
                <w:noProof/>
                <w:webHidden/>
              </w:rPr>
            </w:r>
            <w:r w:rsidR="00F26D46">
              <w:rPr>
                <w:noProof/>
                <w:webHidden/>
              </w:rPr>
              <w:fldChar w:fldCharType="separate"/>
            </w:r>
            <w:r w:rsidR="00F26D46">
              <w:rPr>
                <w:noProof/>
                <w:webHidden/>
              </w:rPr>
              <w:t>37</w:t>
            </w:r>
            <w:r w:rsidR="00F26D46">
              <w:rPr>
                <w:noProof/>
                <w:webHidden/>
              </w:rPr>
              <w:fldChar w:fldCharType="end"/>
            </w:r>
          </w:hyperlink>
        </w:p>
        <w:p w14:paraId="321F1AC9" w14:textId="6C24C2C7"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42" w:history="1">
            <w:r w:rsidR="00F26D46" w:rsidRPr="001A04D6">
              <w:rPr>
                <w:rStyle w:val="Hyperlink"/>
                <w:noProof/>
              </w:rPr>
              <w:t>6.3.3.</w:t>
            </w:r>
            <w:r w:rsidR="00F26D46">
              <w:rPr>
                <w:rFonts w:eastAsiaTheme="minorEastAsia"/>
                <w:noProof/>
                <w:kern w:val="2"/>
                <w:lang w:eastAsia="en-IE"/>
                <w14:ligatures w14:val="standardContextual"/>
              </w:rPr>
              <w:tab/>
            </w:r>
            <w:r w:rsidR="00F26D46" w:rsidRPr="001A04D6">
              <w:rPr>
                <w:rStyle w:val="Hyperlink"/>
                <w:noProof/>
              </w:rPr>
              <w:t>Recommender System</w:t>
            </w:r>
            <w:r w:rsidR="00F26D46">
              <w:rPr>
                <w:noProof/>
                <w:webHidden/>
              </w:rPr>
              <w:tab/>
            </w:r>
            <w:r w:rsidR="00F26D46">
              <w:rPr>
                <w:noProof/>
                <w:webHidden/>
              </w:rPr>
              <w:fldChar w:fldCharType="begin"/>
            </w:r>
            <w:r w:rsidR="00F26D46">
              <w:rPr>
                <w:noProof/>
                <w:webHidden/>
              </w:rPr>
              <w:instrText xml:space="preserve"> PAGEREF _Toc151554842 \h </w:instrText>
            </w:r>
            <w:r w:rsidR="00F26D46">
              <w:rPr>
                <w:noProof/>
                <w:webHidden/>
              </w:rPr>
            </w:r>
            <w:r w:rsidR="00F26D46">
              <w:rPr>
                <w:noProof/>
                <w:webHidden/>
              </w:rPr>
              <w:fldChar w:fldCharType="separate"/>
            </w:r>
            <w:r w:rsidR="00F26D46">
              <w:rPr>
                <w:noProof/>
                <w:webHidden/>
              </w:rPr>
              <w:t>37</w:t>
            </w:r>
            <w:r w:rsidR="00F26D46">
              <w:rPr>
                <w:noProof/>
                <w:webHidden/>
              </w:rPr>
              <w:fldChar w:fldCharType="end"/>
            </w:r>
          </w:hyperlink>
        </w:p>
        <w:p w14:paraId="6E535953" w14:textId="5330F063"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43" w:history="1">
            <w:r w:rsidR="00F26D46" w:rsidRPr="001A04D6">
              <w:rPr>
                <w:rStyle w:val="Hyperlink"/>
                <w:noProof/>
              </w:rPr>
              <w:t>6.3.4.</w:t>
            </w:r>
            <w:r w:rsidR="00F26D46">
              <w:rPr>
                <w:rFonts w:eastAsiaTheme="minorEastAsia"/>
                <w:noProof/>
                <w:kern w:val="2"/>
                <w:lang w:eastAsia="en-IE"/>
                <w14:ligatures w14:val="standardContextual"/>
              </w:rPr>
              <w:tab/>
            </w:r>
            <w:r w:rsidR="00F26D46" w:rsidRPr="001A04D6">
              <w:rPr>
                <w:rStyle w:val="Hyperlink"/>
                <w:noProof/>
              </w:rPr>
              <w:t>Testing and Evaluation</w:t>
            </w:r>
            <w:r w:rsidR="00F26D46">
              <w:rPr>
                <w:noProof/>
                <w:webHidden/>
              </w:rPr>
              <w:tab/>
            </w:r>
            <w:r w:rsidR="00F26D46">
              <w:rPr>
                <w:noProof/>
                <w:webHidden/>
              </w:rPr>
              <w:fldChar w:fldCharType="begin"/>
            </w:r>
            <w:r w:rsidR="00F26D46">
              <w:rPr>
                <w:noProof/>
                <w:webHidden/>
              </w:rPr>
              <w:instrText xml:space="preserve"> PAGEREF _Toc151554843 \h </w:instrText>
            </w:r>
            <w:r w:rsidR="00F26D46">
              <w:rPr>
                <w:noProof/>
                <w:webHidden/>
              </w:rPr>
            </w:r>
            <w:r w:rsidR="00F26D46">
              <w:rPr>
                <w:noProof/>
                <w:webHidden/>
              </w:rPr>
              <w:fldChar w:fldCharType="separate"/>
            </w:r>
            <w:r w:rsidR="00F26D46">
              <w:rPr>
                <w:noProof/>
                <w:webHidden/>
              </w:rPr>
              <w:t>38</w:t>
            </w:r>
            <w:r w:rsidR="00F26D46">
              <w:rPr>
                <w:noProof/>
                <w:webHidden/>
              </w:rPr>
              <w:fldChar w:fldCharType="end"/>
            </w:r>
          </w:hyperlink>
        </w:p>
        <w:p w14:paraId="0E96A9DC" w14:textId="0AAC4B48" w:rsidR="00F26D46" w:rsidRDefault="00000000">
          <w:pPr>
            <w:pStyle w:val="TOC3"/>
            <w:tabs>
              <w:tab w:val="left" w:pos="1320"/>
              <w:tab w:val="right" w:leader="dot" w:pos="9016"/>
            </w:tabs>
            <w:rPr>
              <w:rFonts w:eastAsiaTheme="minorEastAsia"/>
              <w:noProof/>
              <w:kern w:val="2"/>
              <w:lang w:eastAsia="en-IE"/>
              <w14:ligatures w14:val="standardContextual"/>
            </w:rPr>
          </w:pPr>
          <w:hyperlink w:anchor="_Toc151554844" w:history="1">
            <w:r w:rsidR="00F26D46" w:rsidRPr="001A04D6">
              <w:rPr>
                <w:rStyle w:val="Hyperlink"/>
                <w:noProof/>
              </w:rPr>
              <w:t xml:space="preserve">6.3.5. </w:t>
            </w:r>
            <w:r w:rsidR="00F26D46">
              <w:rPr>
                <w:rFonts w:eastAsiaTheme="minorEastAsia"/>
                <w:noProof/>
                <w:kern w:val="2"/>
                <w:lang w:eastAsia="en-IE"/>
                <w14:ligatures w14:val="standardContextual"/>
              </w:rPr>
              <w:tab/>
            </w:r>
            <w:r w:rsidR="00F26D46" w:rsidRPr="001A04D6">
              <w:rPr>
                <w:rStyle w:val="Hyperlink"/>
                <w:noProof/>
              </w:rPr>
              <w:t>GANTT Chart</w:t>
            </w:r>
            <w:r w:rsidR="00F26D46">
              <w:rPr>
                <w:noProof/>
                <w:webHidden/>
              </w:rPr>
              <w:tab/>
            </w:r>
            <w:r w:rsidR="00F26D46">
              <w:rPr>
                <w:noProof/>
                <w:webHidden/>
              </w:rPr>
              <w:fldChar w:fldCharType="begin"/>
            </w:r>
            <w:r w:rsidR="00F26D46">
              <w:rPr>
                <w:noProof/>
                <w:webHidden/>
              </w:rPr>
              <w:instrText xml:space="preserve"> PAGEREF _Toc151554844 \h </w:instrText>
            </w:r>
            <w:r w:rsidR="00F26D46">
              <w:rPr>
                <w:noProof/>
                <w:webHidden/>
              </w:rPr>
            </w:r>
            <w:r w:rsidR="00F26D46">
              <w:rPr>
                <w:noProof/>
                <w:webHidden/>
              </w:rPr>
              <w:fldChar w:fldCharType="separate"/>
            </w:r>
            <w:r w:rsidR="00F26D46">
              <w:rPr>
                <w:noProof/>
                <w:webHidden/>
              </w:rPr>
              <w:t>38</w:t>
            </w:r>
            <w:r w:rsidR="00F26D46">
              <w:rPr>
                <w:noProof/>
                <w:webHidden/>
              </w:rPr>
              <w:fldChar w:fldCharType="end"/>
            </w:r>
          </w:hyperlink>
        </w:p>
        <w:p w14:paraId="44FF1531" w14:textId="44310B50" w:rsidR="00F26D46" w:rsidRDefault="00000000">
          <w:pPr>
            <w:pStyle w:val="TOC3"/>
            <w:tabs>
              <w:tab w:val="right" w:leader="dot" w:pos="9016"/>
            </w:tabs>
            <w:rPr>
              <w:rFonts w:eastAsiaTheme="minorEastAsia"/>
              <w:noProof/>
              <w:kern w:val="2"/>
              <w:lang w:eastAsia="en-IE"/>
              <w14:ligatures w14:val="standardContextual"/>
            </w:rPr>
          </w:pPr>
          <w:hyperlink w:anchor="_Toc151554845" w:history="1">
            <w:r w:rsidR="00F26D46" w:rsidRPr="001A04D6">
              <w:rPr>
                <w:rStyle w:val="Hyperlink"/>
                <w:noProof/>
              </w:rPr>
              <w:t>6.3.5.1.   Until Interim Submission</w:t>
            </w:r>
            <w:r w:rsidR="00F26D46">
              <w:rPr>
                <w:noProof/>
                <w:webHidden/>
              </w:rPr>
              <w:tab/>
            </w:r>
            <w:r w:rsidR="00F26D46">
              <w:rPr>
                <w:noProof/>
                <w:webHidden/>
              </w:rPr>
              <w:fldChar w:fldCharType="begin"/>
            </w:r>
            <w:r w:rsidR="00F26D46">
              <w:rPr>
                <w:noProof/>
                <w:webHidden/>
              </w:rPr>
              <w:instrText xml:space="preserve"> PAGEREF _Toc151554845 \h </w:instrText>
            </w:r>
            <w:r w:rsidR="00F26D46">
              <w:rPr>
                <w:noProof/>
                <w:webHidden/>
              </w:rPr>
            </w:r>
            <w:r w:rsidR="00F26D46">
              <w:rPr>
                <w:noProof/>
                <w:webHidden/>
              </w:rPr>
              <w:fldChar w:fldCharType="separate"/>
            </w:r>
            <w:r w:rsidR="00F26D46">
              <w:rPr>
                <w:noProof/>
                <w:webHidden/>
              </w:rPr>
              <w:t>38</w:t>
            </w:r>
            <w:r w:rsidR="00F26D46">
              <w:rPr>
                <w:noProof/>
                <w:webHidden/>
              </w:rPr>
              <w:fldChar w:fldCharType="end"/>
            </w:r>
          </w:hyperlink>
        </w:p>
        <w:p w14:paraId="08DCE274" w14:textId="184C4B61" w:rsidR="00F26D46" w:rsidRDefault="00000000">
          <w:pPr>
            <w:pStyle w:val="TOC3"/>
            <w:tabs>
              <w:tab w:val="right" w:leader="dot" w:pos="9016"/>
            </w:tabs>
            <w:rPr>
              <w:rFonts w:eastAsiaTheme="minorEastAsia"/>
              <w:noProof/>
              <w:kern w:val="2"/>
              <w:lang w:eastAsia="en-IE"/>
              <w14:ligatures w14:val="standardContextual"/>
            </w:rPr>
          </w:pPr>
          <w:hyperlink w:anchor="_Toc151554846" w:history="1">
            <w:r w:rsidR="00F26D46" w:rsidRPr="001A04D6">
              <w:rPr>
                <w:rStyle w:val="Hyperlink"/>
                <w:noProof/>
              </w:rPr>
              <w:t>6.3.5.3.    Until Final Submission</w:t>
            </w:r>
            <w:r w:rsidR="00F26D46">
              <w:rPr>
                <w:noProof/>
                <w:webHidden/>
              </w:rPr>
              <w:tab/>
            </w:r>
            <w:r w:rsidR="00F26D46">
              <w:rPr>
                <w:noProof/>
                <w:webHidden/>
              </w:rPr>
              <w:fldChar w:fldCharType="begin"/>
            </w:r>
            <w:r w:rsidR="00F26D46">
              <w:rPr>
                <w:noProof/>
                <w:webHidden/>
              </w:rPr>
              <w:instrText xml:space="preserve"> PAGEREF _Toc151554846 \h </w:instrText>
            </w:r>
            <w:r w:rsidR="00F26D46">
              <w:rPr>
                <w:noProof/>
                <w:webHidden/>
              </w:rPr>
            </w:r>
            <w:r w:rsidR="00F26D46">
              <w:rPr>
                <w:noProof/>
                <w:webHidden/>
              </w:rPr>
              <w:fldChar w:fldCharType="separate"/>
            </w:r>
            <w:r w:rsidR="00F26D46">
              <w:rPr>
                <w:noProof/>
                <w:webHidden/>
              </w:rPr>
              <w:t>39</w:t>
            </w:r>
            <w:r w:rsidR="00F26D46">
              <w:rPr>
                <w:noProof/>
                <w:webHidden/>
              </w:rPr>
              <w:fldChar w:fldCharType="end"/>
            </w:r>
          </w:hyperlink>
        </w:p>
        <w:p w14:paraId="1CE833F7" w14:textId="183C2B24" w:rsidR="00F26D46" w:rsidRDefault="00000000">
          <w:pPr>
            <w:pStyle w:val="TOC1"/>
            <w:tabs>
              <w:tab w:val="right" w:leader="dot" w:pos="9016"/>
            </w:tabs>
            <w:rPr>
              <w:rFonts w:eastAsiaTheme="minorEastAsia"/>
              <w:noProof/>
              <w:kern w:val="2"/>
              <w:lang w:eastAsia="en-IE"/>
              <w14:ligatures w14:val="standardContextual"/>
            </w:rPr>
          </w:pPr>
          <w:hyperlink w:anchor="_Toc151554847" w:history="1">
            <w:r w:rsidR="00F26D46" w:rsidRPr="001A04D6">
              <w:rPr>
                <w:rStyle w:val="Hyperlink"/>
                <w:noProof/>
              </w:rPr>
              <w:t>Bibliography</w:t>
            </w:r>
            <w:r w:rsidR="00F26D46">
              <w:rPr>
                <w:noProof/>
                <w:webHidden/>
              </w:rPr>
              <w:tab/>
            </w:r>
            <w:r w:rsidR="00F26D46">
              <w:rPr>
                <w:noProof/>
                <w:webHidden/>
              </w:rPr>
              <w:fldChar w:fldCharType="begin"/>
            </w:r>
            <w:r w:rsidR="00F26D46">
              <w:rPr>
                <w:noProof/>
                <w:webHidden/>
              </w:rPr>
              <w:instrText xml:space="preserve"> PAGEREF _Toc151554847 \h </w:instrText>
            </w:r>
            <w:r w:rsidR="00F26D46">
              <w:rPr>
                <w:noProof/>
                <w:webHidden/>
              </w:rPr>
            </w:r>
            <w:r w:rsidR="00F26D46">
              <w:rPr>
                <w:noProof/>
                <w:webHidden/>
              </w:rPr>
              <w:fldChar w:fldCharType="separate"/>
            </w:r>
            <w:r w:rsidR="00F26D46">
              <w:rPr>
                <w:noProof/>
                <w:webHidden/>
              </w:rPr>
              <w:t>40</w:t>
            </w:r>
            <w:r w:rsidR="00F26D46">
              <w:rPr>
                <w:noProof/>
                <w:webHidden/>
              </w:rPr>
              <w:fldChar w:fldCharType="end"/>
            </w:r>
          </w:hyperlink>
        </w:p>
        <w:p w14:paraId="4FB18FC8" w14:textId="131E4A93" w:rsidR="009B697E" w:rsidRDefault="009B697E">
          <w:r>
            <w:rPr>
              <w:b/>
              <w:bCs/>
              <w:noProof/>
            </w:rPr>
            <w:fldChar w:fldCharType="end"/>
          </w:r>
        </w:p>
      </w:sdtContent>
    </w:sdt>
    <w:p w14:paraId="69E5B9A8" w14:textId="77777777" w:rsidR="009B697E" w:rsidRDefault="009B697E">
      <w:r>
        <w:br w:type="page"/>
      </w:r>
    </w:p>
    <w:p w14:paraId="14DA0C54" w14:textId="6CB2E3CC" w:rsidR="00CC1F38" w:rsidRPr="00CC1F38" w:rsidRDefault="009B697E" w:rsidP="00CC1F38">
      <w:pPr>
        <w:pStyle w:val="Heading1"/>
      </w:pPr>
      <w:bookmarkStart w:id="0" w:name="_Toc151554788"/>
      <w:r>
        <w:lastRenderedPageBreak/>
        <w:t>1. Introductio</w:t>
      </w:r>
      <w:r w:rsidR="00CC1F38">
        <w:t>n</w:t>
      </w:r>
      <w:bookmarkEnd w:id="0"/>
    </w:p>
    <w:p w14:paraId="04F9B3E9" w14:textId="48F5EDA0" w:rsidR="00CC1F38" w:rsidRDefault="0075495A" w:rsidP="009B697E">
      <w:pPr>
        <w:rPr>
          <w:sz w:val="24"/>
          <w:szCs w:val="24"/>
        </w:rPr>
      </w:pPr>
      <w:r w:rsidRPr="00CC1F38">
        <w:rPr>
          <w:sz w:val="24"/>
          <w:szCs w:val="24"/>
        </w:rPr>
        <w:t xml:space="preserve">This chapter describes the project background and </w:t>
      </w:r>
      <w:r w:rsidR="00CC1F38" w:rsidRPr="00CC1F38">
        <w:rPr>
          <w:sz w:val="24"/>
          <w:szCs w:val="24"/>
        </w:rPr>
        <w:t>a</w:t>
      </w:r>
      <w:r w:rsidRPr="00CC1F38">
        <w:rPr>
          <w:sz w:val="24"/>
          <w:szCs w:val="24"/>
        </w:rPr>
        <w:t xml:space="preserve"> </w:t>
      </w:r>
      <w:r w:rsidR="00CC1F38" w:rsidRPr="00CC1F38">
        <w:rPr>
          <w:sz w:val="24"/>
          <w:szCs w:val="24"/>
        </w:rPr>
        <w:t>high-level</w:t>
      </w:r>
      <w:r w:rsidRPr="00CC1F38">
        <w:rPr>
          <w:sz w:val="24"/>
          <w:szCs w:val="24"/>
        </w:rPr>
        <w:t xml:space="preserve"> description </w:t>
      </w:r>
      <w:r w:rsidR="00CC1F38" w:rsidRPr="00CC1F38">
        <w:rPr>
          <w:sz w:val="24"/>
          <w:szCs w:val="24"/>
        </w:rPr>
        <w:t>of the project.</w:t>
      </w:r>
      <w:r w:rsidRPr="00CC1F38">
        <w:rPr>
          <w:sz w:val="24"/>
          <w:szCs w:val="24"/>
        </w:rPr>
        <w:t xml:space="preserve"> </w:t>
      </w:r>
    </w:p>
    <w:p w14:paraId="196AC31F" w14:textId="77777777" w:rsidR="00CC1F38" w:rsidRPr="004109AF" w:rsidRDefault="00CC1F38" w:rsidP="009B697E">
      <w:pPr>
        <w:rPr>
          <w:sz w:val="24"/>
          <w:szCs w:val="24"/>
        </w:rPr>
      </w:pPr>
    </w:p>
    <w:p w14:paraId="7051C45C" w14:textId="77777777" w:rsidR="009B697E" w:rsidRDefault="009B697E" w:rsidP="007B01AD">
      <w:pPr>
        <w:pStyle w:val="Heading2"/>
        <w:numPr>
          <w:ilvl w:val="1"/>
          <w:numId w:val="1"/>
        </w:numPr>
      </w:pPr>
      <w:bookmarkStart w:id="1" w:name="_Toc151554789"/>
      <w:r>
        <w:t>Project Background</w:t>
      </w:r>
      <w:bookmarkEnd w:id="1"/>
    </w:p>
    <w:p w14:paraId="73CDD0C3" w14:textId="06CD4159" w:rsidR="004C6292" w:rsidRDefault="00AB4CA5" w:rsidP="007A6C09">
      <w:pPr>
        <w:rPr>
          <w:sz w:val="24"/>
          <w:szCs w:val="24"/>
        </w:rPr>
      </w:pPr>
      <w:r>
        <w:rPr>
          <w:sz w:val="24"/>
          <w:szCs w:val="24"/>
        </w:rPr>
        <w:t xml:space="preserve">In a time where </w:t>
      </w:r>
      <w:r w:rsidR="00AC5D76">
        <w:rPr>
          <w:sz w:val="24"/>
          <w:szCs w:val="24"/>
        </w:rPr>
        <w:t xml:space="preserve">online music streaming services are more popular than ever, Spotify dominates the market. Stats gathered in </w:t>
      </w:r>
      <w:r w:rsidR="00A72362">
        <w:rPr>
          <w:sz w:val="24"/>
          <w:szCs w:val="24"/>
        </w:rPr>
        <w:t xml:space="preserve">2022 </w:t>
      </w:r>
      <w:r w:rsidR="00AC5D76">
        <w:rPr>
          <w:sz w:val="24"/>
          <w:szCs w:val="24"/>
        </w:rPr>
        <w:t>show that Spotify have by far the greatest market share</w:t>
      </w:r>
      <w:r w:rsidR="00A72362">
        <w:rPr>
          <w:sz w:val="24"/>
          <w:szCs w:val="24"/>
        </w:rPr>
        <w:t xml:space="preserve"> in this domain</w:t>
      </w:r>
      <w:r w:rsidR="00AC5D76">
        <w:rPr>
          <w:sz w:val="24"/>
          <w:szCs w:val="24"/>
        </w:rPr>
        <w:t xml:space="preserve"> at 30.5</w:t>
      </w:r>
      <w:r w:rsidR="00C51F11">
        <w:rPr>
          <w:sz w:val="24"/>
          <w:szCs w:val="24"/>
        </w:rPr>
        <w:t xml:space="preserve">% - over twice that of the nearest competitor, Apple Music </w:t>
      </w:r>
      <w:r w:rsidR="00C51F11">
        <w:rPr>
          <w:sz w:val="24"/>
          <w:szCs w:val="24"/>
        </w:rPr>
        <w:fldChar w:fldCharType="begin"/>
      </w:r>
      <w:r w:rsidR="00C51F11">
        <w:rPr>
          <w:sz w:val="24"/>
          <w:szCs w:val="24"/>
        </w:rPr>
        <w:instrText xml:space="preserve"> ADDIN ZOTERO_ITEM CSL_CITATION {"citationID":"XrFi7lFP","properties":{"formattedCitation":"(1)","plainCitation":"(1)","noteIndex":0},"citationItems":[{"id":3,"uris":["http://zotero.org/users/local/tPAIEh28/items/KS63MJD3"],"itemData":{"id":3,"type":"webpage","abstract":"The music streaming market is dominated by Spotify with the biggest market share, followed by music streaming serice Apple Music.","container-title":"Statista","language":"en","title":"Music streaming services subscribers market shares 2022","URL":"https://www.statista.com/statistics/653926/music-streaming-service-subscriber-share/","accessed":{"date-parts":[["2023",10,31]]}}}],"schema":"https://github.com/citation-style-language/schema/raw/master/csl-citation.json"} </w:instrText>
      </w:r>
      <w:r w:rsidR="00C51F11">
        <w:rPr>
          <w:sz w:val="24"/>
          <w:szCs w:val="24"/>
        </w:rPr>
        <w:fldChar w:fldCharType="separate"/>
      </w:r>
      <w:r w:rsidR="00C51F11" w:rsidRPr="00C51F11">
        <w:rPr>
          <w:rFonts w:ascii="Calibri" w:hAnsi="Calibri" w:cs="Calibri"/>
          <w:sz w:val="24"/>
        </w:rPr>
        <w:t>(1)</w:t>
      </w:r>
      <w:r w:rsidR="00C51F11">
        <w:rPr>
          <w:sz w:val="24"/>
          <w:szCs w:val="24"/>
        </w:rPr>
        <w:fldChar w:fldCharType="end"/>
      </w:r>
      <w:r w:rsidR="00A72362">
        <w:rPr>
          <w:sz w:val="24"/>
          <w:szCs w:val="24"/>
        </w:rPr>
        <w:t>.</w:t>
      </w:r>
      <w:r w:rsidR="001656CE">
        <w:rPr>
          <w:sz w:val="24"/>
          <w:szCs w:val="24"/>
        </w:rPr>
        <w:t xml:space="preserve"> </w:t>
      </w:r>
    </w:p>
    <w:p w14:paraId="32A8A784" w14:textId="484D2BDF" w:rsidR="001656CE" w:rsidRDefault="003D30C1" w:rsidP="007A6C09">
      <w:pPr>
        <w:rPr>
          <w:sz w:val="24"/>
          <w:szCs w:val="24"/>
        </w:rPr>
      </w:pPr>
      <w:r>
        <w:rPr>
          <w:sz w:val="24"/>
          <w:szCs w:val="24"/>
        </w:rPr>
        <w:t>Despite Spotify’s</w:t>
      </w:r>
      <w:r w:rsidR="00E31FCA">
        <w:rPr>
          <w:sz w:val="24"/>
          <w:szCs w:val="24"/>
        </w:rPr>
        <w:t xml:space="preserve"> massive usage, </w:t>
      </w:r>
      <w:r w:rsidR="00385CAD">
        <w:rPr>
          <w:sz w:val="24"/>
          <w:szCs w:val="24"/>
        </w:rPr>
        <w:t xml:space="preserve">listeners seem to be </w:t>
      </w:r>
      <w:r w:rsidR="00F711AC">
        <w:rPr>
          <w:sz w:val="24"/>
          <w:szCs w:val="24"/>
        </w:rPr>
        <w:t>engaging less with</w:t>
      </w:r>
      <w:r w:rsidR="00385CAD">
        <w:rPr>
          <w:sz w:val="24"/>
          <w:szCs w:val="24"/>
        </w:rPr>
        <w:t xml:space="preserve"> their </w:t>
      </w:r>
      <w:r w:rsidR="00F711AC">
        <w:rPr>
          <w:sz w:val="24"/>
          <w:szCs w:val="24"/>
        </w:rPr>
        <w:t xml:space="preserve">music recommendation </w:t>
      </w:r>
      <w:r w:rsidR="00385CAD">
        <w:rPr>
          <w:sz w:val="24"/>
          <w:szCs w:val="24"/>
        </w:rPr>
        <w:t xml:space="preserve">functionality. Spotify offers </w:t>
      </w:r>
      <w:r w:rsidR="00E856BC">
        <w:rPr>
          <w:sz w:val="24"/>
          <w:szCs w:val="24"/>
        </w:rPr>
        <w:t>several</w:t>
      </w:r>
      <w:r w:rsidR="00385CAD">
        <w:rPr>
          <w:sz w:val="24"/>
          <w:szCs w:val="24"/>
        </w:rPr>
        <w:t xml:space="preserve"> ways for users to explore new music, such as their “Radio” or “Daily Mix”, and yet surveys </w:t>
      </w:r>
      <w:r w:rsidR="00F711AC">
        <w:rPr>
          <w:sz w:val="24"/>
          <w:szCs w:val="24"/>
        </w:rPr>
        <w:t xml:space="preserve">have found that </w:t>
      </w:r>
      <w:r w:rsidR="0017038A">
        <w:rPr>
          <w:sz w:val="24"/>
          <w:szCs w:val="24"/>
        </w:rPr>
        <w:t>more listeners are</w:t>
      </w:r>
      <w:r w:rsidR="00917F1C">
        <w:rPr>
          <w:sz w:val="24"/>
          <w:szCs w:val="24"/>
        </w:rPr>
        <w:t xml:space="preserve"> </w:t>
      </w:r>
      <w:r w:rsidR="0017038A">
        <w:rPr>
          <w:sz w:val="24"/>
          <w:szCs w:val="24"/>
        </w:rPr>
        <w:t>finding new music through traditional means</w:t>
      </w:r>
      <w:r w:rsidR="00E856BC">
        <w:rPr>
          <w:sz w:val="24"/>
          <w:szCs w:val="24"/>
        </w:rPr>
        <w:t xml:space="preserve">. </w:t>
      </w:r>
      <w:r w:rsidR="002979B3">
        <w:rPr>
          <w:sz w:val="24"/>
          <w:szCs w:val="24"/>
        </w:rPr>
        <w:t>In a</w:t>
      </w:r>
      <w:r w:rsidR="00E856BC">
        <w:rPr>
          <w:sz w:val="24"/>
          <w:szCs w:val="24"/>
        </w:rPr>
        <w:t xml:space="preserve"> 2019 survey of over 500 music listeners</w:t>
      </w:r>
      <w:r w:rsidR="002979B3">
        <w:rPr>
          <w:sz w:val="24"/>
          <w:szCs w:val="24"/>
        </w:rPr>
        <w:t xml:space="preserve">, </w:t>
      </w:r>
      <w:r w:rsidR="008D5079">
        <w:rPr>
          <w:sz w:val="24"/>
          <w:szCs w:val="24"/>
        </w:rPr>
        <w:t>45</w:t>
      </w:r>
      <w:r w:rsidR="000E3D95">
        <w:rPr>
          <w:sz w:val="24"/>
          <w:szCs w:val="24"/>
        </w:rPr>
        <w:t>.9</w:t>
      </w:r>
      <w:r w:rsidR="008D5079">
        <w:rPr>
          <w:sz w:val="24"/>
          <w:szCs w:val="24"/>
        </w:rPr>
        <w:t xml:space="preserve">% </w:t>
      </w:r>
      <w:r w:rsidR="002979B3">
        <w:rPr>
          <w:sz w:val="24"/>
          <w:szCs w:val="24"/>
        </w:rPr>
        <w:t>of responses listed “Active</w:t>
      </w:r>
      <w:r w:rsidR="008A0EB8">
        <w:rPr>
          <w:sz w:val="24"/>
          <w:szCs w:val="24"/>
        </w:rPr>
        <w:t xml:space="preserve"> </w:t>
      </w:r>
      <w:r w:rsidR="002979B3">
        <w:rPr>
          <w:sz w:val="24"/>
          <w:szCs w:val="24"/>
        </w:rPr>
        <w:t>searc</w:t>
      </w:r>
      <w:r w:rsidR="008A0EB8">
        <w:rPr>
          <w:sz w:val="24"/>
          <w:szCs w:val="24"/>
        </w:rPr>
        <w:t>h</w:t>
      </w:r>
      <w:r w:rsidR="002979B3">
        <w:rPr>
          <w:sz w:val="24"/>
          <w:szCs w:val="24"/>
        </w:rPr>
        <w:t xml:space="preserve"> myself” as their main source of new music</w:t>
      </w:r>
      <w:r w:rsidR="008A0EB8">
        <w:rPr>
          <w:sz w:val="24"/>
          <w:szCs w:val="24"/>
        </w:rPr>
        <w:t>, while Spotify and other streaming services accounted for only 26</w:t>
      </w:r>
      <w:r w:rsidR="000E3D95">
        <w:rPr>
          <w:sz w:val="24"/>
          <w:szCs w:val="24"/>
        </w:rPr>
        <w:t>.1</w:t>
      </w:r>
      <w:r w:rsidR="008A0EB8">
        <w:rPr>
          <w:sz w:val="24"/>
          <w:szCs w:val="24"/>
        </w:rPr>
        <w:t>% of responses</w:t>
      </w:r>
      <w:r w:rsidR="006122AB">
        <w:rPr>
          <w:sz w:val="24"/>
          <w:szCs w:val="24"/>
        </w:rPr>
        <w:t xml:space="preserve"> </w:t>
      </w:r>
      <w:r w:rsidR="006122AB">
        <w:rPr>
          <w:sz w:val="24"/>
          <w:szCs w:val="24"/>
        </w:rPr>
        <w:fldChar w:fldCharType="begin"/>
      </w:r>
      <w:r w:rsidR="006122AB">
        <w:rPr>
          <w:sz w:val="24"/>
          <w:szCs w:val="24"/>
        </w:rPr>
        <w:instrText xml:space="preserve"> ADDIN ZOTERO_ITEM CSL_CITATION {"citationID":"HL6eTj3C","properties":{"formattedCitation":"(2)","plainCitation":"(2)","noteIndex":0},"citationItems":[{"id":5,"uris":["http://zotero.org/users/local/tPAIEh28/items/HCXNLD6X"],"itemData":{"id":5,"type":"post-weblog","abstract":"Discovering new music isn’t what it used to be. And hopefully it won’t be what it is now. That’s what we found when conducting an…","container-title":"The Sound of AI","language":"en","title":"Hear what I’ve found — A survey on music discovery","URL":"https://medium.com/the-sound-of-ai/hear-what-ive-found-a-survey-on-music-discovery-3869b6b6cbe4","author":[{"family":"Dachs","given":"Paul"}],"accessed":{"date-parts":[["2023",10,31]]},"issued":{"date-parts":[["2019",5,10]]}}}],"schema":"https://github.com/citation-style-language/schema/raw/master/csl-citation.json"} </w:instrText>
      </w:r>
      <w:r w:rsidR="006122AB">
        <w:rPr>
          <w:sz w:val="24"/>
          <w:szCs w:val="24"/>
        </w:rPr>
        <w:fldChar w:fldCharType="separate"/>
      </w:r>
      <w:r w:rsidR="006122AB" w:rsidRPr="006122AB">
        <w:rPr>
          <w:rFonts w:ascii="Calibri" w:hAnsi="Calibri" w:cs="Calibri"/>
          <w:sz w:val="24"/>
        </w:rPr>
        <w:t>(2)</w:t>
      </w:r>
      <w:r w:rsidR="006122AB">
        <w:rPr>
          <w:sz w:val="24"/>
          <w:szCs w:val="24"/>
        </w:rPr>
        <w:fldChar w:fldCharType="end"/>
      </w:r>
      <w:r w:rsidR="008A0EB8">
        <w:rPr>
          <w:sz w:val="24"/>
          <w:szCs w:val="24"/>
        </w:rPr>
        <w:t>.</w:t>
      </w:r>
    </w:p>
    <w:p w14:paraId="0D9466FE" w14:textId="77777777" w:rsidR="00C70D85" w:rsidRDefault="00C70D85" w:rsidP="00C70D85">
      <w:pPr>
        <w:keepNext/>
      </w:pPr>
      <w:r>
        <w:rPr>
          <w:sz w:val="24"/>
          <w:szCs w:val="24"/>
        </w:rPr>
        <w:t xml:space="preserve">       </w:t>
      </w:r>
      <w:r>
        <w:rPr>
          <w:noProof/>
        </w:rPr>
        <w:drawing>
          <wp:inline distT="0" distB="0" distL="0" distR="0" wp14:anchorId="6810ADAA" wp14:editId="1BD7AB0B">
            <wp:extent cx="4869180" cy="3355451"/>
            <wp:effectExtent l="0" t="0" r="7620" b="0"/>
            <wp:docPr id="177982621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26218" name="Picture 1" descr="A pie chart with text&#10;&#10;Description automatically generated"/>
                    <pic:cNvPicPr/>
                  </pic:nvPicPr>
                  <pic:blipFill>
                    <a:blip r:embed="rId11"/>
                    <a:stretch>
                      <a:fillRect/>
                    </a:stretch>
                  </pic:blipFill>
                  <pic:spPr>
                    <a:xfrm>
                      <a:off x="0" y="0"/>
                      <a:ext cx="4875130" cy="3359551"/>
                    </a:xfrm>
                    <a:prstGeom prst="rect">
                      <a:avLst/>
                    </a:prstGeom>
                  </pic:spPr>
                </pic:pic>
              </a:graphicData>
            </a:graphic>
          </wp:inline>
        </w:drawing>
      </w:r>
    </w:p>
    <w:p w14:paraId="0B9ACDA5" w14:textId="5841BB4C" w:rsidR="00C70D85" w:rsidRDefault="00C70D85" w:rsidP="00C70D85">
      <w:pPr>
        <w:pStyle w:val="Caption"/>
        <w:rPr>
          <w:sz w:val="24"/>
          <w:szCs w:val="24"/>
        </w:rPr>
      </w:pPr>
      <w:r>
        <w:t xml:space="preserve">Figure </w:t>
      </w:r>
      <w:fldSimple w:instr=" SEQ Figure \* ARABIC ">
        <w:r w:rsidR="0024620C">
          <w:rPr>
            <w:noProof/>
          </w:rPr>
          <w:t>1</w:t>
        </w:r>
      </w:fldSimple>
      <w:r>
        <w:t>: Survey results on how people find new music (2).</w:t>
      </w:r>
    </w:p>
    <w:p w14:paraId="5EBBA0D1" w14:textId="0E42BBE9" w:rsidR="006122AB" w:rsidRPr="00AB4CA5" w:rsidRDefault="006122AB" w:rsidP="007A6C09">
      <w:pPr>
        <w:rPr>
          <w:sz w:val="24"/>
          <w:szCs w:val="24"/>
        </w:rPr>
      </w:pPr>
      <w:r>
        <w:rPr>
          <w:sz w:val="24"/>
          <w:szCs w:val="24"/>
        </w:rPr>
        <w:t>These statistics raise questions over why Spotify’s dominance in the music streaming domain cannot be replicated in the music recommendation domain.</w:t>
      </w:r>
    </w:p>
    <w:p w14:paraId="4CC8A6DD" w14:textId="56F41152" w:rsidR="006F36E6" w:rsidRDefault="006F36E6" w:rsidP="006F36E6">
      <w:pPr>
        <w:rPr>
          <w:sz w:val="28"/>
          <w:szCs w:val="28"/>
        </w:rPr>
      </w:pPr>
      <w:r w:rsidRPr="00BE259D">
        <w:rPr>
          <w:sz w:val="24"/>
          <w:szCs w:val="24"/>
        </w:rPr>
        <w:t xml:space="preserve">The </w:t>
      </w:r>
      <w:r w:rsidR="007D36B0">
        <w:rPr>
          <w:sz w:val="24"/>
          <w:szCs w:val="24"/>
        </w:rPr>
        <w:t xml:space="preserve">shortcomings of </w:t>
      </w:r>
      <w:r w:rsidR="006122AB">
        <w:rPr>
          <w:sz w:val="24"/>
          <w:szCs w:val="24"/>
        </w:rPr>
        <w:t>Spotify’s</w:t>
      </w:r>
      <w:r w:rsidR="007D36B0">
        <w:rPr>
          <w:sz w:val="24"/>
          <w:szCs w:val="24"/>
        </w:rPr>
        <w:t xml:space="preserve"> </w:t>
      </w:r>
      <w:r w:rsidR="005554A0">
        <w:rPr>
          <w:sz w:val="24"/>
          <w:szCs w:val="24"/>
        </w:rPr>
        <w:t>recommendation</w:t>
      </w:r>
      <w:r w:rsidR="007D36B0">
        <w:rPr>
          <w:sz w:val="24"/>
          <w:szCs w:val="24"/>
        </w:rPr>
        <w:t xml:space="preserve"> systems </w:t>
      </w:r>
      <w:r w:rsidR="00606823">
        <w:rPr>
          <w:sz w:val="24"/>
          <w:szCs w:val="24"/>
        </w:rPr>
        <w:t>are a matter of clear frustration for users.</w:t>
      </w:r>
      <w:r w:rsidR="009C148E" w:rsidRPr="009C148E">
        <w:t xml:space="preserve"> </w:t>
      </w:r>
      <w:r w:rsidR="009C148E" w:rsidRPr="009C148E">
        <w:rPr>
          <w:sz w:val="24"/>
          <w:szCs w:val="24"/>
        </w:rPr>
        <w:t>A 2015</w:t>
      </w:r>
      <w:r w:rsidR="008B331C">
        <w:rPr>
          <w:sz w:val="24"/>
          <w:szCs w:val="24"/>
        </w:rPr>
        <w:t xml:space="preserve"> study</w:t>
      </w:r>
      <w:r w:rsidR="009C148E" w:rsidRPr="009C148E">
        <w:rPr>
          <w:sz w:val="24"/>
          <w:szCs w:val="24"/>
        </w:rPr>
        <w:t xml:space="preserve"> </w:t>
      </w:r>
      <w:r w:rsidR="009C148E" w:rsidRPr="008B331C">
        <w:rPr>
          <w:sz w:val="28"/>
          <w:szCs w:val="28"/>
        </w:rPr>
        <w:fldChar w:fldCharType="begin"/>
      </w:r>
      <w:r w:rsidR="006122AB" w:rsidRPr="008B331C">
        <w:rPr>
          <w:sz w:val="28"/>
          <w:szCs w:val="28"/>
        </w:rPr>
        <w:instrText xml:space="preserve"> ADDIN ZOTERO_ITEM CSL_CITATION {"citationID":"o3SozB3I","properties":{"formattedCitation":"(3)","plainCitation":"(3)","noteIndex":0},"citationItems":[{"id":1,"uris":["http://zotero.org/users/local/tPAIEh28/items/2RHKJDWU"],"itemData":{"id":1,"type":"book","abstract":"DiVA portal is a finding tool for research publications and student theses written at the following 50 universities and research institutions.","language":"eng","source":"www.diva-portal.org","title":"Exploring drawbacks in music recommender systems : the Spotify case","title-short":"Exploring drawbacks in music recommender systems","URL":"https://urn.kb.se/resolve?urn=urn:nbn:se:hb:diva-8690","author":[{"family":"Ding","given":"Yiwen"},{"family":"Liu","given":"Chang"}],"accessed":{"date-parts":[["2023",10,31]]},"issued":{"date-parts":[["2015"]]}}}],"schema":"https://github.com/citation-style-language/schema/raw/master/csl-citation.json"} </w:instrText>
      </w:r>
      <w:r w:rsidR="009C148E" w:rsidRPr="008B331C">
        <w:rPr>
          <w:sz w:val="28"/>
          <w:szCs w:val="28"/>
        </w:rPr>
        <w:fldChar w:fldCharType="separate"/>
      </w:r>
      <w:r w:rsidR="006122AB" w:rsidRPr="008B331C">
        <w:rPr>
          <w:rFonts w:ascii="Calibri" w:hAnsi="Calibri" w:cs="Calibri"/>
          <w:sz w:val="28"/>
        </w:rPr>
        <w:t>(3)</w:t>
      </w:r>
      <w:r w:rsidR="009C148E" w:rsidRPr="008B331C">
        <w:rPr>
          <w:sz w:val="28"/>
          <w:szCs w:val="28"/>
        </w:rPr>
        <w:fldChar w:fldCharType="end"/>
      </w:r>
      <w:r w:rsidR="009C148E" w:rsidRPr="008B331C">
        <w:rPr>
          <w:sz w:val="28"/>
          <w:szCs w:val="28"/>
        </w:rPr>
        <w:t xml:space="preserve"> </w:t>
      </w:r>
      <w:r w:rsidR="009C148E" w:rsidRPr="009C148E">
        <w:rPr>
          <w:sz w:val="24"/>
          <w:szCs w:val="24"/>
        </w:rPr>
        <w:t xml:space="preserve">found that only 3% of Spotify users find that Spotify generated recommendations always match their taste, while 68.75% of users stated they match their taste only sometimes. The fact that users’ moods aren’t considered when they are being recommended music was highlighted as “one of the most important drawbacks” of the </w:t>
      </w:r>
      <w:r w:rsidR="009C148E" w:rsidRPr="009C148E">
        <w:rPr>
          <w:sz w:val="24"/>
          <w:szCs w:val="24"/>
        </w:rPr>
        <w:lastRenderedPageBreak/>
        <w:t>recommendation system. 66.7% of users interviewed chose “mood” as the main influence factor on the music they want to listen to.</w:t>
      </w:r>
      <w:r w:rsidR="00606823" w:rsidRPr="009C148E">
        <w:rPr>
          <w:sz w:val="28"/>
          <w:szCs w:val="28"/>
        </w:rPr>
        <w:t xml:space="preserve"> </w:t>
      </w:r>
    </w:p>
    <w:p w14:paraId="147A20CC" w14:textId="24EE4071" w:rsidR="00C267E0" w:rsidRPr="00C267E0" w:rsidRDefault="00C267E0" w:rsidP="006F36E6">
      <w:r w:rsidRPr="00C267E0">
        <w:rPr>
          <w:sz w:val="24"/>
          <w:szCs w:val="24"/>
        </w:rPr>
        <w:t xml:space="preserve">It is abundantly clear that </w:t>
      </w:r>
      <w:r>
        <w:rPr>
          <w:sz w:val="24"/>
          <w:szCs w:val="24"/>
        </w:rPr>
        <w:t>Spotify is failing to satisfy its</w:t>
      </w:r>
      <w:r w:rsidR="009926DC">
        <w:rPr>
          <w:sz w:val="24"/>
          <w:szCs w:val="24"/>
        </w:rPr>
        <w:t xml:space="preserve"> user’s desires to find new music that matches their mood, leading to many users searching elsewhere for new music. This project will attempt to address these shortcomings by developing a recommendation system that can better account for the mood of a user.</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51554790"/>
      <w:r>
        <w:t>Project Description</w:t>
      </w:r>
      <w:bookmarkEnd w:id="2"/>
    </w:p>
    <w:p w14:paraId="0AD9322C" w14:textId="77777777" w:rsidR="00151646" w:rsidRDefault="00BA086C" w:rsidP="00622FAC">
      <w:pPr>
        <w:rPr>
          <w:sz w:val="24"/>
          <w:szCs w:val="24"/>
        </w:rPr>
      </w:pPr>
      <w:r>
        <w:rPr>
          <w:sz w:val="24"/>
          <w:szCs w:val="24"/>
        </w:rPr>
        <w:t>This project will take the form of an online web application</w:t>
      </w:r>
      <w:r w:rsidR="00FF6607">
        <w:rPr>
          <w:sz w:val="24"/>
          <w:szCs w:val="24"/>
        </w:rPr>
        <w:t>.</w:t>
      </w:r>
      <w:r w:rsidR="00FA28F5">
        <w:rPr>
          <w:sz w:val="24"/>
          <w:szCs w:val="24"/>
        </w:rPr>
        <w:t xml:space="preserve"> The </w:t>
      </w:r>
      <w:r w:rsidR="00D63E20">
        <w:rPr>
          <w:sz w:val="24"/>
          <w:szCs w:val="24"/>
        </w:rPr>
        <w:t>app will be presented through web pages designed with HTML and CSS, and the</w:t>
      </w:r>
      <w:r w:rsidR="00151646">
        <w:rPr>
          <w:sz w:val="24"/>
          <w:szCs w:val="24"/>
        </w:rPr>
        <w:t xml:space="preserve"> underlying functionality will be made in the Python web framework</w:t>
      </w:r>
      <w:r w:rsidR="00D63E20">
        <w:rPr>
          <w:sz w:val="24"/>
          <w:szCs w:val="24"/>
        </w:rPr>
        <w:t xml:space="preserve"> </w:t>
      </w:r>
      <w:r w:rsidR="00151646">
        <w:rPr>
          <w:sz w:val="24"/>
          <w:szCs w:val="24"/>
        </w:rPr>
        <w:t>“</w:t>
      </w:r>
      <w:r w:rsidR="0082041D">
        <w:rPr>
          <w:sz w:val="24"/>
          <w:szCs w:val="24"/>
        </w:rPr>
        <w:t>Flask</w:t>
      </w:r>
      <w:r w:rsidR="00151646">
        <w:rPr>
          <w:sz w:val="24"/>
          <w:szCs w:val="24"/>
        </w:rPr>
        <w:t xml:space="preserve">”. </w:t>
      </w:r>
    </w:p>
    <w:p w14:paraId="73194730" w14:textId="12202169" w:rsidR="00F26D46" w:rsidRDefault="00F43276" w:rsidP="00F26D46">
      <w:pPr>
        <w:rPr>
          <w:sz w:val="24"/>
          <w:szCs w:val="24"/>
        </w:rPr>
      </w:pPr>
      <w:r>
        <w:rPr>
          <w:sz w:val="24"/>
          <w:szCs w:val="24"/>
        </w:rPr>
        <w:t xml:space="preserve">Upon entering the web app, users will be presented with a Spotify login screen </w:t>
      </w:r>
      <w:r w:rsidR="001C0357">
        <w:rPr>
          <w:sz w:val="24"/>
          <w:szCs w:val="24"/>
        </w:rPr>
        <w:t xml:space="preserve">that prompts them to log in with their username and password. Once they successfully log in, </w:t>
      </w:r>
      <w:r w:rsidR="00C4068C">
        <w:rPr>
          <w:sz w:val="24"/>
          <w:szCs w:val="24"/>
        </w:rPr>
        <w:t>the application is</w:t>
      </w:r>
      <w:r w:rsidR="001C0357">
        <w:rPr>
          <w:sz w:val="24"/>
          <w:szCs w:val="24"/>
        </w:rPr>
        <w:t xml:space="preserve"> granted access</w:t>
      </w:r>
      <w:r w:rsidR="00A60010">
        <w:rPr>
          <w:sz w:val="24"/>
          <w:szCs w:val="24"/>
        </w:rPr>
        <w:t xml:space="preserve"> to their saved playlists. This is achieved through the Spotify</w:t>
      </w:r>
      <w:r w:rsidR="00FA28F5" w:rsidRPr="00FA28F5">
        <w:rPr>
          <w:sz w:val="24"/>
          <w:szCs w:val="24"/>
        </w:rPr>
        <w:t xml:space="preserve"> </w:t>
      </w:r>
      <w:r w:rsidR="00FA28F5">
        <w:rPr>
          <w:sz w:val="24"/>
          <w:szCs w:val="24"/>
        </w:rPr>
        <w:t>Web</w:t>
      </w:r>
      <w:r w:rsidR="00A60010">
        <w:rPr>
          <w:sz w:val="24"/>
          <w:szCs w:val="24"/>
        </w:rPr>
        <w:t xml:space="preserve"> API, </w:t>
      </w:r>
      <w:r w:rsidR="00305DC5">
        <w:rPr>
          <w:sz w:val="24"/>
          <w:szCs w:val="24"/>
        </w:rPr>
        <w:t xml:space="preserve">which </w:t>
      </w:r>
      <w:r w:rsidR="00305DC5" w:rsidRPr="00305DC5">
        <w:rPr>
          <w:sz w:val="24"/>
          <w:szCs w:val="24"/>
        </w:rPr>
        <w:t>enables the creation of applications that can interact with Spotify's streaming service</w:t>
      </w:r>
      <w:r w:rsidR="00305DC5">
        <w:rPr>
          <w:sz w:val="24"/>
          <w:szCs w:val="24"/>
        </w:rPr>
        <w:t>.</w:t>
      </w:r>
      <w:r w:rsidR="00BC17E5">
        <w:rPr>
          <w:sz w:val="24"/>
          <w:szCs w:val="24"/>
        </w:rPr>
        <w:t xml:space="preserve"> The user will then be presented with a list of their saved playlists, from which they can select a playlist as a basis for recommendation creation. The user may then alter some variables about the mood of the music </w:t>
      </w:r>
      <w:r w:rsidR="00220CC6">
        <w:rPr>
          <w:sz w:val="24"/>
          <w:szCs w:val="24"/>
        </w:rPr>
        <w:t xml:space="preserve">they </w:t>
      </w:r>
      <w:r w:rsidR="00FA28F5">
        <w:rPr>
          <w:sz w:val="24"/>
          <w:szCs w:val="24"/>
        </w:rPr>
        <w:t>desire before</w:t>
      </w:r>
      <w:r w:rsidR="00220CC6">
        <w:rPr>
          <w:sz w:val="24"/>
          <w:szCs w:val="24"/>
        </w:rPr>
        <w:t xml:space="preserve"> recommendations are generated. The contents of the playlist</w:t>
      </w:r>
      <w:r w:rsidR="00FA28F5">
        <w:rPr>
          <w:sz w:val="24"/>
          <w:szCs w:val="24"/>
        </w:rPr>
        <w:t xml:space="preserve"> and </w:t>
      </w:r>
      <w:r w:rsidR="00220CC6">
        <w:rPr>
          <w:sz w:val="24"/>
          <w:szCs w:val="24"/>
        </w:rPr>
        <w:t>the mood values</w:t>
      </w:r>
      <w:r w:rsidR="00FA28F5">
        <w:rPr>
          <w:sz w:val="24"/>
          <w:szCs w:val="24"/>
        </w:rPr>
        <w:t xml:space="preserve"> can then be passed through a machine learning model, which eventually outputs a series of recommendations. These recommendations can be saved directly to a user’s library</w:t>
      </w:r>
      <w:r w:rsidR="000C00B3">
        <w:rPr>
          <w:sz w:val="24"/>
          <w:szCs w:val="24"/>
        </w:rPr>
        <w:t xml:space="preserve"> through the </w:t>
      </w:r>
      <w:r w:rsidR="00843D5A">
        <w:rPr>
          <w:sz w:val="24"/>
          <w:szCs w:val="24"/>
        </w:rPr>
        <w:t>user interface</w:t>
      </w:r>
      <w:r w:rsidR="00FA28F5">
        <w:rPr>
          <w:sz w:val="24"/>
          <w:szCs w:val="24"/>
        </w:rPr>
        <w:t>, via the Spotify Web API</w:t>
      </w:r>
      <w:r w:rsidR="00C34653">
        <w:rPr>
          <w:sz w:val="24"/>
          <w:szCs w:val="24"/>
        </w:rPr>
        <w:t>.</w:t>
      </w:r>
    </w:p>
    <w:p w14:paraId="3F05A762" w14:textId="77777777" w:rsidR="00F26D46" w:rsidRPr="00F26D46" w:rsidRDefault="00F26D46" w:rsidP="00F26D46">
      <w:pPr>
        <w:rPr>
          <w:sz w:val="24"/>
          <w:szCs w:val="24"/>
        </w:rPr>
      </w:pPr>
    </w:p>
    <w:p w14:paraId="454AC9F7" w14:textId="77777777" w:rsidR="009B697E" w:rsidRDefault="009B697E" w:rsidP="007B63DE">
      <w:pPr>
        <w:pStyle w:val="Heading2"/>
        <w:numPr>
          <w:ilvl w:val="1"/>
          <w:numId w:val="1"/>
        </w:numPr>
      </w:pPr>
      <w:bookmarkStart w:id="3" w:name="_Toc151554791"/>
      <w:r>
        <w:t>Project Aims and Objectives</w:t>
      </w:r>
      <w:bookmarkEnd w:id="3"/>
    </w:p>
    <w:p w14:paraId="1F91E021" w14:textId="09F5E794" w:rsidR="00E12147" w:rsidRDefault="00D55CB0" w:rsidP="0094447A">
      <w:pPr>
        <w:rPr>
          <w:sz w:val="24"/>
          <w:szCs w:val="24"/>
        </w:rPr>
      </w:pPr>
      <w:r w:rsidRPr="00CA7ACA">
        <w:rPr>
          <w:sz w:val="24"/>
          <w:szCs w:val="24"/>
        </w:rPr>
        <w:t>The main objective of this project is to produce a</w:t>
      </w:r>
      <w:r w:rsidR="00070A8D" w:rsidRPr="00CA7ACA">
        <w:rPr>
          <w:sz w:val="24"/>
          <w:szCs w:val="24"/>
        </w:rPr>
        <w:t xml:space="preserve"> web application and</w:t>
      </w:r>
      <w:r w:rsidRPr="00CA7ACA">
        <w:rPr>
          <w:sz w:val="24"/>
          <w:szCs w:val="24"/>
        </w:rPr>
        <w:t xml:space="preserve"> machine learning model that </w:t>
      </w:r>
      <w:r w:rsidR="00070A8D" w:rsidRPr="00CA7ACA">
        <w:rPr>
          <w:sz w:val="24"/>
          <w:szCs w:val="24"/>
        </w:rPr>
        <w:t>are</w:t>
      </w:r>
      <w:r w:rsidRPr="00CA7ACA">
        <w:rPr>
          <w:sz w:val="24"/>
          <w:szCs w:val="24"/>
        </w:rPr>
        <w:t xml:space="preserve"> capable of producing music recommendations that account for user mood</w:t>
      </w:r>
      <w:r w:rsidR="00070A8D" w:rsidRPr="00CA7ACA">
        <w:rPr>
          <w:sz w:val="24"/>
          <w:szCs w:val="24"/>
        </w:rPr>
        <w:t xml:space="preserve">. </w:t>
      </w:r>
      <w:r w:rsidR="00C2297A" w:rsidRPr="00CA7ACA">
        <w:rPr>
          <w:sz w:val="24"/>
          <w:szCs w:val="24"/>
        </w:rPr>
        <w:t>In success, these recommendations will be superior to those produced by Spotify</w:t>
      </w:r>
      <w:r w:rsidR="00CA7ACA" w:rsidRPr="00CA7ACA">
        <w:rPr>
          <w:sz w:val="24"/>
          <w:szCs w:val="24"/>
        </w:rPr>
        <w:t xml:space="preserve"> – </w:t>
      </w:r>
      <w:r w:rsidR="00BE5274">
        <w:rPr>
          <w:sz w:val="24"/>
          <w:szCs w:val="24"/>
        </w:rPr>
        <w:t>this sentiment</w:t>
      </w:r>
      <w:r w:rsidR="00CA7ACA" w:rsidRPr="00CA7ACA">
        <w:rPr>
          <w:sz w:val="24"/>
          <w:szCs w:val="24"/>
        </w:rPr>
        <w:t xml:space="preserve"> will be measured in </w:t>
      </w:r>
      <w:r w:rsidR="00CA7ACA">
        <w:rPr>
          <w:sz w:val="24"/>
          <w:szCs w:val="24"/>
        </w:rPr>
        <w:t xml:space="preserve">the end evaluation. The milestones that </w:t>
      </w:r>
      <w:r w:rsidR="0094447A">
        <w:rPr>
          <w:sz w:val="24"/>
          <w:szCs w:val="24"/>
        </w:rPr>
        <w:t>will be reached throughout the project are as follows:</w:t>
      </w:r>
    </w:p>
    <w:p w14:paraId="1C21FA2B" w14:textId="677D34C1" w:rsidR="00E12147" w:rsidRPr="00E12147" w:rsidRDefault="00E12147" w:rsidP="00E12147">
      <w:pPr>
        <w:pStyle w:val="ListParagraph"/>
        <w:numPr>
          <w:ilvl w:val="0"/>
          <w:numId w:val="3"/>
        </w:numPr>
        <w:rPr>
          <w:sz w:val="24"/>
          <w:szCs w:val="24"/>
        </w:rPr>
      </w:pPr>
      <w:r>
        <w:rPr>
          <w:sz w:val="24"/>
          <w:szCs w:val="24"/>
        </w:rPr>
        <w:t xml:space="preserve">Extensively </w:t>
      </w:r>
      <w:r w:rsidR="00D441CF">
        <w:rPr>
          <w:sz w:val="24"/>
          <w:szCs w:val="24"/>
        </w:rPr>
        <w:t>analyse</w:t>
      </w:r>
      <w:r>
        <w:rPr>
          <w:sz w:val="24"/>
          <w:szCs w:val="24"/>
        </w:rPr>
        <w:t xml:space="preserve"> the </w:t>
      </w:r>
      <w:r w:rsidR="00D441CF">
        <w:rPr>
          <w:sz w:val="24"/>
          <w:szCs w:val="24"/>
        </w:rPr>
        <w:t>strengths and shortcomings of the current Spotify recommendation algorithm and determine how my application can improve on it.</w:t>
      </w:r>
    </w:p>
    <w:p w14:paraId="1B59DBE8" w14:textId="13B248C7" w:rsidR="003323D9" w:rsidRDefault="003323D9" w:rsidP="0094447A">
      <w:pPr>
        <w:pStyle w:val="ListParagraph"/>
        <w:numPr>
          <w:ilvl w:val="0"/>
          <w:numId w:val="3"/>
        </w:numPr>
        <w:rPr>
          <w:sz w:val="24"/>
          <w:szCs w:val="24"/>
        </w:rPr>
      </w:pPr>
      <w:r>
        <w:rPr>
          <w:sz w:val="24"/>
          <w:szCs w:val="24"/>
        </w:rPr>
        <w:t>Successfully build</w:t>
      </w:r>
      <w:r w:rsidR="003F284F">
        <w:rPr>
          <w:sz w:val="24"/>
          <w:szCs w:val="24"/>
        </w:rPr>
        <w:t xml:space="preserve"> a Flask web app that grants </w:t>
      </w:r>
      <w:r>
        <w:rPr>
          <w:sz w:val="24"/>
          <w:szCs w:val="24"/>
        </w:rPr>
        <w:t>access to a user’s Spotify library.</w:t>
      </w:r>
    </w:p>
    <w:p w14:paraId="0C4C12AA" w14:textId="78190E73" w:rsidR="00FE4059" w:rsidRPr="00FE4059" w:rsidRDefault="00FE4059" w:rsidP="00FE4059">
      <w:pPr>
        <w:pStyle w:val="ListParagraph"/>
        <w:numPr>
          <w:ilvl w:val="0"/>
          <w:numId w:val="3"/>
        </w:numPr>
        <w:spacing w:after="0" w:line="240" w:lineRule="auto"/>
        <w:rPr>
          <w:sz w:val="24"/>
          <w:szCs w:val="24"/>
        </w:rPr>
      </w:pPr>
      <w:r>
        <w:rPr>
          <w:sz w:val="24"/>
          <w:szCs w:val="24"/>
        </w:rPr>
        <w:t>Implement an</w:t>
      </w:r>
      <w:r w:rsidRPr="00FE4059">
        <w:rPr>
          <w:sz w:val="24"/>
          <w:szCs w:val="24"/>
        </w:rPr>
        <w:t xml:space="preserve"> aesthetically pleasing front end, with a visually pleasing UI that is easy to navigate and offers a good user experience.</w:t>
      </w:r>
    </w:p>
    <w:p w14:paraId="202EEEEB" w14:textId="71D1598E" w:rsidR="00E12147" w:rsidRPr="00E12147" w:rsidRDefault="00987A2F" w:rsidP="00E12147">
      <w:pPr>
        <w:pStyle w:val="ListParagraph"/>
        <w:numPr>
          <w:ilvl w:val="0"/>
          <w:numId w:val="3"/>
        </w:numPr>
        <w:spacing w:after="0" w:line="240" w:lineRule="auto"/>
        <w:rPr>
          <w:sz w:val="24"/>
          <w:szCs w:val="24"/>
        </w:rPr>
      </w:pPr>
      <w:r>
        <w:rPr>
          <w:sz w:val="24"/>
          <w:szCs w:val="24"/>
        </w:rPr>
        <w:t>Create functionality</w:t>
      </w:r>
      <w:r w:rsidR="00FE4059">
        <w:rPr>
          <w:sz w:val="24"/>
          <w:szCs w:val="24"/>
        </w:rPr>
        <w:t xml:space="preserve"> through the Spotify Web API that allows the manipulation of a user’s library via the web application.</w:t>
      </w:r>
    </w:p>
    <w:p w14:paraId="62AA33A4" w14:textId="273E06A6" w:rsidR="00FE4059" w:rsidRPr="00FE4059" w:rsidRDefault="00FE4059" w:rsidP="00FE4059">
      <w:pPr>
        <w:pStyle w:val="ListParagraph"/>
        <w:numPr>
          <w:ilvl w:val="0"/>
          <w:numId w:val="3"/>
        </w:numPr>
        <w:spacing w:after="0" w:line="240" w:lineRule="auto"/>
        <w:rPr>
          <w:sz w:val="24"/>
          <w:szCs w:val="24"/>
        </w:rPr>
      </w:pPr>
      <w:r>
        <w:rPr>
          <w:sz w:val="24"/>
          <w:szCs w:val="24"/>
        </w:rPr>
        <w:t>Creation of elements</w:t>
      </w:r>
      <w:r w:rsidRPr="00FE4059">
        <w:rPr>
          <w:sz w:val="24"/>
          <w:szCs w:val="24"/>
        </w:rPr>
        <w:t xml:space="preserve"> on the web page that allow a user to change variables about the mood of their recommendations, which will be processed by the machine learning algorithm.</w:t>
      </w:r>
    </w:p>
    <w:p w14:paraId="042F9D24" w14:textId="288E6BD2" w:rsidR="00FE4059" w:rsidRPr="00FE4059" w:rsidRDefault="00FE4059" w:rsidP="00FE4059">
      <w:pPr>
        <w:pStyle w:val="ListParagraph"/>
        <w:numPr>
          <w:ilvl w:val="0"/>
          <w:numId w:val="3"/>
        </w:numPr>
        <w:spacing w:after="0" w:line="240" w:lineRule="auto"/>
        <w:rPr>
          <w:sz w:val="24"/>
          <w:szCs w:val="24"/>
        </w:rPr>
      </w:pPr>
      <w:r>
        <w:rPr>
          <w:sz w:val="24"/>
          <w:szCs w:val="24"/>
        </w:rPr>
        <w:lastRenderedPageBreak/>
        <w:t>Creation of a</w:t>
      </w:r>
      <w:r w:rsidRPr="00FE4059">
        <w:rPr>
          <w:sz w:val="24"/>
          <w:szCs w:val="24"/>
        </w:rPr>
        <w:t xml:space="preserve"> machine learning algorithm that can select songs from Spotify’s database to recommend to a user based on their selected playlist</w:t>
      </w:r>
      <w:r>
        <w:rPr>
          <w:sz w:val="24"/>
          <w:szCs w:val="24"/>
        </w:rPr>
        <w:t xml:space="preserve"> and their mood values.</w:t>
      </w:r>
    </w:p>
    <w:p w14:paraId="51C0AF87" w14:textId="77777777" w:rsidR="003323D9" w:rsidRPr="0094447A" w:rsidRDefault="003323D9" w:rsidP="00FE4059">
      <w:pPr>
        <w:pStyle w:val="ListParagraph"/>
        <w:rPr>
          <w:sz w:val="24"/>
          <w:szCs w:val="24"/>
        </w:rPr>
      </w:pPr>
    </w:p>
    <w:p w14:paraId="6DFD9FBB" w14:textId="77777777" w:rsidR="009B697E" w:rsidRDefault="00151300" w:rsidP="007B63DE">
      <w:pPr>
        <w:pStyle w:val="Heading2"/>
        <w:numPr>
          <w:ilvl w:val="1"/>
          <w:numId w:val="1"/>
        </w:numPr>
      </w:pPr>
      <w:bookmarkStart w:id="4" w:name="_Toc151554792"/>
      <w:r>
        <w:t>Project Scope</w:t>
      </w:r>
      <w:bookmarkEnd w:id="4"/>
    </w:p>
    <w:p w14:paraId="3248E4B6" w14:textId="6F28EBB3" w:rsidR="00482DA8" w:rsidRDefault="00960B0A" w:rsidP="00960B0A">
      <w:pPr>
        <w:rPr>
          <w:sz w:val="24"/>
          <w:szCs w:val="24"/>
        </w:rPr>
      </w:pPr>
      <w:r>
        <w:rPr>
          <w:sz w:val="24"/>
          <w:szCs w:val="24"/>
        </w:rPr>
        <w:t>This proje</w:t>
      </w:r>
      <w:r w:rsidR="00297376">
        <w:rPr>
          <w:sz w:val="24"/>
          <w:szCs w:val="24"/>
        </w:rPr>
        <w:t xml:space="preserve">ct is at heart a machine learning project, </w:t>
      </w:r>
      <w:r w:rsidR="00F3230E">
        <w:rPr>
          <w:sz w:val="24"/>
          <w:szCs w:val="24"/>
        </w:rPr>
        <w:t>focused on designing a machine learning model that can accept direct user input and existing user Spotify data</w:t>
      </w:r>
      <w:r w:rsidR="00376CD6">
        <w:rPr>
          <w:sz w:val="24"/>
          <w:szCs w:val="24"/>
        </w:rPr>
        <w:t>, and producing recommendations based on these. The retrieval</w:t>
      </w:r>
      <w:r w:rsidR="00482DA8">
        <w:rPr>
          <w:sz w:val="24"/>
          <w:szCs w:val="24"/>
        </w:rPr>
        <w:t>, c</w:t>
      </w:r>
      <w:r w:rsidR="00376CD6">
        <w:rPr>
          <w:sz w:val="24"/>
          <w:szCs w:val="24"/>
        </w:rPr>
        <w:t xml:space="preserve">leaning and processing of user data are all within the scope, as is the start-to-finish construction of a suitable </w:t>
      </w:r>
      <w:r w:rsidR="00482DA8">
        <w:rPr>
          <w:sz w:val="24"/>
          <w:szCs w:val="24"/>
        </w:rPr>
        <w:t>recommender system, including all testing and evaluation.</w:t>
      </w:r>
    </w:p>
    <w:p w14:paraId="78647C2A" w14:textId="359D0481" w:rsidR="00376CD6" w:rsidRPr="00960B0A" w:rsidRDefault="00376CD6" w:rsidP="00960B0A">
      <w:pPr>
        <w:rPr>
          <w:sz w:val="24"/>
          <w:szCs w:val="24"/>
        </w:rPr>
      </w:pPr>
      <w:r>
        <w:rPr>
          <w:sz w:val="24"/>
          <w:szCs w:val="24"/>
        </w:rPr>
        <w:t>Furthermore</w:t>
      </w:r>
      <w:r w:rsidR="00482DA8">
        <w:rPr>
          <w:sz w:val="24"/>
          <w:szCs w:val="24"/>
        </w:rPr>
        <w:t xml:space="preserve">, a user-friendly web application that serves as user interface for interaction with the recommender system will be developed, </w:t>
      </w:r>
      <w:r w:rsidR="005D7EF2">
        <w:rPr>
          <w:sz w:val="24"/>
          <w:szCs w:val="24"/>
        </w:rPr>
        <w:t>tested,</w:t>
      </w:r>
      <w:r w:rsidR="00482DA8">
        <w:rPr>
          <w:sz w:val="24"/>
          <w:szCs w:val="24"/>
        </w:rPr>
        <w:t xml:space="preserve"> and evaluated.</w:t>
      </w:r>
    </w:p>
    <w:p w14:paraId="765D1E8E" w14:textId="1C3537FB" w:rsidR="00160831" w:rsidRDefault="002357C9" w:rsidP="007B63DE">
      <w:pPr>
        <w:rPr>
          <w:sz w:val="24"/>
          <w:szCs w:val="24"/>
        </w:rPr>
      </w:pPr>
      <w:r w:rsidRPr="00AC37B8">
        <w:rPr>
          <w:sz w:val="24"/>
          <w:szCs w:val="24"/>
        </w:rPr>
        <w:t xml:space="preserve">This </w:t>
      </w:r>
      <w:r w:rsidR="00AC37B8" w:rsidRPr="00AC37B8">
        <w:rPr>
          <w:sz w:val="24"/>
          <w:szCs w:val="24"/>
        </w:rPr>
        <w:t>project aims to be compatible with Spotify only, due to the popularity of the service and the availability of the Spotify Web API</w:t>
      </w:r>
      <w:r w:rsidR="00AC37B8">
        <w:rPr>
          <w:sz w:val="24"/>
          <w:szCs w:val="24"/>
        </w:rPr>
        <w:t xml:space="preserve">. Compatibility with </w:t>
      </w:r>
      <w:r w:rsidR="005D7EF2">
        <w:rPr>
          <w:sz w:val="24"/>
          <w:szCs w:val="24"/>
        </w:rPr>
        <w:t xml:space="preserve">any </w:t>
      </w:r>
      <w:r w:rsidR="00AC37B8">
        <w:rPr>
          <w:sz w:val="24"/>
          <w:szCs w:val="24"/>
        </w:rPr>
        <w:t xml:space="preserve">other online music streaming service </w:t>
      </w:r>
      <w:r w:rsidR="00F1048A">
        <w:rPr>
          <w:sz w:val="24"/>
          <w:szCs w:val="24"/>
        </w:rPr>
        <w:t>is considered out of scope.</w:t>
      </w:r>
    </w:p>
    <w:p w14:paraId="1C62FC08" w14:textId="2AA1233B" w:rsidR="00160831" w:rsidRDefault="00F1048A" w:rsidP="007B63DE">
      <w:pPr>
        <w:rPr>
          <w:sz w:val="24"/>
          <w:szCs w:val="24"/>
        </w:rPr>
      </w:pPr>
      <w:r>
        <w:rPr>
          <w:sz w:val="24"/>
          <w:szCs w:val="24"/>
        </w:rPr>
        <w:t xml:space="preserve">The application aims to be presented in a web application – no mobile application </w:t>
      </w:r>
      <w:r w:rsidR="00160831">
        <w:rPr>
          <w:sz w:val="24"/>
          <w:szCs w:val="24"/>
        </w:rPr>
        <w:t>is</w:t>
      </w:r>
      <w:r>
        <w:rPr>
          <w:sz w:val="24"/>
          <w:szCs w:val="24"/>
        </w:rPr>
        <w:t xml:space="preserve"> in scope.</w:t>
      </w:r>
    </w:p>
    <w:p w14:paraId="3EAAED61" w14:textId="321806EB" w:rsidR="007B16D8" w:rsidRDefault="00160831" w:rsidP="005325E5">
      <w:pPr>
        <w:rPr>
          <w:sz w:val="24"/>
          <w:szCs w:val="24"/>
        </w:rPr>
      </w:pPr>
      <w:r w:rsidRPr="005325E5">
        <w:rPr>
          <w:sz w:val="24"/>
          <w:szCs w:val="24"/>
        </w:rPr>
        <w:t xml:space="preserve">While the machine learning algorithm will account for user mood, the application will play no role in determining the mood of the user </w:t>
      </w:r>
      <w:r w:rsidR="00CD2A52" w:rsidRPr="005325E5">
        <w:rPr>
          <w:sz w:val="24"/>
          <w:szCs w:val="24"/>
        </w:rPr>
        <w:t>- the</w:t>
      </w:r>
      <w:r w:rsidRPr="005325E5">
        <w:rPr>
          <w:sz w:val="24"/>
          <w:szCs w:val="24"/>
        </w:rPr>
        <w:t xml:space="preserve"> user will describe their own mood through</w:t>
      </w:r>
      <w:r w:rsidR="00401754" w:rsidRPr="005325E5">
        <w:rPr>
          <w:sz w:val="24"/>
          <w:szCs w:val="24"/>
        </w:rPr>
        <w:t xml:space="preserve"> </w:t>
      </w:r>
      <w:r w:rsidR="00610A07" w:rsidRPr="005325E5">
        <w:rPr>
          <w:sz w:val="24"/>
          <w:szCs w:val="24"/>
        </w:rPr>
        <w:t>on-screen</w:t>
      </w:r>
      <w:r w:rsidR="00401754" w:rsidRPr="005325E5">
        <w:rPr>
          <w:sz w:val="24"/>
          <w:szCs w:val="24"/>
        </w:rPr>
        <w:t xml:space="preserve"> elements</w:t>
      </w:r>
      <w:r w:rsidR="00CD2A52" w:rsidRPr="005325E5">
        <w:rPr>
          <w:sz w:val="24"/>
          <w:szCs w:val="24"/>
        </w:rPr>
        <w:t>.</w:t>
      </w:r>
    </w:p>
    <w:p w14:paraId="4AC82961" w14:textId="77777777" w:rsidR="00F26D46" w:rsidRPr="005325E5" w:rsidRDefault="00F26D46" w:rsidP="005325E5">
      <w:pPr>
        <w:rPr>
          <w:sz w:val="24"/>
          <w:szCs w:val="24"/>
        </w:rPr>
      </w:pPr>
    </w:p>
    <w:p w14:paraId="66EA96D2" w14:textId="77777777" w:rsidR="009B697E" w:rsidRDefault="009B697E" w:rsidP="007B63DE">
      <w:pPr>
        <w:pStyle w:val="Heading2"/>
        <w:numPr>
          <w:ilvl w:val="1"/>
          <w:numId w:val="1"/>
        </w:numPr>
      </w:pPr>
      <w:bookmarkStart w:id="5" w:name="_Toc151554793"/>
      <w:r>
        <w:t>Thesis Roadmap</w:t>
      </w:r>
      <w:bookmarkEnd w:id="5"/>
    </w:p>
    <w:p w14:paraId="50A8EFF9" w14:textId="77777777" w:rsidR="007B63DE" w:rsidRDefault="007B63DE" w:rsidP="007B63DE"/>
    <w:p w14:paraId="0A5345D0" w14:textId="1AD0F7D7" w:rsidR="006C4C5F" w:rsidRDefault="006C4C5F" w:rsidP="007B63DE">
      <w:pPr>
        <w:rPr>
          <w:b/>
          <w:bCs/>
          <w:sz w:val="24"/>
          <w:szCs w:val="24"/>
        </w:rPr>
      </w:pPr>
      <w:r w:rsidRPr="003E348B">
        <w:rPr>
          <w:b/>
          <w:bCs/>
          <w:sz w:val="24"/>
          <w:szCs w:val="24"/>
        </w:rPr>
        <w:t>Chapter 2 – Literature Review</w:t>
      </w:r>
    </w:p>
    <w:p w14:paraId="49803F0C" w14:textId="2178232B" w:rsidR="003E348B" w:rsidRDefault="003E348B" w:rsidP="007B63DE">
      <w:pPr>
        <w:rPr>
          <w:sz w:val="24"/>
          <w:szCs w:val="24"/>
        </w:rPr>
      </w:pPr>
      <w:r>
        <w:rPr>
          <w:sz w:val="24"/>
          <w:szCs w:val="24"/>
        </w:rPr>
        <w:t xml:space="preserve">This chapter will describe the </w:t>
      </w:r>
      <w:r w:rsidR="000A2B6A">
        <w:rPr>
          <w:sz w:val="24"/>
          <w:szCs w:val="24"/>
        </w:rPr>
        <w:t>research conducted and literature reviewed thus far in the project.</w:t>
      </w:r>
    </w:p>
    <w:p w14:paraId="2A69E7B4" w14:textId="77777777" w:rsidR="006F2503" w:rsidRPr="003E348B" w:rsidRDefault="006F2503" w:rsidP="007B63DE">
      <w:pPr>
        <w:rPr>
          <w:sz w:val="24"/>
          <w:szCs w:val="24"/>
        </w:rPr>
      </w:pPr>
    </w:p>
    <w:p w14:paraId="789BD50C" w14:textId="3EE2691E" w:rsidR="006C4C5F" w:rsidRDefault="006C4C5F" w:rsidP="007B63DE">
      <w:pPr>
        <w:rPr>
          <w:b/>
          <w:bCs/>
          <w:sz w:val="24"/>
          <w:szCs w:val="24"/>
        </w:rPr>
      </w:pPr>
      <w:r w:rsidRPr="003E348B">
        <w:rPr>
          <w:b/>
          <w:bCs/>
          <w:sz w:val="24"/>
          <w:szCs w:val="24"/>
        </w:rPr>
        <w:t>Chapter 3 – System Design</w:t>
      </w:r>
    </w:p>
    <w:p w14:paraId="5FE3EEC9" w14:textId="6CF8623C" w:rsidR="000A2B6A" w:rsidRDefault="00EF5372" w:rsidP="007B63DE">
      <w:pPr>
        <w:rPr>
          <w:sz w:val="24"/>
          <w:szCs w:val="24"/>
        </w:rPr>
      </w:pPr>
      <w:r>
        <w:rPr>
          <w:sz w:val="24"/>
          <w:szCs w:val="24"/>
        </w:rPr>
        <w:t>This chapter will describe the planned design of the final system</w:t>
      </w:r>
      <w:r w:rsidR="002F359F">
        <w:rPr>
          <w:sz w:val="24"/>
          <w:szCs w:val="24"/>
        </w:rPr>
        <w:t>, including diagrams describing architecture and</w:t>
      </w:r>
      <w:r w:rsidR="00DA1E80">
        <w:rPr>
          <w:sz w:val="24"/>
          <w:szCs w:val="24"/>
        </w:rPr>
        <w:t xml:space="preserve"> visuals</w:t>
      </w:r>
      <w:r w:rsidR="002F359F">
        <w:rPr>
          <w:sz w:val="24"/>
          <w:szCs w:val="24"/>
        </w:rPr>
        <w:t xml:space="preserve">. It will also introduce the methodologies to be used in </w:t>
      </w:r>
      <w:r w:rsidR="00DA1E80">
        <w:rPr>
          <w:sz w:val="24"/>
          <w:szCs w:val="24"/>
        </w:rPr>
        <w:t>development</w:t>
      </w:r>
      <w:r w:rsidR="002F359F">
        <w:rPr>
          <w:sz w:val="24"/>
          <w:szCs w:val="24"/>
        </w:rPr>
        <w:t>.</w:t>
      </w:r>
      <w:r>
        <w:rPr>
          <w:sz w:val="24"/>
          <w:szCs w:val="24"/>
        </w:rPr>
        <w:t xml:space="preserve"> </w:t>
      </w:r>
    </w:p>
    <w:p w14:paraId="535BC4DA" w14:textId="77777777" w:rsidR="006F2503" w:rsidRPr="00EF5372" w:rsidRDefault="006F2503" w:rsidP="007B63DE">
      <w:pPr>
        <w:rPr>
          <w:sz w:val="24"/>
          <w:szCs w:val="24"/>
        </w:rPr>
      </w:pPr>
    </w:p>
    <w:p w14:paraId="050DDED6" w14:textId="24E3BCBD" w:rsidR="006C4C5F" w:rsidRDefault="006C4C5F" w:rsidP="006C4C5F">
      <w:pPr>
        <w:rPr>
          <w:b/>
          <w:bCs/>
          <w:sz w:val="24"/>
          <w:szCs w:val="24"/>
        </w:rPr>
      </w:pPr>
      <w:r w:rsidRPr="003E348B">
        <w:rPr>
          <w:b/>
          <w:bCs/>
          <w:sz w:val="24"/>
          <w:szCs w:val="24"/>
        </w:rPr>
        <w:t>Chapter 4 – Testing and Evaluation</w:t>
      </w:r>
    </w:p>
    <w:p w14:paraId="3E5D2061" w14:textId="793EEF96" w:rsidR="00DA1E80" w:rsidRDefault="00DA1E80" w:rsidP="006C4C5F">
      <w:pPr>
        <w:rPr>
          <w:sz w:val="24"/>
          <w:szCs w:val="24"/>
        </w:rPr>
      </w:pPr>
      <w:r>
        <w:rPr>
          <w:sz w:val="24"/>
          <w:szCs w:val="24"/>
        </w:rPr>
        <w:t>This chapter will describe a plan for the eventual testing and evaluation of the finished project.</w:t>
      </w:r>
    </w:p>
    <w:p w14:paraId="0ED96C0B" w14:textId="77777777" w:rsidR="006F2503" w:rsidRPr="00DA1E80" w:rsidRDefault="006F2503" w:rsidP="006C4C5F">
      <w:pPr>
        <w:rPr>
          <w:sz w:val="24"/>
          <w:szCs w:val="24"/>
        </w:rPr>
      </w:pPr>
    </w:p>
    <w:p w14:paraId="22FF1CE9" w14:textId="0C98BEBD" w:rsidR="006C4C5F" w:rsidRDefault="006C4C5F" w:rsidP="006C4C5F">
      <w:pPr>
        <w:rPr>
          <w:b/>
          <w:bCs/>
          <w:sz w:val="24"/>
          <w:szCs w:val="24"/>
        </w:rPr>
      </w:pPr>
      <w:r w:rsidRPr="003E348B">
        <w:rPr>
          <w:b/>
          <w:bCs/>
          <w:sz w:val="24"/>
          <w:szCs w:val="24"/>
        </w:rPr>
        <w:lastRenderedPageBreak/>
        <w:t>Chapter 5 – Prototype Development</w:t>
      </w:r>
    </w:p>
    <w:p w14:paraId="3FDE1DD3" w14:textId="2DFAA4B2" w:rsidR="00C21361" w:rsidRDefault="00C21361" w:rsidP="006C4C5F">
      <w:pPr>
        <w:rPr>
          <w:sz w:val="24"/>
          <w:szCs w:val="24"/>
        </w:rPr>
      </w:pPr>
      <w:r>
        <w:rPr>
          <w:sz w:val="24"/>
          <w:szCs w:val="24"/>
        </w:rPr>
        <w:t>This chapter will</w:t>
      </w:r>
      <w:r w:rsidR="0006677D">
        <w:rPr>
          <w:sz w:val="24"/>
          <w:szCs w:val="24"/>
        </w:rPr>
        <w:t xml:space="preserve"> present the prototype that has been </w:t>
      </w:r>
      <w:r w:rsidR="00414DF9">
        <w:rPr>
          <w:sz w:val="24"/>
          <w:szCs w:val="24"/>
        </w:rPr>
        <w:t>created and</w:t>
      </w:r>
      <w:r w:rsidR="0006677D">
        <w:rPr>
          <w:sz w:val="24"/>
          <w:szCs w:val="24"/>
        </w:rPr>
        <w:t xml:space="preserve"> will detail all work completed and milestones achieved thus far in the development process.</w:t>
      </w:r>
      <w:r>
        <w:rPr>
          <w:sz w:val="24"/>
          <w:szCs w:val="24"/>
        </w:rPr>
        <w:t xml:space="preserve"> </w:t>
      </w:r>
    </w:p>
    <w:p w14:paraId="344F2B9D" w14:textId="77777777" w:rsidR="006F2503" w:rsidRPr="00C21361" w:rsidRDefault="006F2503" w:rsidP="006C4C5F">
      <w:pPr>
        <w:rPr>
          <w:sz w:val="24"/>
          <w:szCs w:val="24"/>
        </w:rPr>
      </w:pPr>
    </w:p>
    <w:p w14:paraId="477F42BF" w14:textId="4FAFDE59" w:rsidR="006C4C5F" w:rsidRDefault="006C4C5F" w:rsidP="006C4C5F">
      <w:pPr>
        <w:rPr>
          <w:b/>
          <w:bCs/>
          <w:sz w:val="24"/>
          <w:szCs w:val="24"/>
        </w:rPr>
      </w:pPr>
      <w:r w:rsidRPr="003E348B">
        <w:rPr>
          <w:b/>
          <w:bCs/>
          <w:sz w:val="24"/>
          <w:szCs w:val="24"/>
        </w:rPr>
        <w:t>Chapter 6 – Issues and Future Work</w:t>
      </w:r>
    </w:p>
    <w:p w14:paraId="77002C61" w14:textId="3CE26C9D" w:rsidR="006F2503" w:rsidRPr="006F2503" w:rsidRDefault="006F2503" w:rsidP="006C4C5F">
      <w:pPr>
        <w:rPr>
          <w:sz w:val="24"/>
          <w:szCs w:val="24"/>
        </w:rPr>
      </w:pPr>
      <w:r>
        <w:rPr>
          <w:sz w:val="24"/>
          <w:szCs w:val="24"/>
        </w:rPr>
        <w:t xml:space="preserve">This chapter will outline any </w:t>
      </w:r>
      <w:r w:rsidR="00671638">
        <w:rPr>
          <w:sz w:val="24"/>
          <w:szCs w:val="24"/>
        </w:rPr>
        <w:t>issues</w:t>
      </w:r>
      <w:r>
        <w:rPr>
          <w:sz w:val="24"/>
          <w:szCs w:val="24"/>
        </w:rPr>
        <w:t xml:space="preserve"> faced in the development process so far</w:t>
      </w:r>
      <w:r w:rsidR="00671638">
        <w:rPr>
          <w:sz w:val="24"/>
          <w:szCs w:val="24"/>
        </w:rPr>
        <w:t xml:space="preserve"> </w:t>
      </w:r>
      <w:r>
        <w:rPr>
          <w:sz w:val="24"/>
          <w:szCs w:val="24"/>
        </w:rPr>
        <w:t xml:space="preserve">and will discuss potential </w:t>
      </w:r>
      <w:r w:rsidR="00671638">
        <w:rPr>
          <w:sz w:val="24"/>
          <w:szCs w:val="24"/>
        </w:rPr>
        <w:t xml:space="preserve">ways of resolving these issues going forward. It will also identify a plan </w:t>
      </w:r>
      <w:r w:rsidR="005476BF">
        <w:rPr>
          <w:sz w:val="24"/>
          <w:szCs w:val="24"/>
        </w:rPr>
        <w:t>of</w:t>
      </w:r>
      <w:r w:rsidR="00671638">
        <w:rPr>
          <w:sz w:val="24"/>
          <w:szCs w:val="24"/>
        </w:rPr>
        <w:t xml:space="preserve"> future work needed to complete the project, which will be </w:t>
      </w:r>
      <w:r w:rsidR="005476BF">
        <w:rPr>
          <w:sz w:val="24"/>
          <w:szCs w:val="24"/>
        </w:rPr>
        <w:t>structured as a GANTT chart.</w:t>
      </w:r>
    </w:p>
    <w:p w14:paraId="1FBE3DA7" w14:textId="7A5E3580" w:rsidR="006C4C5F" w:rsidRPr="006C4C5F" w:rsidRDefault="006C4C5F" w:rsidP="007B63DE">
      <w:pPr>
        <w:rPr>
          <w:b/>
          <w:bCs/>
        </w:rPr>
      </w:pP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51554794"/>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51554795"/>
      <w:r>
        <w:t xml:space="preserve">2.1. </w:t>
      </w:r>
      <w:r w:rsidR="00442885">
        <w:tab/>
      </w:r>
      <w:r>
        <w:t>Introduction</w:t>
      </w:r>
      <w:bookmarkEnd w:id="7"/>
    </w:p>
    <w:p w14:paraId="2D5D6305" w14:textId="77777777" w:rsidR="007B63DE" w:rsidRDefault="007B63DE" w:rsidP="007B63DE"/>
    <w:p w14:paraId="3CF8641B" w14:textId="296C4FBF" w:rsidR="00D0181D" w:rsidRDefault="00BD5D1E" w:rsidP="00D0181D">
      <w:pPr>
        <w:rPr>
          <w:sz w:val="24"/>
          <w:szCs w:val="24"/>
        </w:rPr>
      </w:pPr>
      <w:r>
        <w:rPr>
          <w:sz w:val="24"/>
          <w:szCs w:val="24"/>
        </w:rPr>
        <w:t>This chapter describes</w:t>
      </w:r>
      <w:r w:rsidR="00D0181D">
        <w:rPr>
          <w:sz w:val="24"/>
          <w:szCs w:val="24"/>
        </w:rPr>
        <w:t xml:space="preserve"> all research conducted and literature reviewed thus far in the project.</w:t>
      </w:r>
    </w:p>
    <w:p w14:paraId="5F25667F" w14:textId="77777777" w:rsidR="007B63DE" w:rsidRPr="007B63DE" w:rsidRDefault="007B63DE" w:rsidP="007B63DE"/>
    <w:p w14:paraId="0951CB08" w14:textId="3F92A102" w:rsidR="00ED12C7" w:rsidRDefault="009B697E" w:rsidP="00ED12C7">
      <w:pPr>
        <w:pStyle w:val="Heading2"/>
      </w:pPr>
      <w:bookmarkStart w:id="8" w:name="_Toc151554796"/>
      <w:r>
        <w:t xml:space="preserve">2.2. </w:t>
      </w:r>
      <w:r w:rsidR="00442885">
        <w:tab/>
      </w:r>
      <w:r w:rsidR="00604B8B" w:rsidRPr="00604B8B">
        <w:t>Alternative Existing Solutions</w:t>
      </w:r>
      <w:bookmarkEnd w:id="8"/>
    </w:p>
    <w:p w14:paraId="2DC9D4FE" w14:textId="77777777" w:rsidR="00ED12C7" w:rsidRPr="00ED12C7" w:rsidRDefault="00ED12C7" w:rsidP="00ED12C7"/>
    <w:p w14:paraId="662FC36B" w14:textId="32FCF0A9" w:rsidR="0061544F" w:rsidRDefault="00ED12C7" w:rsidP="0061544F">
      <w:pPr>
        <w:rPr>
          <w:sz w:val="24"/>
          <w:szCs w:val="24"/>
        </w:rPr>
      </w:pPr>
      <w:r w:rsidRPr="00ED12C7">
        <w:rPr>
          <w:sz w:val="24"/>
          <w:szCs w:val="24"/>
        </w:rPr>
        <w:t>The shortcomings of the Spotify recommendation system are an issue that developers have been trying to address a great deal in recent times, as is evident in the sheer volume of web and mobile applications that have been developed that utilise the Spotify API to build on the application’s core functionality.</w:t>
      </w:r>
    </w:p>
    <w:p w14:paraId="44B0E325" w14:textId="610D5EC8" w:rsidR="00B33CBB" w:rsidRPr="00B33CBB" w:rsidRDefault="00B33CBB" w:rsidP="0061544F">
      <w:pPr>
        <w:rPr>
          <w:b/>
          <w:bCs/>
          <w:sz w:val="24"/>
          <w:szCs w:val="24"/>
        </w:rPr>
      </w:pPr>
      <w:r>
        <w:rPr>
          <w:b/>
          <w:bCs/>
          <w:sz w:val="24"/>
          <w:szCs w:val="24"/>
        </w:rPr>
        <w:t>Discz</w:t>
      </w:r>
    </w:p>
    <w:p w14:paraId="11CE2D54" w14:textId="4E0F9649" w:rsidR="00496328" w:rsidRDefault="009466CF" w:rsidP="0061544F">
      <w:pPr>
        <w:rPr>
          <w:sz w:val="24"/>
          <w:szCs w:val="24"/>
        </w:rPr>
      </w:pPr>
      <w:r>
        <w:rPr>
          <w:sz w:val="24"/>
          <w:szCs w:val="24"/>
        </w:rPr>
        <w:t>One</w:t>
      </w:r>
      <w:r w:rsidR="0061544F">
        <w:rPr>
          <w:sz w:val="24"/>
          <w:szCs w:val="24"/>
        </w:rPr>
        <w:t xml:space="preserve"> </w:t>
      </w:r>
      <w:r w:rsidR="0061544F" w:rsidRPr="0061544F">
        <w:rPr>
          <w:sz w:val="24"/>
          <w:szCs w:val="24"/>
        </w:rPr>
        <w:t xml:space="preserve">such application is the mobile app “Discz” - a massively successful </w:t>
      </w:r>
      <w:r w:rsidR="003F01DA">
        <w:rPr>
          <w:sz w:val="24"/>
          <w:szCs w:val="24"/>
        </w:rPr>
        <w:t xml:space="preserve">music recommendation </w:t>
      </w:r>
      <w:r w:rsidR="0061544F" w:rsidRPr="0061544F">
        <w:rPr>
          <w:sz w:val="24"/>
          <w:szCs w:val="24"/>
        </w:rPr>
        <w:t>app</w:t>
      </w:r>
      <w:r w:rsidR="003F01DA">
        <w:rPr>
          <w:sz w:val="24"/>
          <w:szCs w:val="24"/>
        </w:rPr>
        <w:t xml:space="preserve"> that operates using the Spotify API. </w:t>
      </w:r>
      <w:r w:rsidR="0061544F" w:rsidRPr="0061544F">
        <w:rPr>
          <w:sz w:val="24"/>
          <w:szCs w:val="24"/>
        </w:rPr>
        <w:t xml:space="preserve"> </w:t>
      </w:r>
      <w:r w:rsidR="003F01DA">
        <w:rPr>
          <w:sz w:val="24"/>
          <w:szCs w:val="24"/>
        </w:rPr>
        <w:t>The app</w:t>
      </w:r>
      <w:r w:rsidR="0061544F" w:rsidRPr="0061544F">
        <w:rPr>
          <w:sz w:val="24"/>
          <w:szCs w:val="24"/>
        </w:rPr>
        <w:t xml:space="preserve"> allows users to swipe through songs and give their sentiments on them, in a binary “like” or “dislike”. The app uses the users swiping data to</w:t>
      </w:r>
      <w:r>
        <w:rPr>
          <w:sz w:val="24"/>
          <w:szCs w:val="24"/>
        </w:rPr>
        <w:t xml:space="preserve"> learn about the user’s taste, and gradually</w:t>
      </w:r>
      <w:r w:rsidR="0061544F" w:rsidRPr="0061544F">
        <w:rPr>
          <w:sz w:val="24"/>
          <w:szCs w:val="24"/>
        </w:rPr>
        <w:t xml:space="preserve"> improve its recommendations. </w:t>
      </w:r>
    </w:p>
    <w:p w14:paraId="7C81A9EE" w14:textId="77777777" w:rsidR="006A4174" w:rsidRDefault="006A4174" w:rsidP="0061544F">
      <w:pPr>
        <w:rPr>
          <w:sz w:val="24"/>
          <w:szCs w:val="24"/>
        </w:rPr>
      </w:pPr>
    </w:p>
    <w:p w14:paraId="6FECD793" w14:textId="77777777" w:rsidR="005405AA" w:rsidRDefault="00496328" w:rsidP="005405AA">
      <w:pPr>
        <w:keepNext/>
      </w:pPr>
      <w:r>
        <w:rPr>
          <w:noProof/>
          <w:sz w:val="24"/>
          <w:szCs w:val="24"/>
        </w:rPr>
        <w:t xml:space="preserve">    </w:t>
      </w:r>
      <w:r w:rsidR="005405AA">
        <w:rPr>
          <w:noProof/>
        </w:rPr>
        <w:drawing>
          <wp:inline distT="0" distB="0" distL="0" distR="0" wp14:anchorId="0762196E" wp14:editId="28808412">
            <wp:extent cx="4099560" cy="3491849"/>
            <wp:effectExtent l="0" t="0" r="0" b="0"/>
            <wp:docPr id="19899542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954201" name="Picture 1" descr="A screenshot of a phone&#10;&#10;Description automatically generated"/>
                    <pic:cNvPicPr/>
                  </pic:nvPicPr>
                  <pic:blipFill>
                    <a:blip r:embed="rId12"/>
                    <a:stretch>
                      <a:fillRect/>
                    </a:stretch>
                  </pic:blipFill>
                  <pic:spPr>
                    <a:xfrm>
                      <a:off x="0" y="0"/>
                      <a:ext cx="4111533" cy="3502047"/>
                    </a:xfrm>
                    <a:prstGeom prst="rect">
                      <a:avLst/>
                    </a:prstGeom>
                  </pic:spPr>
                </pic:pic>
              </a:graphicData>
            </a:graphic>
          </wp:inline>
        </w:drawing>
      </w:r>
    </w:p>
    <w:p w14:paraId="6C1728D2" w14:textId="177206F9" w:rsidR="005405AA" w:rsidRDefault="005405AA" w:rsidP="005405AA">
      <w:pPr>
        <w:pStyle w:val="Caption"/>
      </w:pPr>
      <w:r>
        <w:t xml:space="preserve">     </w:t>
      </w:r>
      <w:r w:rsidRPr="005405AA">
        <w:rPr>
          <w:sz w:val="22"/>
          <w:szCs w:val="22"/>
        </w:rPr>
        <w:t xml:space="preserve">Figure </w:t>
      </w:r>
      <w:r w:rsidRPr="005405AA">
        <w:rPr>
          <w:sz w:val="22"/>
          <w:szCs w:val="22"/>
        </w:rPr>
        <w:fldChar w:fldCharType="begin"/>
      </w:r>
      <w:r w:rsidRPr="005405AA">
        <w:rPr>
          <w:sz w:val="22"/>
          <w:szCs w:val="22"/>
        </w:rPr>
        <w:instrText xml:space="preserve"> SEQ Figure \* ARABIC </w:instrText>
      </w:r>
      <w:r w:rsidRPr="005405AA">
        <w:rPr>
          <w:sz w:val="22"/>
          <w:szCs w:val="22"/>
        </w:rPr>
        <w:fldChar w:fldCharType="separate"/>
      </w:r>
      <w:r w:rsidR="0024620C">
        <w:rPr>
          <w:noProof/>
          <w:sz w:val="22"/>
          <w:szCs w:val="22"/>
        </w:rPr>
        <w:t>2</w:t>
      </w:r>
      <w:r w:rsidRPr="005405AA">
        <w:rPr>
          <w:sz w:val="22"/>
          <w:szCs w:val="22"/>
        </w:rPr>
        <w:fldChar w:fldCharType="end"/>
      </w:r>
      <w:r w:rsidRPr="005405AA">
        <w:rPr>
          <w:sz w:val="22"/>
          <w:szCs w:val="22"/>
        </w:rPr>
        <w:t>: Discz' swiping functionality</w:t>
      </w:r>
    </w:p>
    <w:p w14:paraId="6C66AE0F" w14:textId="41FBB21D" w:rsidR="00496328" w:rsidRDefault="006A4174" w:rsidP="0061544F">
      <w:pPr>
        <w:rPr>
          <w:sz w:val="24"/>
          <w:szCs w:val="24"/>
        </w:rPr>
      </w:pPr>
      <w:r>
        <w:rPr>
          <w:noProof/>
          <w:sz w:val="24"/>
          <w:szCs w:val="24"/>
        </w:rPr>
        <w:t xml:space="preserve">            </w:t>
      </w:r>
    </w:p>
    <w:p w14:paraId="278F4A14" w14:textId="5A8786F0" w:rsidR="0061544F" w:rsidRDefault="0061544F" w:rsidP="0061544F">
      <w:pPr>
        <w:rPr>
          <w:sz w:val="24"/>
          <w:szCs w:val="24"/>
        </w:rPr>
      </w:pPr>
      <w:r w:rsidRPr="0061544F">
        <w:rPr>
          <w:sz w:val="24"/>
          <w:szCs w:val="24"/>
        </w:rPr>
        <w:lastRenderedPageBreak/>
        <w:t>The Discz app uses a machine learning algorithm in its</w:t>
      </w:r>
      <w:r w:rsidR="009466CF">
        <w:rPr>
          <w:sz w:val="24"/>
          <w:szCs w:val="24"/>
        </w:rPr>
        <w:t xml:space="preserve"> </w:t>
      </w:r>
      <w:r w:rsidRPr="0061544F">
        <w:rPr>
          <w:sz w:val="24"/>
          <w:szCs w:val="24"/>
        </w:rPr>
        <w:t xml:space="preserve">recommendations, which proves the feasibility of my project, and means the app can serve as a comparison to my finished product, and a source of research and comparison for my initial design. </w:t>
      </w:r>
      <w:r w:rsidR="00633EA6">
        <w:rPr>
          <w:sz w:val="24"/>
          <w:szCs w:val="24"/>
        </w:rPr>
        <w:t xml:space="preserve">The popularity of ‘Discz’ is highlighted in </w:t>
      </w:r>
      <w:r w:rsidR="009466CF">
        <w:rPr>
          <w:sz w:val="24"/>
          <w:szCs w:val="24"/>
        </w:rPr>
        <w:t>a</w:t>
      </w:r>
      <w:r w:rsidRPr="0061544F">
        <w:rPr>
          <w:sz w:val="24"/>
          <w:szCs w:val="24"/>
        </w:rPr>
        <w:t xml:space="preserve"> 2022 Rolling Stone Article</w:t>
      </w:r>
      <w:r w:rsidR="000F21EE">
        <w:rPr>
          <w:sz w:val="24"/>
          <w:szCs w:val="24"/>
        </w:rPr>
        <w:t>, which finds that “</w:t>
      </w:r>
      <w:r w:rsidR="009466CF" w:rsidRPr="009466CF">
        <w:rPr>
          <w:sz w:val="24"/>
          <w:szCs w:val="24"/>
        </w:rPr>
        <w:t>more than 15 million songs have been discovered and saved on the app to date</w:t>
      </w:r>
      <w:r w:rsidR="000F21EE">
        <w:rPr>
          <w:sz w:val="24"/>
          <w:szCs w:val="24"/>
        </w:rPr>
        <w:t xml:space="preserve">” </w:t>
      </w:r>
      <w:r w:rsidR="000F21EE">
        <w:rPr>
          <w:sz w:val="24"/>
          <w:szCs w:val="24"/>
        </w:rPr>
        <w:fldChar w:fldCharType="begin"/>
      </w:r>
      <w:r w:rsidR="000F21EE">
        <w:rPr>
          <w:sz w:val="24"/>
          <w:szCs w:val="24"/>
        </w:rPr>
        <w:instrText xml:space="preserve"> ADDIN ZOTERO_ITEM CSL_CITATION {"citationID":"KG0TRyUt","properties":{"formattedCitation":"(4)","plainCitation":"(4)","noteIndex":0},"citationItems":[{"id":7,"uris":["http://zotero.org/users/local/tPAIEh28/items/ASHGHUA2"],"itemData":{"id":7,"type":"post-weblog","abstract":"Discz, a new app that recommends songs based on past listening preferences, has become one of the most popular new apps.","container-title":"Rolling Stone","language":"en-US","title":"It Started as a College Project. Now It's the Music Industry's Hottest Recommendation Tool","URL":"https://www.rollingstone.com/music/music-features/discz-tiktok-recommendation-app-1324785/","author":[{"family":"Leight","given":"Elias"}],"accessed":{"date-parts":[["2023",11,1]]},"issued":{"date-parts":[["2022",3,22]]}}}],"schema":"https://github.com/citation-style-language/schema/raw/master/csl-citation.json"} </w:instrText>
      </w:r>
      <w:r w:rsidR="000F21EE">
        <w:rPr>
          <w:sz w:val="24"/>
          <w:szCs w:val="24"/>
        </w:rPr>
        <w:fldChar w:fldCharType="separate"/>
      </w:r>
      <w:r w:rsidR="000F21EE" w:rsidRPr="000F21EE">
        <w:rPr>
          <w:rFonts w:ascii="Calibri" w:hAnsi="Calibri" w:cs="Calibri"/>
          <w:sz w:val="24"/>
        </w:rPr>
        <w:t>(4)</w:t>
      </w:r>
      <w:r w:rsidR="000F21EE">
        <w:rPr>
          <w:sz w:val="24"/>
          <w:szCs w:val="24"/>
        </w:rPr>
        <w:fldChar w:fldCharType="end"/>
      </w:r>
      <w:r w:rsidR="009466CF">
        <w:rPr>
          <w:sz w:val="24"/>
          <w:szCs w:val="24"/>
        </w:rPr>
        <w:t xml:space="preserve">. </w:t>
      </w:r>
      <w:r w:rsidR="000F21EE">
        <w:rPr>
          <w:sz w:val="24"/>
          <w:szCs w:val="24"/>
        </w:rPr>
        <w:t xml:space="preserve">This </w:t>
      </w:r>
      <w:r w:rsidR="00C454B5">
        <w:rPr>
          <w:sz w:val="24"/>
          <w:szCs w:val="24"/>
        </w:rPr>
        <w:t xml:space="preserve">figure </w:t>
      </w:r>
      <w:r w:rsidR="005405AA">
        <w:rPr>
          <w:sz w:val="24"/>
          <w:szCs w:val="24"/>
        </w:rPr>
        <w:t>clearly shows</w:t>
      </w:r>
      <w:r w:rsidR="00C454B5">
        <w:rPr>
          <w:sz w:val="24"/>
          <w:szCs w:val="24"/>
        </w:rPr>
        <w:t xml:space="preserve"> the desire that music listeners have for better ways to find new music.</w:t>
      </w:r>
    </w:p>
    <w:p w14:paraId="1CE2AFF1" w14:textId="3C8FF71A" w:rsidR="00A40612" w:rsidRDefault="00790A6E" w:rsidP="0061544F">
      <w:pPr>
        <w:rPr>
          <w:sz w:val="24"/>
          <w:szCs w:val="24"/>
        </w:rPr>
      </w:pPr>
      <w:r>
        <w:rPr>
          <w:sz w:val="24"/>
          <w:szCs w:val="24"/>
        </w:rPr>
        <w:t>The Discz app serves as an inspiration</w:t>
      </w:r>
      <w:r w:rsidR="001A7D66">
        <w:rPr>
          <w:sz w:val="24"/>
          <w:szCs w:val="24"/>
        </w:rPr>
        <w:t xml:space="preserve"> and a comparison</w:t>
      </w:r>
      <w:r>
        <w:rPr>
          <w:sz w:val="24"/>
          <w:szCs w:val="24"/>
        </w:rPr>
        <w:t xml:space="preserve"> for some facets</w:t>
      </w:r>
      <w:r w:rsidR="001A7D66">
        <w:rPr>
          <w:sz w:val="24"/>
          <w:szCs w:val="24"/>
        </w:rPr>
        <w:t xml:space="preserve"> of my app</w:t>
      </w:r>
      <w:r w:rsidR="00A925E8">
        <w:rPr>
          <w:sz w:val="24"/>
          <w:szCs w:val="24"/>
        </w:rPr>
        <w:t>.</w:t>
      </w:r>
      <w:r w:rsidR="00B10BD5">
        <w:rPr>
          <w:sz w:val="24"/>
          <w:szCs w:val="24"/>
        </w:rPr>
        <w:t xml:space="preserve"> One such way is that it eliminates the need for the user to manually add songs to a playlist.</w:t>
      </w:r>
      <w:r w:rsidR="00A925E8">
        <w:rPr>
          <w:sz w:val="24"/>
          <w:szCs w:val="24"/>
        </w:rPr>
        <w:t xml:space="preserve"> The flow of the recommendation system is easy to follow - a user repeatedly swipes left or right, and once they are satisfied with what they have selected, all the songs can be added directly to a</w:t>
      </w:r>
      <w:r w:rsidR="00B10BD5">
        <w:rPr>
          <w:sz w:val="24"/>
          <w:szCs w:val="24"/>
        </w:rPr>
        <w:t xml:space="preserve"> newly created</w:t>
      </w:r>
      <w:r w:rsidR="00A925E8">
        <w:rPr>
          <w:sz w:val="24"/>
          <w:szCs w:val="24"/>
        </w:rPr>
        <w:t xml:space="preserve"> playlist.</w:t>
      </w:r>
      <w:r w:rsidR="00802080">
        <w:rPr>
          <w:sz w:val="24"/>
          <w:szCs w:val="24"/>
        </w:rPr>
        <w:t xml:space="preserve">  </w:t>
      </w:r>
      <w:r w:rsidR="002A149B">
        <w:rPr>
          <w:sz w:val="24"/>
          <w:szCs w:val="24"/>
        </w:rPr>
        <w:t>This</w:t>
      </w:r>
      <w:r w:rsidR="00802080">
        <w:rPr>
          <w:sz w:val="24"/>
          <w:szCs w:val="24"/>
        </w:rPr>
        <w:t xml:space="preserve"> simple recommendation flow</w:t>
      </w:r>
      <w:r w:rsidR="002A149B">
        <w:rPr>
          <w:sz w:val="24"/>
          <w:szCs w:val="24"/>
        </w:rPr>
        <w:t xml:space="preserve"> is something I </w:t>
      </w:r>
      <w:r w:rsidR="002E7CB1">
        <w:rPr>
          <w:sz w:val="24"/>
          <w:szCs w:val="24"/>
        </w:rPr>
        <w:t xml:space="preserve">found to be very intuitive, and it </w:t>
      </w:r>
      <w:r w:rsidR="002F32A6">
        <w:rPr>
          <w:sz w:val="24"/>
          <w:szCs w:val="24"/>
        </w:rPr>
        <w:t>aids</w:t>
      </w:r>
      <w:r w:rsidR="002E7CB1">
        <w:rPr>
          <w:sz w:val="24"/>
          <w:szCs w:val="24"/>
        </w:rPr>
        <w:t xml:space="preserve"> in streamlining </w:t>
      </w:r>
      <w:r w:rsidR="002F32A6">
        <w:rPr>
          <w:sz w:val="24"/>
          <w:szCs w:val="24"/>
        </w:rPr>
        <w:t>the playlist creation process.</w:t>
      </w:r>
      <w:r w:rsidR="002A149B">
        <w:rPr>
          <w:sz w:val="24"/>
          <w:szCs w:val="24"/>
        </w:rPr>
        <w:t xml:space="preserve"> </w:t>
      </w:r>
      <w:r w:rsidR="002F32A6">
        <w:rPr>
          <w:sz w:val="24"/>
          <w:szCs w:val="24"/>
        </w:rPr>
        <w:t xml:space="preserve">It is something I </w:t>
      </w:r>
      <w:r w:rsidR="00B10BD5">
        <w:rPr>
          <w:sz w:val="24"/>
          <w:szCs w:val="24"/>
        </w:rPr>
        <w:t>have drawn inspiration from in the design of my own app</w:t>
      </w:r>
      <w:r w:rsidR="000203BA">
        <w:rPr>
          <w:sz w:val="24"/>
          <w:szCs w:val="24"/>
        </w:rPr>
        <w:t xml:space="preserve">, where a user will be able to generate recommendations and export them to their Spotify library </w:t>
      </w:r>
      <w:r w:rsidR="002E7CB1">
        <w:rPr>
          <w:sz w:val="24"/>
          <w:szCs w:val="24"/>
        </w:rPr>
        <w:t>with the click of a button.</w:t>
      </w:r>
      <w:r w:rsidR="002F32A6">
        <w:rPr>
          <w:sz w:val="24"/>
          <w:szCs w:val="24"/>
        </w:rPr>
        <w:t xml:space="preserve"> </w:t>
      </w:r>
    </w:p>
    <w:p w14:paraId="0DF07CEB" w14:textId="7A3AC118" w:rsidR="00B10BD5" w:rsidRDefault="00B10BD5" w:rsidP="0061544F">
      <w:pPr>
        <w:rPr>
          <w:sz w:val="24"/>
          <w:szCs w:val="24"/>
        </w:rPr>
      </w:pPr>
      <w:r>
        <w:rPr>
          <w:sz w:val="24"/>
          <w:szCs w:val="24"/>
        </w:rPr>
        <w:t>There are some areas where Discz succumbs to the same shortcomings of the Spotify recommendation system – it does not directly account for user mood.</w:t>
      </w:r>
      <w:r w:rsidR="00ED2892">
        <w:rPr>
          <w:sz w:val="24"/>
          <w:szCs w:val="24"/>
        </w:rPr>
        <w:t xml:space="preserve"> The recommendations are not mood based, and </w:t>
      </w:r>
      <w:r w:rsidR="000628D5">
        <w:rPr>
          <w:sz w:val="24"/>
          <w:szCs w:val="24"/>
        </w:rPr>
        <w:t xml:space="preserve">the user gets no direct say over what they are recommended. </w:t>
      </w:r>
      <w:r w:rsidR="007A15BE">
        <w:rPr>
          <w:sz w:val="24"/>
          <w:szCs w:val="24"/>
        </w:rPr>
        <w:t xml:space="preserve">As previously discussed, users </w:t>
      </w:r>
      <w:r w:rsidR="00FD4C45">
        <w:rPr>
          <w:sz w:val="24"/>
          <w:szCs w:val="24"/>
        </w:rPr>
        <w:t xml:space="preserve">want to have their mood considered when they are being recommended music, hence why </w:t>
      </w:r>
      <w:r w:rsidR="007B16D8">
        <w:rPr>
          <w:sz w:val="24"/>
          <w:szCs w:val="24"/>
        </w:rPr>
        <w:t>mood-based</w:t>
      </w:r>
      <w:r w:rsidR="00FD4C45">
        <w:rPr>
          <w:sz w:val="24"/>
          <w:szCs w:val="24"/>
        </w:rPr>
        <w:t xml:space="preserve"> recommendation is a primary goal of my project.</w:t>
      </w:r>
    </w:p>
    <w:p w14:paraId="5061B74E" w14:textId="77777777" w:rsidR="00896C64" w:rsidRDefault="00896C64" w:rsidP="0061544F">
      <w:pPr>
        <w:rPr>
          <w:sz w:val="24"/>
          <w:szCs w:val="24"/>
        </w:rPr>
      </w:pPr>
    </w:p>
    <w:p w14:paraId="651055B2" w14:textId="378F9E13" w:rsidR="00896C64" w:rsidRDefault="00896C64" w:rsidP="0061544F">
      <w:pPr>
        <w:rPr>
          <w:b/>
          <w:bCs/>
          <w:sz w:val="24"/>
          <w:szCs w:val="24"/>
        </w:rPr>
      </w:pPr>
      <w:r>
        <w:rPr>
          <w:b/>
          <w:bCs/>
          <w:sz w:val="24"/>
          <w:szCs w:val="24"/>
        </w:rPr>
        <w:t>MagicPlaylist</w:t>
      </w:r>
    </w:p>
    <w:p w14:paraId="492140DF" w14:textId="77777777" w:rsidR="00FF7263" w:rsidRDefault="00896C64" w:rsidP="0061544F">
      <w:pPr>
        <w:rPr>
          <w:sz w:val="24"/>
          <w:szCs w:val="24"/>
        </w:rPr>
      </w:pPr>
      <w:r>
        <w:rPr>
          <w:sz w:val="24"/>
          <w:szCs w:val="24"/>
        </w:rPr>
        <w:t xml:space="preserve">One application that does make some attempt to account for user mood is MagicPlaylist. </w:t>
      </w:r>
      <w:r w:rsidR="002750C5">
        <w:rPr>
          <w:sz w:val="24"/>
          <w:szCs w:val="24"/>
        </w:rPr>
        <w:t>Much like my application, this</w:t>
      </w:r>
      <w:r>
        <w:rPr>
          <w:sz w:val="24"/>
          <w:szCs w:val="24"/>
        </w:rPr>
        <w:t xml:space="preserve"> is a</w:t>
      </w:r>
      <w:r w:rsidR="002750C5">
        <w:rPr>
          <w:sz w:val="24"/>
          <w:szCs w:val="24"/>
        </w:rPr>
        <w:t xml:space="preserve"> web app that offers music recommendations, using the Spotify Web API.</w:t>
      </w:r>
      <w:r w:rsidR="00221349">
        <w:rPr>
          <w:sz w:val="24"/>
          <w:szCs w:val="24"/>
        </w:rPr>
        <w:t xml:space="preserve"> The homepage presents the user with </w:t>
      </w:r>
      <w:proofErr w:type="gramStart"/>
      <w:r w:rsidR="00773068">
        <w:rPr>
          <w:sz w:val="24"/>
          <w:szCs w:val="24"/>
        </w:rPr>
        <w:t>a number of</w:t>
      </w:r>
      <w:proofErr w:type="gramEnd"/>
      <w:r w:rsidR="00221349">
        <w:rPr>
          <w:sz w:val="24"/>
          <w:szCs w:val="24"/>
        </w:rPr>
        <w:t xml:space="preserve"> “moods”, upon which they can have a playlist generated.</w:t>
      </w:r>
      <w:r w:rsidR="00773068">
        <w:rPr>
          <w:sz w:val="24"/>
          <w:szCs w:val="24"/>
        </w:rPr>
        <w:t xml:space="preserve"> </w:t>
      </w:r>
    </w:p>
    <w:p w14:paraId="4C8F3EF2" w14:textId="77777777" w:rsidR="00FF7263" w:rsidRDefault="00FF7263" w:rsidP="00FF7263">
      <w:pPr>
        <w:keepNext/>
      </w:pPr>
      <w:r>
        <w:rPr>
          <w:noProof/>
        </w:rPr>
        <w:drawing>
          <wp:inline distT="0" distB="0" distL="0" distR="0" wp14:anchorId="18880766" wp14:editId="274B385F">
            <wp:extent cx="5917053" cy="1478280"/>
            <wp:effectExtent l="0" t="0" r="7620" b="7620"/>
            <wp:docPr id="1851499852" name="Picture 1" descr="A collage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9852" name="Picture 1" descr="A collage of two people&#10;&#10;Description automatically generated"/>
                    <pic:cNvPicPr/>
                  </pic:nvPicPr>
                  <pic:blipFill>
                    <a:blip r:embed="rId13"/>
                    <a:stretch>
                      <a:fillRect/>
                    </a:stretch>
                  </pic:blipFill>
                  <pic:spPr>
                    <a:xfrm>
                      <a:off x="0" y="0"/>
                      <a:ext cx="5923539" cy="1479900"/>
                    </a:xfrm>
                    <a:prstGeom prst="rect">
                      <a:avLst/>
                    </a:prstGeom>
                  </pic:spPr>
                </pic:pic>
              </a:graphicData>
            </a:graphic>
          </wp:inline>
        </w:drawing>
      </w:r>
    </w:p>
    <w:p w14:paraId="4C677191" w14:textId="7E8D49C4" w:rsidR="00896C64" w:rsidRPr="00A247E0" w:rsidRDefault="00FF7263" w:rsidP="00FF7263">
      <w:pPr>
        <w:pStyle w:val="Caption"/>
        <w:rPr>
          <w:sz w:val="24"/>
          <w:szCs w:val="24"/>
        </w:rPr>
      </w:pPr>
      <w:r w:rsidRPr="00A247E0">
        <w:t xml:space="preserve">Figure </w:t>
      </w:r>
      <w:fldSimple w:instr=" SEQ Figure \* ARABIC ">
        <w:r w:rsidR="0024620C">
          <w:rPr>
            <w:noProof/>
          </w:rPr>
          <w:t>3</w:t>
        </w:r>
      </w:fldSimple>
      <w:r w:rsidRPr="00A247E0">
        <w:t>: The "moods" feature of MagicPlaylist</w:t>
      </w:r>
    </w:p>
    <w:p w14:paraId="589F7BB0" w14:textId="16AA26C4" w:rsidR="00B33CBB" w:rsidRPr="00B33CBB" w:rsidRDefault="00B33CBB" w:rsidP="0061544F">
      <w:pPr>
        <w:rPr>
          <w:b/>
          <w:bCs/>
          <w:sz w:val="24"/>
          <w:szCs w:val="24"/>
        </w:rPr>
      </w:pPr>
    </w:p>
    <w:p w14:paraId="5F84A10E" w14:textId="77777777" w:rsidR="000B7E31" w:rsidRDefault="000B7E31" w:rsidP="000B7E31">
      <w:pPr>
        <w:keepNext/>
      </w:pPr>
      <w:r>
        <w:rPr>
          <w:noProof/>
        </w:rPr>
        <w:lastRenderedPageBreak/>
        <w:drawing>
          <wp:inline distT="0" distB="0" distL="0" distR="0" wp14:anchorId="1970E128" wp14:editId="19A0A5B5">
            <wp:extent cx="5731510" cy="2358390"/>
            <wp:effectExtent l="0" t="0" r="2540" b="3810"/>
            <wp:docPr id="202739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90240" name="Picture 1" descr="A screenshot of a computer&#10;&#10;Description automatically generated"/>
                    <pic:cNvPicPr/>
                  </pic:nvPicPr>
                  <pic:blipFill>
                    <a:blip r:embed="rId14"/>
                    <a:stretch>
                      <a:fillRect/>
                    </a:stretch>
                  </pic:blipFill>
                  <pic:spPr>
                    <a:xfrm>
                      <a:off x="0" y="0"/>
                      <a:ext cx="5731510" cy="2358390"/>
                    </a:xfrm>
                    <a:prstGeom prst="rect">
                      <a:avLst/>
                    </a:prstGeom>
                  </pic:spPr>
                </pic:pic>
              </a:graphicData>
            </a:graphic>
          </wp:inline>
        </w:drawing>
      </w:r>
    </w:p>
    <w:p w14:paraId="38A1CA28" w14:textId="0FF3FD40" w:rsidR="00604B8B" w:rsidRPr="00A247E0" w:rsidRDefault="000B7E31" w:rsidP="000B7E31">
      <w:pPr>
        <w:pStyle w:val="Caption"/>
      </w:pPr>
      <w:r w:rsidRPr="00A247E0">
        <w:t xml:space="preserve">Figure </w:t>
      </w:r>
      <w:fldSimple w:instr=" SEQ Figure \* ARABIC ">
        <w:r w:rsidR="0024620C">
          <w:rPr>
            <w:noProof/>
          </w:rPr>
          <w:t>4</w:t>
        </w:r>
      </w:fldSimple>
      <w:r w:rsidRPr="00A247E0">
        <w:t xml:space="preserve">: Recommendations generated by </w:t>
      </w:r>
      <w:r w:rsidR="008446C5" w:rsidRPr="00A247E0">
        <w:t>MagicPlaylist.</w:t>
      </w:r>
    </w:p>
    <w:p w14:paraId="7801B613" w14:textId="5BE2AD97" w:rsidR="00A247E0" w:rsidRDefault="003B51BB" w:rsidP="00ED7DDF">
      <w:pPr>
        <w:rPr>
          <w:sz w:val="24"/>
          <w:szCs w:val="24"/>
        </w:rPr>
      </w:pPr>
      <w:r w:rsidRPr="003B51BB">
        <w:rPr>
          <w:sz w:val="24"/>
          <w:szCs w:val="24"/>
        </w:rPr>
        <w:t>The strongest merits of this app lie in its UI and UX.</w:t>
      </w:r>
      <w:r>
        <w:rPr>
          <w:sz w:val="24"/>
          <w:szCs w:val="24"/>
        </w:rPr>
        <w:t xml:space="preserve"> The UI is </w:t>
      </w:r>
      <w:r w:rsidR="00CB3BB8">
        <w:rPr>
          <w:sz w:val="24"/>
          <w:szCs w:val="24"/>
        </w:rPr>
        <w:t xml:space="preserve">exceptionally intuitive </w:t>
      </w:r>
      <w:r w:rsidR="00A247E0">
        <w:rPr>
          <w:sz w:val="24"/>
          <w:szCs w:val="24"/>
        </w:rPr>
        <w:t>throughout, with</w:t>
      </w:r>
      <w:r w:rsidR="00C06FC8">
        <w:rPr>
          <w:sz w:val="24"/>
          <w:szCs w:val="24"/>
        </w:rPr>
        <w:t xml:space="preserve"> every “mood” framed in a large clickable button with a relevant background image. </w:t>
      </w:r>
    </w:p>
    <w:p w14:paraId="7DE3528E" w14:textId="77777777" w:rsidR="00A247E0" w:rsidRDefault="00A247E0" w:rsidP="00A247E0">
      <w:pPr>
        <w:keepNext/>
      </w:pPr>
      <w:r>
        <w:rPr>
          <w:noProof/>
        </w:rPr>
        <w:drawing>
          <wp:inline distT="0" distB="0" distL="0" distR="0" wp14:anchorId="3A1683E2" wp14:editId="3F475D3D">
            <wp:extent cx="5731510" cy="2543810"/>
            <wp:effectExtent l="0" t="0" r="2540" b="8890"/>
            <wp:docPr id="636232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2036" name="Picture 1" descr="A screenshot of a computer&#10;&#10;Description automatically generated"/>
                    <pic:cNvPicPr/>
                  </pic:nvPicPr>
                  <pic:blipFill>
                    <a:blip r:embed="rId15"/>
                    <a:stretch>
                      <a:fillRect/>
                    </a:stretch>
                  </pic:blipFill>
                  <pic:spPr>
                    <a:xfrm>
                      <a:off x="0" y="0"/>
                      <a:ext cx="5731510" cy="2543810"/>
                    </a:xfrm>
                    <a:prstGeom prst="rect">
                      <a:avLst/>
                    </a:prstGeom>
                  </pic:spPr>
                </pic:pic>
              </a:graphicData>
            </a:graphic>
          </wp:inline>
        </w:drawing>
      </w:r>
    </w:p>
    <w:p w14:paraId="0DE76A40" w14:textId="6F81668B" w:rsidR="00ED7DDF" w:rsidRDefault="00A247E0" w:rsidP="00A247E0">
      <w:pPr>
        <w:pStyle w:val="Caption"/>
      </w:pPr>
      <w:r>
        <w:t xml:space="preserve">Figure </w:t>
      </w:r>
      <w:fldSimple w:instr=" SEQ Figure \* ARABIC ">
        <w:r w:rsidR="0024620C">
          <w:rPr>
            <w:noProof/>
          </w:rPr>
          <w:t>5</w:t>
        </w:r>
      </w:fldSimple>
      <w:r>
        <w:t>: The MagicPlaylist UI</w:t>
      </w:r>
    </w:p>
    <w:p w14:paraId="064290F2" w14:textId="5941671F" w:rsidR="00A247E0" w:rsidRDefault="00A247E0" w:rsidP="00A247E0">
      <w:pPr>
        <w:rPr>
          <w:sz w:val="24"/>
          <w:szCs w:val="24"/>
        </w:rPr>
      </w:pPr>
      <w:r>
        <w:rPr>
          <w:sz w:val="24"/>
          <w:szCs w:val="24"/>
        </w:rPr>
        <w:t xml:space="preserve">The </w:t>
      </w:r>
      <w:r w:rsidR="00CE798D">
        <w:rPr>
          <w:sz w:val="24"/>
          <w:szCs w:val="24"/>
        </w:rPr>
        <w:t xml:space="preserve">landing page is tidy and concise, comprising of just a search bar and the “mood” buttons. </w:t>
      </w:r>
      <w:r w:rsidR="009E2852">
        <w:rPr>
          <w:sz w:val="24"/>
          <w:szCs w:val="24"/>
        </w:rPr>
        <w:t xml:space="preserve">The </w:t>
      </w:r>
      <w:r w:rsidR="009F5254">
        <w:rPr>
          <w:sz w:val="24"/>
          <w:szCs w:val="24"/>
        </w:rPr>
        <w:t>capabilities</w:t>
      </w:r>
      <w:r w:rsidR="00942820">
        <w:rPr>
          <w:sz w:val="24"/>
          <w:szCs w:val="24"/>
        </w:rPr>
        <w:t xml:space="preserve"> of the website are described elegantly in the header </w:t>
      </w:r>
      <w:r w:rsidR="009F5254">
        <w:rPr>
          <w:sz w:val="24"/>
          <w:szCs w:val="24"/>
        </w:rPr>
        <w:softHyphen/>
        <w:t xml:space="preserve">- </w:t>
      </w:r>
      <w:r w:rsidR="00942820">
        <w:rPr>
          <w:sz w:val="24"/>
          <w:szCs w:val="24"/>
        </w:rPr>
        <w:t>“</w:t>
      </w:r>
      <w:r w:rsidR="00263656" w:rsidRPr="00263656">
        <w:rPr>
          <w:i/>
          <w:iCs/>
          <w:sz w:val="24"/>
          <w:szCs w:val="24"/>
        </w:rPr>
        <w:t>Type your favourite songs and create perfect playlists. Magic!”</w:t>
      </w:r>
      <w:r w:rsidR="00263656">
        <w:rPr>
          <w:i/>
          <w:iCs/>
          <w:sz w:val="24"/>
          <w:szCs w:val="24"/>
        </w:rPr>
        <w:t xml:space="preserve"> </w:t>
      </w:r>
      <w:r w:rsidR="009F5254">
        <w:rPr>
          <w:i/>
          <w:iCs/>
          <w:sz w:val="24"/>
          <w:szCs w:val="24"/>
        </w:rPr>
        <w:t xml:space="preserve"> </w:t>
      </w:r>
      <w:r w:rsidR="009F5254">
        <w:rPr>
          <w:sz w:val="24"/>
          <w:szCs w:val="24"/>
        </w:rPr>
        <w:t xml:space="preserve">-  </w:t>
      </w:r>
      <w:r w:rsidR="00DD0462">
        <w:rPr>
          <w:sz w:val="24"/>
          <w:szCs w:val="24"/>
        </w:rPr>
        <w:t>and a user can easily intuit the how to generate a playlist from here</w:t>
      </w:r>
      <w:r w:rsidR="00AB2CA5">
        <w:rPr>
          <w:sz w:val="24"/>
          <w:szCs w:val="24"/>
        </w:rPr>
        <w:t>, making user experience straightforward</w:t>
      </w:r>
      <w:r w:rsidR="00DD0462">
        <w:rPr>
          <w:sz w:val="24"/>
          <w:szCs w:val="24"/>
        </w:rPr>
        <w:t>. Comparing it to similar applications in the</w:t>
      </w:r>
      <w:r w:rsidR="00C14026">
        <w:rPr>
          <w:sz w:val="24"/>
          <w:szCs w:val="24"/>
        </w:rPr>
        <w:t xml:space="preserve"> music recommendation</w:t>
      </w:r>
      <w:r w:rsidR="00DD0462">
        <w:rPr>
          <w:sz w:val="24"/>
          <w:szCs w:val="24"/>
        </w:rPr>
        <w:t xml:space="preserve"> space, MagicPlaylist </w:t>
      </w:r>
      <w:r w:rsidR="00AB2CA5">
        <w:rPr>
          <w:sz w:val="24"/>
          <w:szCs w:val="24"/>
        </w:rPr>
        <w:t>is one of the most accessible for users</w:t>
      </w:r>
      <w:r w:rsidR="00C14026">
        <w:rPr>
          <w:sz w:val="24"/>
          <w:szCs w:val="24"/>
        </w:rPr>
        <w:t>. In my research, it served as an inspiration for the design of my UI, and the general flow o</w:t>
      </w:r>
      <w:r w:rsidR="001F0A7C">
        <w:rPr>
          <w:sz w:val="24"/>
          <w:szCs w:val="24"/>
        </w:rPr>
        <w:t>f user interaction with the website.</w:t>
      </w:r>
    </w:p>
    <w:p w14:paraId="29A04EC6" w14:textId="72F4D4BA" w:rsidR="001F0A7C" w:rsidRDefault="001F0A7C" w:rsidP="00A247E0">
      <w:pPr>
        <w:rPr>
          <w:sz w:val="24"/>
          <w:szCs w:val="24"/>
        </w:rPr>
      </w:pPr>
    </w:p>
    <w:p w14:paraId="6FC35BB6" w14:textId="20291C31" w:rsidR="001F0A7C" w:rsidRDefault="001F0A7C" w:rsidP="00A247E0">
      <w:pPr>
        <w:rPr>
          <w:sz w:val="24"/>
          <w:szCs w:val="24"/>
        </w:rPr>
      </w:pPr>
      <w:r>
        <w:rPr>
          <w:sz w:val="24"/>
          <w:szCs w:val="24"/>
        </w:rPr>
        <w:t xml:space="preserve">The application does however </w:t>
      </w:r>
      <w:r w:rsidR="00D54A39">
        <w:rPr>
          <w:sz w:val="24"/>
          <w:szCs w:val="24"/>
        </w:rPr>
        <w:t xml:space="preserve">lack somewhat in the </w:t>
      </w:r>
      <w:r w:rsidR="006C2C56">
        <w:rPr>
          <w:sz w:val="24"/>
          <w:szCs w:val="24"/>
        </w:rPr>
        <w:t>mood-based</w:t>
      </w:r>
      <w:r w:rsidR="00D54A39">
        <w:rPr>
          <w:sz w:val="24"/>
          <w:szCs w:val="24"/>
        </w:rPr>
        <w:t xml:space="preserve"> recommendations. The </w:t>
      </w:r>
      <w:r w:rsidR="006C2C56">
        <w:rPr>
          <w:sz w:val="24"/>
          <w:szCs w:val="24"/>
        </w:rPr>
        <w:t xml:space="preserve">user plays no role in defining the moods </w:t>
      </w:r>
      <w:r w:rsidR="005A2891">
        <w:rPr>
          <w:sz w:val="24"/>
          <w:szCs w:val="24"/>
        </w:rPr>
        <w:t>- they</w:t>
      </w:r>
      <w:r w:rsidR="006C2C56">
        <w:rPr>
          <w:sz w:val="24"/>
          <w:szCs w:val="24"/>
        </w:rPr>
        <w:t xml:space="preserve"> are predetermined within the application. </w:t>
      </w:r>
      <w:r w:rsidR="005A2891">
        <w:rPr>
          <w:sz w:val="24"/>
          <w:szCs w:val="24"/>
        </w:rPr>
        <w:t xml:space="preserve">This detracts from the user’s control over what they are recommended, as none of the </w:t>
      </w:r>
      <w:r w:rsidR="005A2891">
        <w:rPr>
          <w:sz w:val="24"/>
          <w:szCs w:val="24"/>
        </w:rPr>
        <w:lastRenderedPageBreak/>
        <w:t xml:space="preserve">predetermined moods may match exactly what they desire. </w:t>
      </w:r>
      <w:r w:rsidR="004E1FA7">
        <w:rPr>
          <w:sz w:val="24"/>
          <w:szCs w:val="24"/>
        </w:rPr>
        <w:t xml:space="preserve">I aim to grant the user more control over describing their mood, by </w:t>
      </w:r>
      <w:r w:rsidR="00546049">
        <w:rPr>
          <w:sz w:val="24"/>
          <w:szCs w:val="24"/>
        </w:rPr>
        <w:t xml:space="preserve">allowing them to fine tune multiple “mood variables”, that their suggestions will be based upon. </w:t>
      </w:r>
    </w:p>
    <w:p w14:paraId="4B98B5F9" w14:textId="63E31185" w:rsidR="0079736A" w:rsidRPr="009F5254" w:rsidRDefault="0079736A" w:rsidP="00A247E0">
      <w:r>
        <w:rPr>
          <w:sz w:val="24"/>
          <w:szCs w:val="24"/>
        </w:rPr>
        <w:t>Due to it being so close in nature to my application, MagicPlaylist may well serve as a comparison in my final evaluation.</w:t>
      </w:r>
    </w:p>
    <w:p w14:paraId="07CE7851" w14:textId="77777777" w:rsidR="000B7E31" w:rsidRPr="000B7E31" w:rsidRDefault="000B7E31" w:rsidP="000B7E31"/>
    <w:p w14:paraId="51026CA8" w14:textId="1CCD8F34" w:rsidR="00671157" w:rsidRPr="00671157" w:rsidRDefault="009B697E" w:rsidP="00671157">
      <w:pPr>
        <w:pStyle w:val="Heading2"/>
      </w:pPr>
      <w:bookmarkStart w:id="9" w:name="_Toc151554797"/>
      <w:r>
        <w:t xml:space="preserve">2.3. </w:t>
      </w:r>
      <w:r w:rsidR="00442885">
        <w:tab/>
      </w:r>
      <w:r w:rsidR="00604B8B">
        <w:t>Technologies</w:t>
      </w:r>
      <w:bookmarkEnd w:id="9"/>
      <w:r w:rsidR="00604B8B">
        <w:t xml:space="preserve"> </w:t>
      </w:r>
    </w:p>
    <w:p w14:paraId="355A3577" w14:textId="23EF8531" w:rsidR="00842798" w:rsidRDefault="00671157" w:rsidP="00671157">
      <w:pPr>
        <w:rPr>
          <w:sz w:val="24"/>
          <w:szCs w:val="24"/>
        </w:rPr>
      </w:pPr>
      <w:r w:rsidRPr="00671157">
        <w:rPr>
          <w:sz w:val="24"/>
          <w:szCs w:val="24"/>
        </w:rPr>
        <w:t xml:space="preserve">This section </w:t>
      </w:r>
      <w:r>
        <w:rPr>
          <w:sz w:val="24"/>
          <w:szCs w:val="24"/>
        </w:rPr>
        <w:t>describes technologies that were researched and considered for use in the project, including those that were ultimately chosen to be used.</w:t>
      </w:r>
    </w:p>
    <w:p w14:paraId="3632D413" w14:textId="77777777" w:rsidR="00A10F8D" w:rsidRPr="00671157" w:rsidRDefault="00A10F8D" w:rsidP="00671157">
      <w:pPr>
        <w:rPr>
          <w:sz w:val="24"/>
          <w:szCs w:val="24"/>
        </w:rPr>
      </w:pPr>
    </w:p>
    <w:p w14:paraId="1E7CA774" w14:textId="6C13C755" w:rsidR="001C29E9" w:rsidRPr="001C29E9" w:rsidRDefault="009F0A4E" w:rsidP="00A10F8D">
      <w:pPr>
        <w:pStyle w:val="Heading3"/>
      </w:pPr>
      <w:bookmarkStart w:id="10" w:name="_Toc151554798"/>
      <w:r>
        <w:t>2.3.1 Programming Languages</w:t>
      </w:r>
      <w:bookmarkEnd w:id="10"/>
    </w:p>
    <w:p w14:paraId="080124E6" w14:textId="406101CC" w:rsidR="00BD5D1E" w:rsidRPr="007266F2" w:rsidRDefault="001C29E9" w:rsidP="00BD5D1E">
      <w:pPr>
        <w:rPr>
          <w:sz w:val="24"/>
          <w:szCs w:val="24"/>
        </w:rPr>
      </w:pPr>
      <w:r w:rsidRPr="007266F2">
        <w:rPr>
          <w:sz w:val="24"/>
          <w:szCs w:val="24"/>
        </w:rPr>
        <w:t xml:space="preserve">This section describes the programming languages </w:t>
      </w:r>
      <w:r w:rsidR="00A10F8D" w:rsidRPr="007266F2">
        <w:rPr>
          <w:sz w:val="24"/>
          <w:szCs w:val="24"/>
        </w:rPr>
        <w:t>researched for the application.</w:t>
      </w:r>
    </w:p>
    <w:p w14:paraId="00967829" w14:textId="77777777" w:rsidR="00A10F8D" w:rsidRPr="00BD5D1E" w:rsidRDefault="00A10F8D" w:rsidP="00BD5D1E"/>
    <w:p w14:paraId="0CD1797B" w14:textId="05E9D61E" w:rsidR="00671157" w:rsidRDefault="00671157" w:rsidP="00BD5D1E">
      <w:pPr>
        <w:pStyle w:val="Heading5"/>
      </w:pPr>
      <w:r>
        <w:t>2.3.1.1 Java</w:t>
      </w:r>
    </w:p>
    <w:p w14:paraId="345773E1" w14:textId="15A79078" w:rsidR="00F93918" w:rsidRDefault="00F93918" w:rsidP="00F93918">
      <w:pPr>
        <w:rPr>
          <w:sz w:val="24"/>
          <w:szCs w:val="24"/>
        </w:rPr>
      </w:pPr>
      <w:r w:rsidRPr="00F93918">
        <w:rPr>
          <w:sz w:val="24"/>
          <w:szCs w:val="24"/>
        </w:rPr>
        <w:t>Java is a general-purpose class-based, object-oriented programming language</w:t>
      </w:r>
      <w:r>
        <w:rPr>
          <w:sz w:val="24"/>
          <w:szCs w:val="24"/>
        </w:rPr>
        <w:t xml:space="preserve">, </w:t>
      </w:r>
      <w:r w:rsidRPr="00F93918">
        <w:rPr>
          <w:sz w:val="24"/>
          <w:szCs w:val="24"/>
        </w:rPr>
        <w:t xml:space="preserve">designed to have as few implementation dependencies as </w:t>
      </w:r>
      <w:r w:rsidR="00CD33DC" w:rsidRPr="00F93918">
        <w:rPr>
          <w:sz w:val="24"/>
          <w:szCs w:val="24"/>
        </w:rPr>
        <w:t>possible</w:t>
      </w:r>
      <w:r w:rsidR="00CD33DC" w:rsidRPr="00CD33DC">
        <w:rPr>
          <w:rFonts w:ascii="Calibri" w:hAnsi="Calibri" w:cs="Calibri"/>
          <w:sz w:val="24"/>
          <w:szCs w:val="24"/>
        </w:rPr>
        <w:t xml:space="preserve"> </w:t>
      </w:r>
      <w:r w:rsidR="000B227C">
        <w:rPr>
          <w:rFonts w:ascii="Calibri" w:hAnsi="Calibri" w:cs="Calibri"/>
          <w:sz w:val="24"/>
          <w:szCs w:val="24"/>
        </w:rPr>
        <w:fldChar w:fldCharType="begin"/>
      </w:r>
      <w:r w:rsidR="000B227C">
        <w:rPr>
          <w:rFonts w:ascii="Calibri" w:hAnsi="Calibri" w:cs="Calibri"/>
          <w:sz w:val="24"/>
          <w:szCs w:val="24"/>
        </w:rPr>
        <w:instrText xml:space="preserve"> ADDIN ZOTERO_ITEM CSL_CITATION {"citationID":"ZRcZdwTk","properties":{"formattedCitation":"(5)","plainCitation":"(5)","noteIndex":0},"citationItems":[{"id":9,"uris":["http://zotero.org/users/local/tPAIEh28/items/279D8AG8"],"itemData":{"id":9,"type":"book","ISBN":"978-0-201-65768-5","publisher":"USA, Addison Wesley","title":"Program Development in Java - Abstraction, Specification, and Object-Oriented Design","author":[{"family":"Guttag","given":"Barbara Liskov with John"}],"issued":{"date-parts":[["2000"]]}}}],"schema":"https://github.com/citation-style-language/schema/raw/master/csl-citation.json"} </w:instrText>
      </w:r>
      <w:r w:rsidR="000B227C">
        <w:rPr>
          <w:rFonts w:ascii="Calibri" w:hAnsi="Calibri" w:cs="Calibri"/>
          <w:sz w:val="24"/>
          <w:szCs w:val="24"/>
        </w:rPr>
        <w:fldChar w:fldCharType="separate"/>
      </w:r>
      <w:r w:rsidR="000B227C" w:rsidRPr="000B227C">
        <w:rPr>
          <w:rFonts w:ascii="Calibri" w:hAnsi="Calibri" w:cs="Calibri"/>
          <w:sz w:val="24"/>
        </w:rPr>
        <w:t>(5)</w:t>
      </w:r>
      <w:r w:rsidR="000B227C">
        <w:rPr>
          <w:rFonts w:ascii="Calibri" w:hAnsi="Calibri" w:cs="Calibri"/>
          <w:sz w:val="24"/>
          <w:szCs w:val="24"/>
        </w:rPr>
        <w:fldChar w:fldCharType="end"/>
      </w:r>
      <w:r w:rsidR="000B227C">
        <w:rPr>
          <w:rFonts w:ascii="Calibri" w:hAnsi="Calibri" w:cs="Calibri"/>
          <w:sz w:val="24"/>
          <w:szCs w:val="24"/>
        </w:rPr>
        <w:t xml:space="preserve">. </w:t>
      </w:r>
      <w:r w:rsidR="00752EF9">
        <w:rPr>
          <w:sz w:val="24"/>
          <w:szCs w:val="24"/>
        </w:rPr>
        <w:t xml:space="preserve">As of 2019, it was reported to be one of the most used </w:t>
      </w:r>
      <w:r w:rsidR="0000378C">
        <w:rPr>
          <w:sz w:val="24"/>
          <w:szCs w:val="24"/>
        </w:rPr>
        <w:t>programming languages among developers</w:t>
      </w:r>
      <w:r w:rsidR="00000129">
        <w:rPr>
          <w:sz w:val="24"/>
          <w:szCs w:val="24"/>
        </w:rPr>
        <w:t>, particularly in developing client-server web applications</w:t>
      </w:r>
      <w:r w:rsidR="00000129" w:rsidRPr="00000129">
        <w:rPr>
          <w:sz w:val="24"/>
          <w:szCs w:val="24"/>
        </w:rPr>
        <w:t>, with a reported 9 million developers</w:t>
      </w:r>
      <w:r w:rsidR="000B227C">
        <w:rPr>
          <w:sz w:val="24"/>
          <w:szCs w:val="24"/>
        </w:rPr>
        <w:t xml:space="preserve"> </w:t>
      </w:r>
      <w:r w:rsidR="00022BC7">
        <w:rPr>
          <w:sz w:val="24"/>
          <w:szCs w:val="24"/>
        </w:rPr>
        <w:fldChar w:fldCharType="begin"/>
      </w:r>
      <w:r w:rsidR="00022BC7">
        <w:rPr>
          <w:sz w:val="24"/>
          <w:szCs w:val="24"/>
        </w:rPr>
        <w:instrText xml:space="preserve"> ADDIN ZOTERO_ITEM CSL_CITATION {"citationID":"D0AGkwZE","properties":{"formattedCitation":"(6)","plainCitation":"(6)","noteIndex":0},"citationItems":[{"id":11,"uris":["http://zotero.org/users/local/tPAIEh28/items/UJEIYANN"],"itemData":{"id":11,"type":"webpage","abstract":"GitHubGitHub co-founder Chris WanstrathThousands of programming languages exist, but there are some trusty ones that developers turn to again and again.GitHub,","container-title":"Business Insider","title":"The 10 most popular programming languages, according to the 'Facebook for programmers'","URL":"https://www.businessinsider.in/the-10-most-popular-programming-languages-according-to-the-facebook-for-programmers/articleshow/66253927.cms","accessed":{"date-parts":[["2023",11,7]]}}}],"schema":"https://github.com/citation-style-language/schema/raw/master/csl-citation.json"} </w:instrText>
      </w:r>
      <w:r w:rsidR="00022BC7">
        <w:rPr>
          <w:sz w:val="24"/>
          <w:szCs w:val="24"/>
        </w:rPr>
        <w:fldChar w:fldCharType="separate"/>
      </w:r>
      <w:r w:rsidR="00022BC7" w:rsidRPr="00022BC7">
        <w:rPr>
          <w:rFonts w:ascii="Calibri" w:hAnsi="Calibri" w:cs="Calibri"/>
          <w:sz w:val="24"/>
        </w:rPr>
        <w:t>(6)</w:t>
      </w:r>
      <w:r w:rsidR="00022BC7">
        <w:rPr>
          <w:sz w:val="24"/>
          <w:szCs w:val="24"/>
        </w:rPr>
        <w:fldChar w:fldCharType="end"/>
      </w:r>
      <w:r w:rsidR="00022BC7">
        <w:rPr>
          <w:sz w:val="24"/>
          <w:szCs w:val="24"/>
        </w:rPr>
        <w:t xml:space="preserve">. Its </w:t>
      </w:r>
      <w:r w:rsidR="008B5E4A">
        <w:rPr>
          <w:sz w:val="24"/>
          <w:szCs w:val="24"/>
        </w:rPr>
        <w:t>widespread</w:t>
      </w:r>
      <w:r w:rsidR="00022BC7">
        <w:rPr>
          <w:sz w:val="24"/>
          <w:szCs w:val="24"/>
        </w:rPr>
        <w:t xml:space="preserve"> popularity in web applications and the </w:t>
      </w:r>
      <w:r w:rsidR="008B5E4A">
        <w:rPr>
          <w:sz w:val="24"/>
          <w:szCs w:val="24"/>
        </w:rPr>
        <w:t>large amount of documentation available make java a viable option.</w:t>
      </w:r>
    </w:p>
    <w:p w14:paraId="004BAEDB" w14:textId="77777777" w:rsidR="007F045A" w:rsidRDefault="007F045A" w:rsidP="00F93918">
      <w:pPr>
        <w:rPr>
          <w:sz w:val="24"/>
          <w:szCs w:val="24"/>
        </w:rPr>
      </w:pPr>
    </w:p>
    <w:p w14:paraId="4B18DE62" w14:textId="59D7848C" w:rsidR="007F045A" w:rsidRDefault="007F045A" w:rsidP="007F045A">
      <w:pPr>
        <w:keepNext/>
      </w:pPr>
      <w:r>
        <w:t xml:space="preserve">                           </w:t>
      </w:r>
      <w:r>
        <w:rPr>
          <w:noProof/>
        </w:rPr>
        <w:drawing>
          <wp:inline distT="0" distB="0" distL="0" distR="0" wp14:anchorId="195FFD0B" wp14:editId="6D71E2BC">
            <wp:extent cx="2758440" cy="1251062"/>
            <wp:effectExtent l="0" t="0" r="3810" b="6350"/>
            <wp:docPr id="206972066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0663" name="Picture 1" descr="A white background with black text&#10;&#10;Description automatically generated"/>
                    <pic:cNvPicPr/>
                  </pic:nvPicPr>
                  <pic:blipFill>
                    <a:blip r:embed="rId16"/>
                    <a:stretch>
                      <a:fillRect/>
                    </a:stretch>
                  </pic:blipFill>
                  <pic:spPr>
                    <a:xfrm>
                      <a:off x="0" y="0"/>
                      <a:ext cx="2768475" cy="1255613"/>
                    </a:xfrm>
                    <a:prstGeom prst="rect">
                      <a:avLst/>
                    </a:prstGeom>
                  </pic:spPr>
                </pic:pic>
              </a:graphicData>
            </a:graphic>
          </wp:inline>
        </w:drawing>
      </w:r>
    </w:p>
    <w:p w14:paraId="4F23F6C5" w14:textId="7B408382" w:rsidR="007F045A" w:rsidRPr="00F93918" w:rsidRDefault="007F045A" w:rsidP="007F045A">
      <w:pPr>
        <w:pStyle w:val="Caption"/>
        <w:rPr>
          <w:sz w:val="24"/>
          <w:szCs w:val="24"/>
        </w:rPr>
      </w:pPr>
      <w:r>
        <w:t xml:space="preserve">                                   Figure </w:t>
      </w:r>
      <w:fldSimple w:instr=" SEQ Figure \* ARABIC ">
        <w:r w:rsidR="0024620C">
          <w:rPr>
            <w:noProof/>
          </w:rPr>
          <w:t>6</w:t>
        </w:r>
      </w:fldSimple>
      <w:r>
        <w:t>: Some simple Java code</w:t>
      </w:r>
      <w:r w:rsidR="0033076C">
        <w:t xml:space="preserve"> </w:t>
      </w:r>
      <w:r w:rsidR="0033076C">
        <w:fldChar w:fldCharType="begin"/>
      </w:r>
      <w:r w:rsidR="0033076C">
        <w:instrText xml:space="preserve"> ADDIN ZOTERO_ITEM CSL_CITATION {"citationID":"dXvWjRJ4","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1395AB8E" w14:textId="77777777" w:rsidR="00842798" w:rsidRDefault="00842798" w:rsidP="00842798"/>
    <w:p w14:paraId="78F54C41" w14:textId="33B97FA4" w:rsidR="00842798" w:rsidRDefault="00842798" w:rsidP="00BD5D1E">
      <w:pPr>
        <w:pStyle w:val="Heading5"/>
      </w:pPr>
      <w:r>
        <w:t>2.3.1.2 Python</w:t>
      </w:r>
    </w:p>
    <w:p w14:paraId="4D480A87" w14:textId="1BFFED85" w:rsidR="006C2F44" w:rsidRPr="00520E36" w:rsidRDefault="008456BA" w:rsidP="00615676">
      <w:pPr>
        <w:rPr>
          <w:sz w:val="24"/>
          <w:szCs w:val="24"/>
        </w:rPr>
      </w:pPr>
      <w:r w:rsidRPr="00CC0C5C">
        <w:rPr>
          <w:sz w:val="24"/>
          <w:szCs w:val="24"/>
        </w:rPr>
        <w:t>Like Java, Python is a widely used general</w:t>
      </w:r>
      <w:r w:rsidR="00CC0C5C" w:rsidRPr="00CC0C5C">
        <w:rPr>
          <w:sz w:val="24"/>
          <w:szCs w:val="24"/>
        </w:rPr>
        <w:t xml:space="preserve">- </w:t>
      </w:r>
      <w:r w:rsidRPr="00CC0C5C">
        <w:rPr>
          <w:sz w:val="24"/>
          <w:szCs w:val="24"/>
        </w:rPr>
        <w:t>purpose</w:t>
      </w:r>
      <w:r w:rsidR="00CC0C5C" w:rsidRPr="00CC0C5C">
        <w:rPr>
          <w:sz w:val="24"/>
          <w:szCs w:val="24"/>
        </w:rPr>
        <w:t xml:space="preserve"> programming language</w:t>
      </w:r>
      <w:r w:rsidR="009E1DB8">
        <w:rPr>
          <w:sz w:val="24"/>
          <w:szCs w:val="24"/>
        </w:rPr>
        <w:t xml:space="preserve">, used in </w:t>
      </w:r>
      <w:r w:rsidR="004C65C8">
        <w:rPr>
          <w:sz w:val="24"/>
          <w:szCs w:val="24"/>
        </w:rPr>
        <w:t xml:space="preserve">a range of applications including web applications </w:t>
      </w:r>
      <w:r w:rsidR="0013271B">
        <w:rPr>
          <w:sz w:val="24"/>
          <w:szCs w:val="24"/>
        </w:rPr>
        <w:fldChar w:fldCharType="begin"/>
      </w:r>
      <w:r w:rsidR="0033076C">
        <w:rPr>
          <w:sz w:val="24"/>
          <w:szCs w:val="24"/>
        </w:rPr>
        <w:instrText xml:space="preserve"> ADDIN ZOTERO_ITEM CSL_CITATION {"citationID":"5d7ktgxd","properties":{"formattedCitation":"(8)","plainCitation":"(8)","noteIndex":0},"citationItems":[{"id":13,"uris":["http://zotero.org/users/local/tPAIEh28/items/D5JJYI4N"],"itemData":{"id":13,"type":"webpage","title":"Python (programming language) ~ Information Technology ~ 2420 ~ kelas-karyawan-bali.kurikulum.org","URL":"http://kelas-karyawan-bali.kurikulum.org/IT/en/2420-2301/Python_3721_kelas-karyawan-bali-kurikulumngetesumum.html","accessed":{"date-parts":[["2023",11,7]]}}}],"schema":"https://github.com/citation-style-language/schema/raw/master/csl-citation.json"} </w:instrText>
      </w:r>
      <w:r w:rsidR="0013271B">
        <w:rPr>
          <w:sz w:val="24"/>
          <w:szCs w:val="24"/>
        </w:rPr>
        <w:fldChar w:fldCharType="separate"/>
      </w:r>
      <w:r w:rsidR="0033076C" w:rsidRPr="0033076C">
        <w:rPr>
          <w:rFonts w:ascii="Calibri" w:hAnsi="Calibri" w:cs="Calibri"/>
          <w:sz w:val="24"/>
        </w:rPr>
        <w:t>(8)</w:t>
      </w:r>
      <w:r w:rsidR="0013271B">
        <w:rPr>
          <w:sz w:val="24"/>
          <w:szCs w:val="24"/>
        </w:rPr>
        <w:fldChar w:fldCharType="end"/>
      </w:r>
      <w:r w:rsidR="00CC0C5C" w:rsidRPr="00CC0C5C">
        <w:rPr>
          <w:sz w:val="24"/>
          <w:szCs w:val="24"/>
        </w:rPr>
        <w:t xml:space="preserve">. </w:t>
      </w:r>
      <w:r w:rsidR="00FA1A96">
        <w:rPr>
          <w:sz w:val="24"/>
          <w:szCs w:val="24"/>
        </w:rPr>
        <w:t xml:space="preserve">Python has a greater focus on </w:t>
      </w:r>
      <w:r w:rsidR="00520E36">
        <w:rPr>
          <w:sz w:val="24"/>
          <w:szCs w:val="24"/>
        </w:rPr>
        <w:t>readability and</w:t>
      </w:r>
      <w:r w:rsidR="00FA1A96">
        <w:rPr>
          <w:sz w:val="24"/>
          <w:szCs w:val="24"/>
        </w:rPr>
        <w:t xml:space="preserve"> is less verbose than Java </w:t>
      </w:r>
      <w:r w:rsidR="00FA1A96" w:rsidRPr="00FA1A96">
        <w:rPr>
          <w:i/>
          <w:iCs/>
          <w:sz w:val="24"/>
          <w:szCs w:val="24"/>
        </w:rPr>
        <w:t>(see Figure 6)</w:t>
      </w:r>
      <w:r w:rsidR="0013271B">
        <w:rPr>
          <w:i/>
          <w:iCs/>
          <w:sz w:val="24"/>
          <w:szCs w:val="24"/>
        </w:rPr>
        <w:t xml:space="preserve">. </w:t>
      </w:r>
      <w:r w:rsidR="00520E36">
        <w:rPr>
          <w:sz w:val="24"/>
          <w:szCs w:val="24"/>
        </w:rPr>
        <w:t xml:space="preserve">Python was chosen as the main programming language for this project due to its </w:t>
      </w:r>
      <w:r w:rsidR="00420128">
        <w:rPr>
          <w:sz w:val="24"/>
          <w:szCs w:val="24"/>
        </w:rPr>
        <w:t xml:space="preserve">readability and </w:t>
      </w:r>
      <w:r w:rsidR="00520E36">
        <w:rPr>
          <w:sz w:val="24"/>
          <w:szCs w:val="24"/>
        </w:rPr>
        <w:t xml:space="preserve">compatibility with </w:t>
      </w:r>
      <w:r w:rsidR="00420128">
        <w:rPr>
          <w:sz w:val="24"/>
          <w:szCs w:val="24"/>
        </w:rPr>
        <w:t xml:space="preserve">numerous packages, including Spotipy. </w:t>
      </w:r>
      <w:r w:rsidR="0033076C">
        <w:rPr>
          <w:sz w:val="24"/>
          <w:szCs w:val="24"/>
        </w:rPr>
        <w:t>Spotipy and its importance to my project will be described in the next section.</w:t>
      </w:r>
    </w:p>
    <w:p w14:paraId="097191F6" w14:textId="77777777" w:rsidR="006C2F44" w:rsidRDefault="006C2F44" w:rsidP="006C2F44">
      <w:pPr>
        <w:keepNext/>
      </w:pPr>
      <w:r>
        <w:lastRenderedPageBreak/>
        <w:t xml:space="preserve">                                  </w:t>
      </w:r>
      <w:r>
        <w:rPr>
          <w:noProof/>
        </w:rPr>
        <w:drawing>
          <wp:inline distT="0" distB="0" distL="0" distR="0" wp14:anchorId="664A713A" wp14:editId="1F0D27F7">
            <wp:extent cx="2522220" cy="1166249"/>
            <wp:effectExtent l="0" t="0" r="0" b="0"/>
            <wp:docPr id="424307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07192" name="Picture 1" descr="A white background with black text&#10;&#10;Description automatically generated"/>
                    <pic:cNvPicPr/>
                  </pic:nvPicPr>
                  <pic:blipFill>
                    <a:blip r:embed="rId17"/>
                    <a:stretch>
                      <a:fillRect/>
                    </a:stretch>
                  </pic:blipFill>
                  <pic:spPr>
                    <a:xfrm>
                      <a:off x="0" y="0"/>
                      <a:ext cx="2544466" cy="1176535"/>
                    </a:xfrm>
                    <a:prstGeom prst="rect">
                      <a:avLst/>
                    </a:prstGeom>
                  </pic:spPr>
                </pic:pic>
              </a:graphicData>
            </a:graphic>
          </wp:inline>
        </w:drawing>
      </w:r>
    </w:p>
    <w:p w14:paraId="34F12D2F" w14:textId="2833A11D" w:rsidR="006C2F44" w:rsidRPr="00615676" w:rsidRDefault="006C2F44" w:rsidP="006C2F44">
      <w:pPr>
        <w:pStyle w:val="Caption"/>
        <w:ind w:left="1440"/>
      </w:pPr>
      <w:r>
        <w:t xml:space="preserve">        Figure </w:t>
      </w:r>
      <w:fldSimple w:instr=" SEQ Figure \* ARABIC ">
        <w:r w:rsidR="0024620C">
          <w:rPr>
            <w:noProof/>
          </w:rPr>
          <w:t>7</w:t>
        </w:r>
      </w:fldSimple>
      <w:r>
        <w:t>: Some simple Python code</w:t>
      </w:r>
      <w:r w:rsidR="0033076C">
        <w:t xml:space="preserve"> </w:t>
      </w:r>
      <w:r w:rsidR="0033076C">
        <w:fldChar w:fldCharType="begin"/>
      </w:r>
      <w:r w:rsidR="0033076C">
        <w:instrText xml:space="preserve"> ADDIN ZOTERO_ITEM CSL_CITATION {"citationID":"FZzGfu3C","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2B9B5E66" w14:textId="77777777" w:rsidR="007F045A" w:rsidRPr="007F045A" w:rsidRDefault="007F045A" w:rsidP="007F045A"/>
    <w:p w14:paraId="527F9641" w14:textId="77777777" w:rsidR="00842798" w:rsidRDefault="00842798" w:rsidP="00BD5D1E">
      <w:pPr>
        <w:pStyle w:val="Heading5"/>
      </w:pPr>
    </w:p>
    <w:p w14:paraId="305CC128" w14:textId="44E3A0D2" w:rsidR="00842798" w:rsidRPr="00842798" w:rsidRDefault="00842798" w:rsidP="008F1007">
      <w:pPr>
        <w:pStyle w:val="Heading6"/>
      </w:pPr>
      <w:r>
        <w:t>2.3.</w:t>
      </w:r>
      <w:r w:rsidR="00BD5D1E">
        <w:t>1.</w:t>
      </w:r>
      <w:r w:rsidR="008F1007">
        <w:t>2.1</w:t>
      </w:r>
      <w:r w:rsidR="00BD5D1E">
        <w:t xml:space="preserve"> Spotipy</w:t>
      </w:r>
    </w:p>
    <w:p w14:paraId="4E46C224" w14:textId="460D8214" w:rsidR="009F0A4E" w:rsidRPr="00F149BB" w:rsidRDefault="00F149BB" w:rsidP="009F0A4E">
      <w:pPr>
        <w:rPr>
          <w:sz w:val="24"/>
          <w:szCs w:val="24"/>
        </w:rPr>
      </w:pPr>
      <w:r w:rsidRPr="00F149BB">
        <w:rPr>
          <w:sz w:val="24"/>
          <w:szCs w:val="24"/>
        </w:rPr>
        <w:t>Spotipy is a lightweight Python library for the Spotify Web API.</w:t>
      </w:r>
      <w:r w:rsidR="00810849" w:rsidRPr="00F149BB">
        <w:rPr>
          <w:sz w:val="24"/>
          <w:szCs w:val="24"/>
        </w:rPr>
        <w:t xml:space="preserve"> </w:t>
      </w:r>
      <w:r w:rsidRPr="00F149BB">
        <w:rPr>
          <w:sz w:val="24"/>
          <w:szCs w:val="24"/>
        </w:rPr>
        <w:t>It</w:t>
      </w:r>
      <w:r w:rsidR="009F0A4E" w:rsidRPr="00F149BB">
        <w:rPr>
          <w:sz w:val="24"/>
          <w:szCs w:val="24"/>
        </w:rPr>
        <w:t xml:space="preserve"> essentially eliminates the need to make direct calls to the Spotify API, instead compressing these calls into built in python functions that can be used to access Spotify data</w:t>
      </w:r>
      <w:r w:rsidR="004B63B1">
        <w:rPr>
          <w:sz w:val="24"/>
          <w:szCs w:val="24"/>
        </w:rPr>
        <w:t xml:space="preserve"> </w:t>
      </w:r>
      <w:r w:rsidR="004B63B1">
        <w:rPr>
          <w:sz w:val="24"/>
          <w:szCs w:val="24"/>
        </w:rPr>
        <w:fldChar w:fldCharType="begin"/>
      </w:r>
      <w:r w:rsidR="004B63B1">
        <w:rPr>
          <w:sz w:val="24"/>
          <w:szCs w:val="24"/>
        </w:rPr>
        <w:instrText xml:space="preserve"> ADDIN ZOTERO_ITEM CSL_CITATION {"citationID":"P1BhgR5q","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B63B1">
        <w:rPr>
          <w:sz w:val="24"/>
          <w:szCs w:val="24"/>
        </w:rPr>
        <w:fldChar w:fldCharType="separate"/>
      </w:r>
      <w:r w:rsidR="004B63B1" w:rsidRPr="004B63B1">
        <w:rPr>
          <w:rFonts w:ascii="Calibri" w:hAnsi="Calibri" w:cs="Calibri"/>
          <w:sz w:val="24"/>
        </w:rPr>
        <w:t>(9)</w:t>
      </w:r>
      <w:r w:rsidR="004B63B1">
        <w:rPr>
          <w:sz w:val="24"/>
          <w:szCs w:val="24"/>
        </w:rPr>
        <w:fldChar w:fldCharType="end"/>
      </w:r>
      <w:r w:rsidR="004B63B1">
        <w:rPr>
          <w:sz w:val="24"/>
          <w:szCs w:val="24"/>
        </w:rPr>
        <w:t>.</w:t>
      </w:r>
      <w:r w:rsidR="00214E82">
        <w:rPr>
          <w:sz w:val="24"/>
          <w:szCs w:val="24"/>
        </w:rPr>
        <w:t xml:space="preserve"> Using Spoti</w:t>
      </w:r>
      <w:r w:rsidR="007E7FEF">
        <w:rPr>
          <w:sz w:val="24"/>
          <w:szCs w:val="24"/>
        </w:rPr>
        <w:t>p</w:t>
      </w:r>
      <w:r w:rsidR="00214E82">
        <w:rPr>
          <w:sz w:val="24"/>
          <w:szCs w:val="24"/>
        </w:rPr>
        <w:t xml:space="preserve">y, data can easily be retrieved from </w:t>
      </w:r>
      <w:r w:rsidR="00552289">
        <w:rPr>
          <w:sz w:val="24"/>
          <w:szCs w:val="24"/>
        </w:rPr>
        <w:t>a user’s Spotify library</w:t>
      </w:r>
      <w:r w:rsidR="007E7FEF">
        <w:rPr>
          <w:sz w:val="24"/>
          <w:szCs w:val="24"/>
        </w:rPr>
        <w:t xml:space="preserve"> in the form of python arrays and dictionaries.</w:t>
      </w:r>
      <w:r w:rsidR="00552289">
        <w:rPr>
          <w:sz w:val="24"/>
          <w:szCs w:val="24"/>
        </w:rPr>
        <w:t xml:space="preserve"> </w:t>
      </w:r>
      <w:r w:rsidR="007E7FEF">
        <w:rPr>
          <w:sz w:val="24"/>
          <w:szCs w:val="24"/>
        </w:rPr>
        <w:t>This allows</w:t>
      </w:r>
      <w:r w:rsidR="00552289">
        <w:rPr>
          <w:sz w:val="24"/>
          <w:szCs w:val="24"/>
        </w:rPr>
        <w:t xml:space="preserve"> </w:t>
      </w:r>
      <w:r w:rsidR="007E7FEF">
        <w:rPr>
          <w:sz w:val="24"/>
          <w:szCs w:val="24"/>
        </w:rPr>
        <w:t>for easy</w:t>
      </w:r>
      <w:r w:rsidR="00552289">
        <w:rPr>
          <w:sz w:val="24"/>
          <w:szCs w:val="24"/>
        </w:rPr>
        <w:t xml:space="preserve"> </w:t>
      </w:r>
      <w:r w:rsidR="007E7FEF">
        <w:rPr>
          <w:sz w:val="24"/>
          <w:szCs w:val="24"/>
        </w:rPr>
        <w:t>manipulation of the data</w:t>
      </w:r>
      <w:r w:rsidR="00552289">
        <w:rPr>
          <w:sz w:val="24"/>
          <w:szCs w:val="24"/>
        </w:rPr>
        <w:t xml:space="preserve"> by other parts of the </w:t>
      </w:r>
      <w:r w:rsidR="007E7FEF">
        <w:rPr>
          <w:sz w:val="24"/>
          <w:szCs w:val="24"/>
        </w:rPr>
        <w:t>application that are written in Python, namely the machine learning model.</w:t>
      </w:r>
      <w:r w:rsidR="00283B7C">
        <w:rPr>
          <w:sz w:val="24"/>
          <w:szCs w:val="24"/>
        </w:rPr>
        <w:t xml:space="preserve"> By writing the application in Python and using the Spotipy library</w:t>
      </w:r>
      <w:r w:rsidR="005401FB">
        <w:rPr>
          <w:sz w:val="24"/>
          <w:szCs w:val="24"/>
        </w:rPr>
        <w:t>, I avoid any potential language interoperability problems</w:t>
      </w:r>
      <w:r w:rsidR="00E926CB">
        <w:rPr>
          <w:sz w:val="24"/>
          <w:szCs w:val="24"/>
        </w:rPr>
        <w:t xml:space="preserve"> </w:t>
      </w:r>
      <w:r w:rsidR="00E926CB">
        <w:rPr>
          <w:sz w:val="24"/>
          <w:szCs w:val="24"/>
        </w:rPr>
        <w:fldChar w:fldCharType="begin"/>
      </w:r>
      <w:r w:rsidR="00E926CB">
        <w:rPr>
          <w:sz w:val="24"/>
          <w:szCs w:val="24"/>
        </w:rPr>
        <w:instrText xml:space="preserve"> ADDIN ZOTERO_ITEM CSL_CITATION {"citationID":"IVvafPHt","properties":{"formattedCitation":"(10)","plainCitation":"(10)","noteIndex":0},"citationItems":[{"id":19,"uris":["http://zotero.org/users/local/tPAIEh28/items/I2G72NTF"],"itemData":{"id":19,"type":"article-journal","abstract":"Interoperability between languages has been a problem since the second programming language was invented. Solutions have ranged from language-independent object models such as COM (Component Object Model) and CORBA (Common Object Request Broker Architecture) to VMs (virtual machines) designed to integrate languages, such as JVM (Java Virtual Machine) and CLR (Common Language Runtime). With software becoming ever more complex and hardware less homogeneous, the likelihood of a single language being the correct tool for an entire program is lower than ever. As modern compilers become more modular, there is potential for a new generation of interesting solutions.","container-title":"Queue","DOI":"10.1145/2542661.2543971","ISSN":"1542-7730","issue":"10","journalAbbreviation":"Queue","page":"20–28","source":"ACM Digital Library","title":"The Challenge of Cross-language Interoperability: Interfacing between languages is increasingly important.","title-short":"The Challenge of Cross-language Interoperability","volume":"11","author":[{"family":"Chisnall","given":"David"}],"issued":{"date-parts":[["2013",10,8]]}}}],"schema":"https://github.com/citation-style-language/schema/raw/master/csl-citation.json"} </w:instrText>
      </w:r>
      <w:r w:rsidR="00E926CB">
        <w:rPr>
          <w:sz w:val="24"/>
          <w:szCs w:val="24"/>
        </w:rPr>
        <w:fldChar w:fldCharType="separate"/>
      </w:r>
      <w:r w:rsidR="00E926CB" w:rsidRPr="00E926CB">
        <w:rPr>
          <w:rFonts w:ascii="Calibri" w:hAnsi="Calibri" w:cs="Calibri"/>
          <w:sz w:val="24"/>
        </w:rPr>
        <w:t>(10)</w:t>
      </w:r>
      <w:r w:rsidR="00E926CB">
        <w:rPr>
          <w:sz w:val="24"/>
          <w:szCs w:val="24"/>
        </w:rPr>
        <w:fldChar w:fldCharType="end"/>
      </w:r>
      <w:r w:rsidR="005401FB">
        <w:rPr>
          <w:sz w:val="24"/>
          <w:szCs w:val="24"/>
        </w:rPr>
        <w:t>.</w:t>
      </w:r>
      <w:r w:rsidR="00552289">
        <w:rPr>
          <w:sz w:val="24"/>
          <w:szCs w:val="24"/>
        </w:rPr>
        <w:t xml:space="preserve">  </w:t>
      </w:r>
      <w:r w:rsidR="004D233D">
        <w:rPr>
          <w:sz w:val="24"/>
          <w:szCs w:val="24"/>
        </w:rPr>
        <w:t xml:space="preserve">Research was conducted on Spotipy through the official Spotipy docs </w:t>
      </w:r>
      <w:r w:rsidR="004D233D">
        <w:rPr>
          <w:sz w:val="24"/>
          <w:szCs w:val="24"/>
        </w:rPr>
        <w:fldChar w:fldCharType="begin"/>
      </w:r>
      <w:r w:rsidR="004D233D">
        <w:rPr>
          <w:sz w:val="24"/>
          <w:szCs w:val="24"/>
        </w:rPr>
        <w:instrText xml:space="preserve"> ADDIN ZOTERO_ITEM CSL_CITATION {"citationID":"ZYXNnssi","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D233D">
        <w:rPr>
          <w:sz w:val="24"/>
          <w:szCs w:val="24"/>
        </w:rPr>
        <w:fldChar w:fldCharType="separate"/>
      </w:r>
      <w:r w:rsidR="004D233D" w:rsidRPr="004D233D">
        <w:rPr>
          <w:rFonts w:ascii="Calibri" w:hAnsi="Calibri" w:cs="Calibri"/>
          <w:sz w:val="24"/>
        </w:rPr>
        <w:t>(9)</w:t>
      </w:r>
      <w:r w:rsidR="004D233D">
        <w:rPr>
          <w:sz w:val="24"/>
          <w:szCs w:val="24"/>
        </w:rPr>
        <w:fldChar w:fldCharType="end"/>
      </w:r>
      <w:r w:rsidR="004D233D">
        <w:rPr>
          <w:sz w:val="24"/>
          <w:szCs w:val="24"/>
        </w:rPr>
        <w:t xml:space="preserve"> and </w:t>
      </w:r>
      <w:r w:rsidR="00154C38">
        <w:rPr>
          <w:sz w:val="24"/>
          <w:szCs w:val="24"/>
        </w:rPr>
        <w:t>through past final year projects that utilised it (see section 2.5.1).</w:t>
      </w:r>
    </w:p>
    <w:p w14:paraId="1E2C973E" w14:textId="77777777" w:rsidR="009F0A4E" w:rsidRDefault="009F0A4E" w:rsidP="009F0A4E"/>
    <w:p w14:paraId="7E944021" w14:textId="39400EA1" w:rsidR="009F0A4E" w:rsidRDefault="009F0A4E" w:rsidP="009F0A4E">
      <w:pPr>
        <w:pStyle w:val="Heading3"/>
      </w:pPr>
      <w:bookmarkStart w:id="11" w:name="_Toc151554799"/>
      <w:r>
        <w:t>2.3.2 Web Frameworks</w:t>
      </w:r>
      <w:bookmarkEnd w:id="11"/>
    </w:p>
    <w:p w14:paraId="54910F07" w14:textId="791CBC53" w:rsidR="008F1007" w:rsidRDefault="00A10F8D" w:rsidP="00A10F8D">
      <w:pPr>
        <w:rPr>
          <w:sz w:val="24"/>
          <w:szCs w:val="24"/>
        </w:rPr>
      </w:pPr>
      <w:r w:rsidRPr="007266F2">
        <w:rPr>
          <w:sz w:val="24"/>
          <w:szCs w:val="24"/>
        </w:rPr>
        <w:t>This section describes viable web frameworks researched for the application.</w:t>
      </w:r>
    </w:p>
    <w:p w14:paraId="68C9A904" w14:textId="77777777" w:rsidR="008F1007" w:rsidRPr="007266F2" w:rsidRDefault="008F1007" w:rsidP="00A10F8D">
      <w:pPr>
        <w:rPr>
          <w:sz w:val="24"/>
          <w:szCs w:val="24"/>
        </w:rPr>
      </w:pPr>
    </w:p>
    <w:p w14:paraId="3C6BD397" w14:textId="0EB786AD" w:rsidR="00F77FE7" w:rsidRDefault="00983744" w:rsidP="00983744">
      <w:pPr>
        <w:pStyle w:val="Heading5"/>
      </w:pPr>
      <w:r>
        <w:t>2.3.2.1 Django</w:t>
      </w:r>
    </w:p>
    <w:p w14:paraId="539059E2" w14:textId="6D5CE1D0" w:rsidR="00C66502" w:rsidRDefault="00C66502" w:rsidP="00C66502">
      <w:pPr>
        <w:rPr>
          <w:sz w:val="24"/>
          <w:szCs w:val="24"/>
        </w:rPr>
      </w:pPr>
      <w:r w:rsidRPr="004D60A1">
        <w:rPr>
          <w:sz w:val="24"/>
          <w:szCs w:val="24"/>
        </w:rPr>
        <w:t xml:space="preserve">Django is a </w:t>
      </w:r>
      <w:r w:rsidR="000C3B41" w:rsidRPr="004D60A1">
        <w:rPr>
          <w:sz w:val="24"/>
          <w:szCs w:val="24"/>
        </w:rPr>
        <w:t xml:space="preserve">popular </w:t>
      </w:r>
      <w:r w:rsidRPr="004D60A1">
        <w:rPr>
          <w:sz w:val="24"/>
          <w:szCs w:val="24"/>
        </w:rPr>
        <w:t>python</w:t>
      </w:r>
      <w:r w:rsidR="000C3B41" w:rsidRPr="004D60A1">
        <w:rPr>
          <w:sz w:val="24"/>
          <w:szCs w:val="24"/>
        </w:rPr>
        <w:t>-</w:t>
      </w:r>
      <w:r w:rsidRPr="004D60A1">
        <w:rPr>
          <w:sz w:val="24"/>
          <w:szCs w:val="24"/>
        </w:rPr>
        <w:t>based web framework</w:t>
      </w:r>
      <w:r w:rsidR="000C3B41" w:rsidRPr="004D60A1">
        <w:rPr>
          <w:sz w:val="24"/>
          <w:szCs w:val="24"/>
        </w:rPr>
        <w:t xml:space="preserve">. The Django website describes it as being a framework that “encourages rapid development and clean, pragmatic design” </w:t>
      </w:r>
      <w:r w:rsidR="00F410D4" w:rsidRPr="004D60A1">
        <w:rPr>
          <w:sz w:val="24"/>
          <w:szCs w:val="24"/>
        </w:rPr>
        <w:t xml:space="preserve">Django is generally preferable for large, full-stack projects that require incorporated complex features </w:t>
      </w:r>
      <w:r w:rsidR="000C3B41" w:rsidRPr="004D60A1">
        <w:rPr>
          <w:sz w:val="24"/>
          <w:szCs w:val="24"/>
        </w:rPr>
        <w:fldChar w:fldCharType="begin"/>
      </w:r>
      <w:r w:rsidR="000C3B41" w:rsidRPr="004D60A1">
        <w:rPr>
          <w:sz w:val="24"/>
          <w:szCs w:val="24"/>
        </w:rPr>
        <w:instrText xml:space="preserve"> ADDIN ZOTERO_ITEM CSL_CITATION {"citationID":"ooYqnc1P","properties":{"formattedCitation":"(11)","plainCitation":"(11)","noteIndex":0},"citationItems":[{"id":21,"uris":["http://zotero.org/users/local/tPAIEh28/items/JKTZ8E5Y"],"itemData":{"id":21,"type":"webpage","abstract":"The web framework for perfectionists with deadlines.","container-title":"Django Project","language":"en","title":"Django","URL":"https://www.djangoproject.com/","accessed":{"date-parts":[["2023",11,7]]}}}],"schema":"https://github.com/citation-style-language/schema/raw/master/csl-citation.json"} </w:instrText>
      </w:r>
      <w:r w:rsidR="000C3B41" w:rsidRPr="004D60A1">
        <w:rPr>
          <w:sz w:val="24"/>
          <w:szCs w:val="24"/>
        </w:rPr>
        <w:fldChar w:fldCharType="separate"/>
      </w:r>
      <w:r w:rsidR="000C3B41" w:rsidRPr="004D60A1">
        <w:rPr>
          <w:rFonts w:ascii="Calibri" w:hAnsi="Calibri" w:cs="Calibri"/>
          <w:sz w:val="24"/>
          <w:szCs w:val="24"/>
        </w:rPr>
        <w:t>(11)</w:t>
      </w:r>
      <w:r w:rsidR="000C3B41" w:rsidRPr="004D60A1">
        <w:rPr>
          <w:sz w:val="24"/>
          <w:szCs w:val="24"/>
        </w:rPr>
        <w:fldChar w:fldCharType="end"/>
      </w:r>
      <w:r w:rsidR="007266F2" w:rsidRPr="004D60A1">
        <w:rPr>
          <w:sz w:val="24"/>
          <w:szCs w:val="24"/>
        </w:rPr>
        <w:t xml:space="preserve">. </w:t>
      </w:r>
    </w:p>
    <w:p w14:paraId="4BAA285C" w14:textId="77777777" w:rsidR="008F1007" w:rsidRPr="004D60A1" w:rsidRDefault="008F1007" w:rsidP="00C66502">
      <w:pPr>
        <w:rPr>
          <w:sz w:val="24"/>
          <w:szCs w:val="24"/>
        </w:rPr>
      </w:pPr>
    </w:p>
    <w:p w14:paraId="2DB90B96" w14:textId="4D559FC9" w:rsidR="008F1007" w:rsidRPr="008F1007" w:rsidRDefault="00983744" w:rsidP="008F1007">
      <w:pPr>
        <w:pStyle w:val="Heading5"/>
      </w:pPr>
      <w:r>
        <w:t>2.3.2.</w:t>
      </w:r>
      <w:r w:rsidR="001C29E9">
        <w:t>2</w:t>
      </w:r>
      <w:r w:rsidR="00A7165C">
        <w:t xml:space="preserve"> Flask</w:t>
      </w:r>
    </w:p>
    <w:p w14:paraId="49F7856A" w14:textId="4F771405" w:rsidR="008F1007" w:rsidRPr="009A67DC" w:rsidRDefault="00B6137E" w:rsidP="00B6137E">
      <w:pPr>
        <w:rPr>
          <w:sz w:val="24"/>
          <w:szCs w:val="24"/>
        </w:rPr>
      </w:pPr>
      <w:r w:rsidRPr="009A67DC">
        <w:rPr>
          <w:sz w:val="24"/>
          <w:szCs w:val="24"/>
        </w:rPr>
        <w:t>Flask is a more lightweight web framework written in Python.</w:t>
      </w:r>
      <w:r w:rsidR="003A3D00" w:rsidRPr="009A67DC">
        <w:rPr>
          <w:sz w:val="24"/>
          <w:szCs w:val="24"/>
        </w:rPr>
        <w:t xml:space="preserve"> It is one of the most widely used web </w:t>
      </w:r>
      <w:r w:rsidR="00034FA7" w:rsidRPr="009A67DC">
        <w:rPr>
          <w:sz w:val="24"/>
          <w:szCs w:val="24"/>
        </w:rPr>
        <w:t>frameworks and</w:t>
      </w:r>
      <w:r w:rsidR="003A3D00" w:rsidRPr="009A67DC">
        <w:rPr>
          <w:sz w:val="24"/>
          <w:szCs w:val="24"/>
        </w:rPr>
        <w:t xml:space="preserve"> has become commonly accepted as the perfect tool</w:t>
      </w:r>
      <w:r w:rsidR="00034FA7" w:rsidRPr="009A67DC">
        <w:rPr>
          <w:sz w:val="24"/>
          <w:szCs w:val="24"/>
        </w:rPr>
        <w:t xml:space="preserve"> for quick and simple solutions. It is generally preferred for smaller and more lightweight web applications </w:t>
      </w:r>
      <w:r w:rsidR="00034FA7" w:rsidRPr="009A67DC">
        <w:rPr>
          <w:sz w:val="24"/>
          <w:szCs w:val="24"/>
        </w:rPr>
        <w:fldChar w:fldCharType="begin"/>
      </w:r>
      <w:r w:rsidR="00034FA7" w:rsidRPr="009A67DC">
        <w:rPr>
          <w:sz w:val="24"/>
          <w:szCs w:val="24"/>
        </w:rPr>
        <w:instrText xml:space="preserve"> ADDIN ZOTERO_ITEM CSL_CITATION {"citationID":"VtROCoFr","properties":{"formattedCitation":"(12)","plainCitation":"(12)","noteIndex":0},"citationItems":[{"id":23,"uris":["http://zotero.org/users/local/tPAIEh28/items/HJNGJ38J"],"itemData":{"id":23,"type":"book","abstract":"Build dynamic, data-driven websites and modern web applications with FlaskAbout This BookDiscover the most popular Flask resources on the web with easeFamiliarize yourself with third-party libraries commonly used with FlaskCreate a fast, interactive, and secure web app with this hands-on guideWho This Book Is ForThis book is for anyone who wants to develop their knowledge of Python into something that can be used on the web. Flask follows the Python design principles and can be easily understood by anyone who knows Python, and even by those who do not.What You Will LearnCreate your web pages to add modularity and flexibility to your web app using templatesStore and retrieve relational data using SQLAlchemyDevelop schema migrations with AlembicProduce an admin section using flask-adminBuild RESTful APIs using Flask-RestlessSimulate requests and sessions using the Flask test clientMake Ajax requests from Jinja2 templatesIn DetailFlask is a small and powerful web development framework for Python. It does not presume or force a developer to use a particular tool or library. Flask supports extensions that can add application features as if they were implemented in Flask itself. Flask&amp;#39;s main task is to build web applications quickly and with less code. With its lightweight and efficient web development framework, Flask combines rapid development and clean, simple design.This book will take you through the basics of learning how to apply your knowledge of Python to the web.Starting with the creation of a “Hello world” Flask app, you will be introduced to the most common Flask APIs and Flask&amp;#39;s interactive debugger. You will learn how to store and retrieve blog posts from a relational database using an ORM and also to map URLs to views. Furthermore, you will walk through template blocks, inheritance, file uploads, and static assets.You will learn to authenticate users, build log in/log out functionality, and add an administrative dashboard for the blog. Moving on, you will discover how to make Ajax requests from the template and see how the Mock library can simplify testing complex interactions.Finally, you will learn to deploy Flask applications securely and in an automated, repeatable manner, and explore some of the most popular Flask resources on the web.Style and approachA comprehensive guide packed with real-world examples and popular use cases; starting with basic overviews and diving into the practical aspects of Flask Framework.","ISBN":"978-1-78398-337-7","language":"en","note":"Google-Books-ID: HPGoCwAAQBAJ","number-of-pages":"250","publisher":"Packt Publishing Ltd","source":"Google Books","title":"Learning Flask Framework","author":[{"family":"Copperwaite","given":"Matt"},{"family":"Leifer","given":"Charles"}],"issued":{"date-parts":[["2015",11,26]]}}}],"schema":"https://github.com/citation-style-language/schema/raw/master/csl-citation.json"} </w:instrText>
      </w:r>
      <w:r w:rsidR="00034FA7" w:rsidRPr="009A67DC">
        <w:rPr>
          <w:sz w:val="24"/>
          <w:szCs w:val="24"/>
        </w:rPr>
        <w:fldChar w:fldCharType="separate"/>
      </w:r>
      <w:r w:rsidR="00034FA7" w:rsidRPr="009A67DC">
        <w:rPr>
          <w:rFonts w:ascii="Calibri" w:hAnsi="Calibri" w:cs="Calibri"/>
          <w:sz w:val="24"/>
          <w:szCs w:val="24"/>
        </w:rPr>
        <w:t>(12)</w:t>
      </w:r>
      <w:r w:rsidR="00034FA7" w:rsidRPr="009A67DC">
        <w:rPr>
          <w:sz w:val="24"/>
          <w:szCs w:val="24"/>
        </w:rPr>
        <w:fldChar w:fldCharType="end"/>
      </w:r>
      <w:r w:rsidR="00034FA7" w:rsidRPr="009A67DC">
        <w:rPr>
          <w:sz w:val="24"/>
          <w:szCs w:val="24"/>
        </w:rPr>
        <w:t>.</w:t>
      </w:r>
    </w:p>
    <w:p w14:paraId="2AE505CA" w14:textId="1A52DEFC" w:rsidR="00034FA7" w:rsidRPr="009A67DC" w:rsidRDefault="00034FA7" w:rsidP="00B6137E">
      <w:pPr>
        <w:rPr>
          <w:sz w:val="24"/>
          <w:szCs w:val="24"/>
        </w:rPr>
      </w:pPr>
      <w:r w:rsidRPr="009A67DC">
        <w:rPr>
          <w:sz w:val="24"/>
          <w:szCs w:val="24"/>
        </w:rPr>
        <w:t>Flask’s more lightw</w:t>
      </w:r>
      <w:r w:rsidR="009B480F" w:rsidRPr="009A67DC">
        <w:rPr>
          <w:sz w:val="24"/>
          <w:szCs w:val="24"/>
        </w:rPr>
        <w:t xml:space="preserve">eight nature and its popularity with smaller scale applications make it the most viable option for my </w:t>
      </w:r>
      <w:r w:rsidR="009A67DC">
        <w:rPr>
          <w:sz w:val="24"/>
          <w:szCs w:val="24"/>
        </w:rPr>
        <w:t xml:space="preserve">application. As </w:t>
      </w:r>
      <w:r w:rsidR="00FC23AE">
        <w:rPr>
          <w:sz w:val="24"/>
          <w:szCs w:val="24"/>
        </w:rPr>
        <w:t xml:space="preserve">most of </w:t>
      </w:r>
      <w:r w:rsidR="004D60A1">
        <w:rPr>
          <w:sz w:val="24"/>
          <w:szCs w:val="24"/>
        </w:rPr>
        <w:t>my</w:t>
      </w:r>
      <w:r w:rsidR="009A67DC">
        <w:rPr>
          <w:sz w:val="24"/>
          <w:szCs w:val="24"/>
        </w:rPr>
        <w:t xml:space="preserve"> project’s complexity will fall under the machine learning aspect,</w:t>
      </w:r>
      <w:r w:rsidR="009B480F" w:rsidRPr="009A67DC">
        <w:rPr>
          <w:sz w:val="24"/>
          <w:szCs w:val="24"/>
        </w:rPr>
        <w:t xml:space="preserve"> </w:t>
      </w:r>
      <w:r w:rsidR="009A67DC">
        <w:rPr>
          <w:sz w:val="24"/>
          <w:szCs w:val="24"/>
        </w:rPr>
        <w:t xml:space="preserve">the </w:t>
      </w:r>
      <w:r w:rsidR="009B480F" w:rsidRPr="009A67DC">
        <w:rPr>
          <w:sz w:val="24"/>
          <w:szCs w:val="24"/>
        </w:rPr>
        <w:t>web application</w:t>
      </w:r>
      <w:r w:rsidR="009A67DC">
        <w:rPr>
          <w:sz w:val="24"/>
          <w:szCs w:val="24"/>
        </w:rPr>
        <w:t xml:space="preserve"> will be relatively </w:t>
      </w:r>
      <w:r w:rsidR="009A67DC" w:rsidRPr="009A67DC">
        <w:rPr>
          <w:sz w:val="24"/>
          <w:szCs w:val="24"/>
        </w:rPr>
        <w:t>small-scale</w:t>
      </w:r>
      <w:r w:rsidR="009A67DC">
        <w:rPr>
          <w:sz w:val="24"/>
          <w:szCs w:val="24"/>
        </w:rPr>
        <w:t>. Flask was chosen as the web framework to be used in the app.</w:t>
      </w:r>
    </w:p>
    <w:p w14:paraId="36225B47" w14:textId="77777777" w:rsidR="00A9277B" w:rsidRDefault="00A9277B" w:rsidP="00F77FE7"/>
    <w:p w14:paraId="0FA11915" w14:textId="77777777" w:rsidR="00F77FE7" w:rsidRPr="00F77FE7" w:rsidRDefault="00F77FE7" w:rsidP="00F77FE7"/>
    <w:p w14:paraId="324BEA36" w14:textId="28CBA0AE" w:rsidR="00604B8B" w:rsidRDefault="00604B8B" w:rsidP="00604B8B">
      <w:pPr>
        <w:pStyle w:val="Heading2"/>
      </w:pPr>
      <w:bookmarkStart w:id="12" w:name="_Toc151554800"/>
      <w:r>
        <w:t xml:space="preserve">2.4. </w:t>
      </w:r>
      <w:r w:rsidR="00442885">
        <w:tab/>
      </w:r>
      <w:r w:rsidR="00D3109E">
        <w:t>Recommender Systems</w:t>
      </w:r>
      <w:bookmarkEnd w:id="12"/>
      <w:r>
        <w:t xml:space="preserve"> </w:t>
      </w:r>
    </w:p>
    <w:p w14:paraId="1F7B5D46" w14:textId="647329EC" w:rsidR="009D7967" w:rsidRDefault="00DB6D6E" w:rsidP="00DB6D6E">
      <w:pPr>
        <w:rPr>
          <w:sz w:val="24"/>
          <w:szCs w:val="24"/>
        </w:rPr>
      </w:pPr>
      <w:r w:rsidRPr="00DB6D6E">
        <w:rPr>
          <w:sz w:val="24"/>
          <w:szCs w:val="24"/>
        </w:rPr>
        <w:t>This section details the research conducted into machine learning and viable models for my application.</w:t>
      </w:r>
      <w:r w:rsidR="00D3109E">
        <w:rPr>
          <w:sz w:val="24"/>
          <w:szCs w:val="24"/>
        </w:rPr>
        <w:t xml:space="preserve"> The two main approaches to recommender systems are </w:t>
      </w:r>
      <w:r w:rsidR="00D3109E" w:rsidRPr="00D3109E">
        <w:rPr>
          <w:b/>
          <w:bCs/>
          <w:sz w:val="24"/>
          <w:szCs w:val="24"/>
        </w:rPr>
        <w:t>Collaborative</w:t>
      </w:r>
      <w:r w:rsidR="00D3109E">
        <w:rPr>
          <w:sz w:val="24"/>
          <w:szCs w:val="24"/>
        </w:rPr>
        <w:t xml:space="preserve"> </w:t>
      </w:r>
      <w:r w:rsidR="00D3109E" w:rsidRPr="00D3109E">
        <w:rPr>
          <w:b/>
          <w:bCs/>
          <w:sz w:val="24"/>
          <w:szCs w:val="24"/>
        </w:rPr>
        <w:t>Filtering</w:t>
      </w:r>
      <w:r w:rsidR="00D3109E">
        <w:rPr>
          <w:sz w:val="24"/>
          <w:szCs w:val="24"/>
        </w:rPr>
        <w:t xml:space="preserve"> and </w:t>
      </w:r>
      <w:r w:rsidR="00D3109E" w:rsidRPr="00D3109E">
        <w:rPr>
          <w:b/>
          <w:bCs/>
          <w:sz w:val="24"/>
          <w:szCs w:val="24"/>
        </w:rPr>
        <w:t>Content-Based</w:t>
      </w:r>
      <w:r w:rsidR="00D3109E">
        <w:rPr>
          <w:sz w:val="24"/>
          <w:szCs w:val="24"/>
        </w:rPr>
        <w:t xml:space="preserve"> </w:t>
      </w:r>
      <w:r w:rsidR="00D3109E" w:rsidRPr="00D3109E">
        <w:rPr>
          <w:b/>
          <w:bCs/>
          <w:sz w:val="24"/>
          <w:szCs w:val="24"/>
        </w:rPr>
        <w:t>Filtering</w:t>
      </w:r>
      <w:r w:rsidR="00D3109E">
        <w:rPr>
          <w:sz w:val="24"/>
          <w:szCs w:val="24"/>
        </w:rPr>
        <w:t>, which were the two methods researched.</w:t>
      </w:r>
    </w:p>
    <w:p w14:paraId="7B877CBD" w14:textId="77777777" w:rsidR="009D7967" w:rsidRPr="00DB6D6E" w:rsidRDefault="009D7967" w:rsidP="00DB6D6E">
      <w:pPr>
        <w:rPr>
          <w:sz w:val="24"/>
          <w:szCs w:val="24"/>
        </w:rPr>
      </w:pPr>
    </w:p>
    <w:p w14:paraId="719F0B92" w14:textId="5ADC6A26" w:rsidR="009D7967" w:rsidRDefault="009D7967" w:rsidP="009D7967">
      <w:pPr>
        <w:pStyle w:val="Heading5"/>
      </w:pPr>
      <w:r>
        <w:t xml:space="preserve">2.4.1 </w:t>
      </w:r>
      <w:r w:rsidR="005C6001">
        <w:t>Collaborative Filtering</w:t>
      </w:r>
    </w:p>
    <w:p w14:paraId="21E25344" w14:textId="6A6311EE" w:rsidR="005C6001" w:rsidRDefault="005C6001" w:rsidP="005C6001">
      <w:pPr>
        <w:rPr>
          <w:sz w:val="24"/>
          <w:szCs w:val="24"/>
        </w:rPr>
      </w:pPr>
      <w:r w:rsidRPr="00FF09B6">
        <w:rPr>
          <w:sz w:val="24"/>
          <w:szCs w:val="24"/>
        </w:rPr>
        <w:t>Collaborative filtering is a</w:t>
      </w:r>
      <w:r w:rsidR="00FC31ED" w:rsidRPr="00FF09B6">
        <w:rPr>
          <w:sz w:val="24"/>
          <w:szCs w:val="24"/>
        </w:rPr>
        <w:t xml:space="preserve"> common approach to designing recommender systems. It essentially </w:t>
      </w:r>
      <w:r w:rsidR="00FF09B6" w:rsidRPr="00FF09B6">
        <w:rPr>
          <w:sz w:val="24"/>
          <w:szCs w:val="24"/>
        </w:rPr>
        <w:t>anticipates the taste of a user by comparing known data about them with that of other users, often by utilising the k nearest neighbours’ algorithm</w:t>
      </w:r>
      <w:r w:rsidR="00C80A5F">
        <w:rPr>
          <w:sz w:val="24"/>
          <w:szCs w:val="24"/>
        </w:rPr>
        <w:t xml:space="preserve"> </w:t>
      </w:r>
      <w:r w:rsidR="00CB24AF">
        <w:rPr>
          <w:sz w:val="24"/>
          <w:szCs w:val="24"/>
        </w:rPr>
        <w:fldChar w:fldCharType="begin"/>
      </w:r>
      <w:r w:rsidR="00CB24AF">
        <w:rPr>
          <w:sz w:val="24"/>
          <w:szCs w:val="24"/>
        </w:rPr>
        <w:instrText xml:space="preserve"> ADDIN ZOTERO_ITEM CSL_CITATION {"citationID":"xsejElb8","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CB24AF">
        <w:rPr>
          <w:sz w:val="24"/>
          <w:szCs w:val="24"/>
        </w:rPr>
        <w:fldChar w:fldCharType="separate"/>
      </w:r>
      <w:r w:rsidR="00CB24AF" w:rsidRPr="00CB24AF">
        <w:rPr>
          <w:rFonts w:ascii="Calibri" w:hAnsi="Calibri" w:cs="Calibri"/>
          <w:sz w:val="24"/>
        </w:rPr>
        <w:t>(13)</w:t>
      </w:r>
      <w:r w:rsidR="00CB24AF">
        <w:rPr>
          <w:sz w:val="24"/>
          <w:szCs w:val="24"/>
        </w:rPr>
        <w:fldChar w:fldCharType="end"/>
      </w:r>
      <w:r w:rsidR="00CB24AF">
        <w:rPr>
          <w:sz w:val="24"/>
          <w:szCs w:val="24"/>
        </w:rPr>
        <w:t>.</w:t>
      </w:r>
    </w:p>
    <w:p w14:paraId="263940FF" w14:textId="77777777" w:rsidR="00106D5D" w:rsidRDefault="00106D5D" w:rsidP="00106D5D">
      <w:pPr>
        <w:keepNext/>
        <w:ind w:firstLine="720"/>
      </w:pPr>
      <w:r>
        <w:rPr>
          <w:sz w:val="24"/>
          <w:szCs w:val="24"/>
        </w:rPr>
        <w:t xml:space="preserve">       </w:t>
      </w:r>
      <w:r>
        <w:rPr>
          <w:noProof/>
        </w:rPr>
        <w:drawing>
          <wp:inline distT="0" distB="0" distL="0" distR="0" wp14:anchorId="5E71714B" wp14:editId="6C874EA9">
            <wp:extent cx="3990975" cy="1571625"/>
            <wp:effectExtent l="0" t="0" r="9525" b="9525"/>
            <wp:docPr id="2020093079" name="Picture 1" descr="A table of nam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93079" name="Picture 1" descr="A table of names and numbers&#10;&#10;Description automatically generated with medium confidence"/>
                    <pic:cNvPicPr/>
                  </pic:nvPicPr>
                  <pic:blipFill>
                    <a:blip r:embed="rId18"/>
                    <a:stretch>
                      <a:fillRect/>
                    </a:stretch>
                  </pic:blipFill>
                  <pic:spPr>
                    <a:xfrm>
                      <a:off x="0" y="0"/>
                      <a:ext cx="3990975" cy="1571625"/>
                    </a:xfrm>
                    <a:prstGeom prst="rect">
                      <a:avLst/>
                    </a:prstGeom>
                  </pic:spPr>
                </pic:pic>
              </a:graphicData>
            </a:graphic>
          </wp:inline>
        </w:drawing>
      </w:r>
    </w:p>
    <w:p w14:paraId="2ECD85AC" w14:textId="2865EADF" w:rsidR="0030498E" w:rsidRDefault="00106D5D" w:rsidP="0030498E">
      <w:pPr>
        <w:pStyle w:val="Caption"/>
        <w:ind w:left="720"/>
      </w:pPr>
      <w:r>
        <w:t xml:space="preserve">           Figure </w:t>
      </w:r>
      <w:fldSimple w:instr=" SEQ Figure \* ARABIC ">
        <w:r w:rsidR="0024620C">
          <w:rPr>
            <w:noProof/>
          </w:rPr>
          <w:t>8</w:t>
        </w:r>
      </w:fldSimple>
      <w:r>
        <w:t xml:space="preserve">: A table of data to </w:t>
      </w:r>
      <w:r w:rsidR="0046507A">
        <w:t xml:space="preserve">about peoples’ ratings of movies </w:t>
      </w:r>
      <w:r>
        <w:fldChar w:fldCharType="begin"/>
      </w:r>
      <w:r>
        <w:instrText xml:space="preserve"> ADDIN ZOTERO_ITEM CSL_CITATION {"citationID":"n7kAZbto","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fldChar w:fldCharType="separate"/>
      </w:r>
      <w:r w:rsidRPr="00106D5D">
        <w:rPr>
          <w:rFonts w:ascii="Calibri" w:hAnsi="Calibri" w:cs="Calibri"/>
        </w:rPr>
        <w:t>(13)</w:t>
      </w:r>
      <w:r>
        <w:fldChar w:fldCharType="end"/>
      </w:r>
    </w:p>
    <w:p w14:paraId="59DF426B" w14:textId="4C7F9428" w:rsidR="0030498E" w:rsidRDefault="00106D5D" w:rsidP="0030498E">
      <w:pPr>
        <w:rPr>
          <w:sz w:val="24"/>
          <w:szCs w:val="24"/>
        </w:rPr>
      </w:pPr>
      <w:r w:rsidRPr="0030498E">
        <w:rPr>
          <w:sz w:val="24"/>
          <w:szCs w:val="24"/>
        </w:rPr>
        <w:t xml:space="preserve">For </w:t>
      </w:r>
      <w:r w:rsidR="0046507A" w:rsidRPr="0030498E">
        <w:rPr>
          <w:sz w:val="24"/>
          <w:szCs w:val="24"/>
        </w:rPr>
        <w:t>example, in</w:t>
      </w:r>
      <w:r w:rsidRPr="0030498E">
        <w:rPr>
          <w:sz w:val="24"/>
          <w:szCs w:val="24"/>
        </w:rPr>
        <w:t xml:space="preserve"> figure 7, a collaborative based filtering algorithm should predict a favourable score</w:t>
      </w:r>
      <w:r w:rsidR="0046507A" w:rsidRPr="0030498E">
        <w:rPr>
          <w:sz w:val="24"/>
          <w:szCs w:val="24"/>
        </w:rPr>
        <w:t xml:space="preserve"> for Carol for Harry Potter, </w:t>
      </w:r>
      <w:r w:rsidR="00DB7059" w:rsidRPr="0030498E">
        <w:rPr>
          <w:sz w:val="24"/>
          <w:szCs w:val="24"/>
        </w:rPr>
        <w:t>as her scores closely mirror those of Joe</w:t>
      </w:r>
      <w:r w:rsidR="0030498E">
        <w:rPr>
          <w:sz w:val="24"/>
          <w:szCs w:val="24"/>
        </w:rPr>
        <w:t>.</w:t>
      </w:r>
      <w:r w:rsidR="0030498E" w:rsidRPr="0030498E">
        <w:rPr>
          <w:sz w:val="24"/>
          <w:szCs w:val="24"/>
        </w:rPr>
        <w:t xml:space="preserve"> </w:t>
      </w:r>
    </w:p>
    <w:p w14:paraId="6C8EF65C" w14:textId="4AAA34E3" w:rsidR="0030498E" w:rsidRPr="0030498E" w:rsidRDefault="0030498E" w:rsidP="0030498E">
      <w:pPr>
        <w:rPr>
          <w:sz w:val="24"/>
          <w:szCs w:val="24"/>
        </w:rPr>
      </w:pPr>
      <w:r>
        <w:rPr>
          <w:sz w:val="24"/>
          <w:szCs w:val="24"/>
        </w:rPr>
        <w:t xml:space="preserve">Collaborative </w:t>
      </w:r>
      <w:r w:rsidR="00E91187">
        <w:rPr>
          <w:sz w:val="24"/>
          <w:szCs w:val="24"/>
        </w:rPr>
        <w:t>f</w:t>
      </w:r>
      <w:r>
        <w:rPr>
          <w:sz w:val="24"/>
          <w:szCs w:val="24"/>
        </w:rPr>
        <w:t xml:space="preserve">iltering </w:t>
      </w:r>
      <w:r w:rsidR="00E91187">
        <w:rPr>
          <w:sz w:val="24"/>
          <w:szCs w:val="24"/>
        </w:rPr>
        <w:t>is only possible if sentiment data is available for a large group of users, which will not be the case for my app, which will deal just with the data of a single user. For this reason, collaborative filtering was ruled out upon research.</w:t>
      </w:r>
    </w:p>
    <w:p w14:paraId="6A6EE3CF" w14:textId="77777777" w:rsidR="0030498E" w:rsidRPr="00707884" w:rsidRDefault="0030498E" w:rsidP="009D7967">
      <w:pPr>
        <w:rPr>
          <w:sz w:val="24"/>
          <w:szCs w:val="24"/>
        </w:rPr>
      </w:pPr>
    </w:p>
    <w:p w14:paraId="6323FF8F" w14:textId="68F29069" w:rsidR="009D7967" w:rsidRDefault="009D7967" w:rsidP="009D7967">
      <w:pPr>
        <w:pStyle w:val="Heading5"/>
      </w:pPr>
      <w:r>
        <w:t>2.4.2 Content</w:t>
      </w:r>
      <w:r w:rsidR="005C6001">
        <w:t>-</w:t>
      </w:r>
      <w:r>
        <w:t>Based Filtering</w:t>
      </w:r>
    </w:p>
    <w:p w14:paraId="11328496" w14:textId="10B351B9" w:rsidR="00C9709D" w:rsidRDefault="009312CA" w:rsidP="009312CA">
      <w:pPr>
        <w:rPr>
          <w:sz w:val="24"/>
          <w:szCs w:val="24"/>
        </w:rPr>
      </w:pPr>
      <w:r w:rsidRPr="00735FA6">
        <w:rPr>
          <w:sz w:val="24"/>
          <w:szCs w:val="24"/>
        </w:rPr>
        <w:t>Content</w:t>
      </w:r>
      <w:r w:rsidR="00735FA6">
        <w:rPr>
          <w:sz w:val="24"/>
          <w:szCs w:val="24"/>
        </w:rPr>
        <w:t>-</w:t>
      </w:r>
      <w:r w:rsidRPr="00735FA6">
        <w:rPr>
          <w:sz w:val="24"/>
          <w:szCs w:val="24"/>
        </w:rPr>
        <w:t xml:space="preserve">based filtering operates similarly to </w:t>
      </w:r>
      <w:r w:rsidR="00B13D11" w:rsidRPr="00735FA6">
        <w:rPr>
          <w:sz w:val="24"/>
          <w:szCs w:val="24"/>
        </w:rPr>
        <w:t>collaborative</w:t>
      </w:r>
      <w:r w:rsidRPr="00735FA6">
        <w:rPr>
          <w:sz w:val="24"/>
          <w:szCs w:val="24"/>
        </w:rPr>
        <w:t xml:space="preserve"> filtering, but instead of recommending based on the sentiments of other users, it uses </w:t>
      </w:r>
      <w:r w:rsidR="00B13D11" w:rsidRPr="00735FA6">
        <w:rPr>
          <w:sz w:val="24"/>
          <w:szCs w:val="24"/>
        </w:rPr>
        <w:t xml:space="preserve">a user’s own data from the past. </w:t>
      </w:r>
      <w:r w:rsidR="00082BBF">
        <w:rPr>
          <w:sz w:val="24"/>
          <w:szCs w:val="24"/>
        </w:rPr>
        <w:t xml:space="preserve"> At a high level, the system essentially gets a</w:t>
      </w:r>
      <w:r w:rsidR="00C9709D">
        <w:rPr>
          <w:sz w:val="24"/>
          <w:szCs w:val="24"/>
        </w:rPr>
        <w:t xml:space="preserve"> feeling for the user’s taste using available data and makes recommendations that appeal to these tastes. </w:t>
      </w:r>
      <w:r w:rsidR="00EE004D" w:rsidRPr="00735FA6">
        <w:rPr>
          <w:sz w:val="24"/>
          <w:szCs w:val="24"/>
        </w:rPr>
        <w:t xml:space="preserve">When implemented, a content-based filtering system </w:t>
      </w:r>
      <w:r w:rsidR="00EE004D">
        <w:rPr>
          <w:sz w:val="24"/>
          <w:szCs w:val="24"/>
        </w:rPr>
        <w:t>could</w:t>
      </w:r>
      <w:r w:rsidR="00EE004D" w:rsidRPr="00735FA6">
        <w:rPr>
          <w:sz w:val="24"/>
          <w:szCs w:val="24"/>
        </w:rPr>
        <w:t xml:space="preserve"> recommend a user item</w:t>
      </w:r>
      <w:r w:rsidR="00EE004D">
        <w:rPr>
          <w:sz w:val="24"/>
          <w:szCs w:val="24"/>
        </w:rPr>
        <w:t>s</w:t>
      </w:r>
      <w:r w:rsidR="00EE004D" w:rsidRPr="00735FA6">
        <w:rPr>
          <w:sz w:val="24"/>
          <w:szCs w:val="24"/>
        </w:rPr>
        <w:t xml:space="preserve"> that are similar to items they have expressed positive opinions about in the past</w:t>
      </w:r>
      <w:r w:rsidR="00EE004D">
        <w:rPr>
          <w:sz w:val="24"/>
          <w:szCs w:val="24"/>
        </w:rPr>
        <w:t xml:space="preserve"> </w:t>
      </w:r>
      <w:r w:rsidR="00EE004D">
        <w:rPr>
          <w:sz w:val="24"/>
          <w:szCs w:val="24"/>
        </w:rPr>
        <w:fldChar w:fldCharType="begin"/>
      </w:r>
      <w:r w:rsidR="00EE004D">
        <w:rPr>
          <w:sz w:val="24"/>
          <w:szCs w:val="24"/>
        </w:rPr>
        <w:instrText xml:space="preserve"> ADDIN ZOTERO_ITEM CSL_CITATION {"citationID":"voBMJlCp","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EE004D">
        <w:rPr>
          <w:sz w:val="24"/>
          <w:szCs w:val="24"/>
        </w:rPr>
        <w:fldChar w:fldCharType="separate"/>
      </w:r>
      <w:r w:rsidR="00EE004D" w:rsidRPr="00753C15">
        <w:rPr>
          <w:rFonts w:ascii="Calibri" w:hAnsi="Calibri" w:cs="Calibri"/>
          <w:sz w:val="24"/>
        </w:rPr>
        <w:t>(13)</w:t>
      </w:r>
      <w:r w:rsidR="00EE004D">
        <w:rPr>
          <w:sz w:val="24"/>
          <w:szCs w:val="24"/>
        </w:rPr>
        <w:fldChar w:fldCharType="end"/>
      </w:r>
      <w:r w:rsidR="00EE004D">
        <w:rPr>
          <w:sz w:val="24"/>
          <w:szCs w:val="24"/>
        </w:rPr>
        <w:t>.</w:t>
      </w:r>
    </w:p>
    <w:p w14:paraId="10DE1973" w14:textId="77777777" w:rsidR="005822B8" w:rsidRDefault="005822B8" w:rsidP="005822B8">
      <w:pPr>
        <w:keepNext/>
      </w:pPr>
      <w:r>
        <w:rPr>
          <w:noProof/>
        </w:rPr>
        <w:lastRenderedPageBreak/>
        <w:drawing>
          <wp:inline distT="0" distB="0" distL="0" distR="0" wp14:anchorId="422FBC48" wp14:editId="18853B73">
            <wp:extent cx="5731510" cy="1263650"/>
            <wp:effectExtent l="0" t="0" r="2540" b="0"/>
            <wp:docPr id="182747564" name="Picture 1" descr="A screen 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7564" name="Picture 1" descr="A screen shot of a white background&#10;&#10;Description automatically generated"/>
                    <pic:cNvPicPr/>
                  </pic:nvPicPr>
                  <pic:blipFill>
                    <a:blip r:embed="rId19"/>
                    <a:stretch>
                      <a:fillRect/>
                    </a:stretch>
                  </pic:blipFill>
                  <pic:spPr>
                    <a:xfrm>
                      <a:off x="0" y="0"/>
                      <a:ext cx="5731510" cy="1263650"/>
                    </a:xfrm>
                    <a:prstGeom prst="rect">
                      <a:avLst/>
                    </a:prstGeom>
                  </pic:spPr>
                </pic:pic>
              </a:graphicData>
            </a:graphic>
          </wp:inline>
        </w:drawing>
      </w:r>
    </w:p>
    <w:p w14:paraId="6E9E056E" w14:textId="73449181" w:rsidR="005822B8" w:rsidRDefault="005822B8" w:rsidP="005822B8">
      <w:pPr>
        <w:pStyle w:val="Caption"/>
        <w:rPr>
          <w:sz w:val="24"/>
          <w:szCs w:val="24"/>
        </w:rPr>
      </w:pPr>
      <w:r>
        <w:t xml:space="preserve">Figure </w:t>
      </w:r>
      <w:fldSimple w:instr=" SEQ Figure \* ARABIC ">
        <w:r w:rsidR="0024620C">
          <w:rPr>
            <w:noProof/>
          </w:rPr>
          <w:t>9</w:t>
        </w:r>
      </w:fldSimple>
      <w:r>
        <w:t>: A user's list of favourite movies.</w:t>
      </w:r>
    </w:p>
    <w:p w14:paraId="62B149B0" w14:textId="09F8564D" w:rsidR="009312CA" w:rsidRDefault="005822B8" w:rsidP="009312CA">
      <w:pPr>
        <w:rPr>
          <w:sz w:val="24"/>
          <w:szCs w:val="24"/>
        </w:rPr>
      </w:pPr>
      <w:r>
        <w:rPr>
          <w:sz w:val="24"/>
          <w:szCs w:val="24"/>
        </w:rPr>
        <w:t xml:space="preserve">Given a user’s list of favourite movies like that in figure 8, a Content Based Filtering System could recommend </w:t>
      </w:r>
      <w:r w:rsidR="006B47F0">
        <w:rPr>
          <w:sz w:val="24"/>
          <w:szCs w:val="24"/>
        </w:rPr>
        <w:t xml:space="preserve">movies the user may like, from a larger list of movies. </w:t>
      </w:r>
      <w:r w:rsidR="007A0D07">
        <w:rPr>
          <w:sz w:val="24"/>
          <w:szCs w:val="24"/>
        </w:rPr>
        <w:t xml:space="preserve">This </w:t>
      </w:r>
      <w:r w:rsidR="00DC3690">
        <w:rPr>
          <w:sz w:val="24"/>
          <w:szCs w:val="24"/>
        </w:rPr>
        <w:t xml:space="preserve">can be manipulated </w:t>
      </w:r>
      <w:r w:rsidR="00A04EB7">
        <w:rPr>
          <w:sz w:val="24"/>
          <w:szCs w:val="24"/>
        </w:rPr>
        <w:t xml:space="preserve">in such a way that it could recommend a </w:t>
      </w:r>
      <w:proofErr w:type="gramStart"/>
      <w:r w:rsidR="00A04EB7">
        <w:rPr>
          <w:sz w:val="24"/>
          <w:szCs w:val="24"/>
        </w:rPr>
        <w:t>user songs</w:t>
      </w:r>
      <w:proofErr w:type="gramEnd"/>
      <w:r w:rsidR="00A04EB7">
        <w:rPr>
          <w:sz w:val="24"/>
          <w:szCs w:val="24"/>
        </w:rPr>
        <w:t xml:space="preserve"> that have similar </w:t>
      </w:r>
      <w:r w:rsidR="00FB3A6F">
        <w:rPr>
          <w:sz w:val="24"/>
          <w:szCs w:val="24"/>
        </w:rPr>
        <w:t>audio features to songs already in their playlist.</w:t>
      </w:r>
    </w:p>
    <w:p w14:paraId="1C012772" w14:textId="74FD1A0D" w:rsidR="00D36891" w:rsidRDefault="00D36891" w:rsidP="009312CA">
      <w:pPr>
        <w:rPr>
          <w:color w:val="FF0000"/>
          <w:sz w:val="24"/>
          <w:szCs w:val="24"/>
        </w:rPr>
      </w:pPr>
      <w:r>
        <w:rPr>
          <w:sz w:val="24"/>
          <w:szCs w:val="24"/>
        </w:rPr>
        <w:t>Upon research, the content-based filtering approach was chosen as the approach for my application.</w:t>
      </w:r>
      <w:r w:rsidR="003636A6">
        <w:rPr>
          <w:sz w:val="24"/>
          <w:szCs w:val="24"/>
        </w:rPr>
        <w:t xml:space="preserve"> Details about the planned implementation were described in section</w:t>
      </w:r>
      <w:r w:rsidR="003636A6" w:rsidRPr="003636A6">
        <w:rPr>
          <w:color w:val="FF0000"/>
          <w:sz w:val="24"/>
          <w:szCs w:val="24"/>
        </w:rPr>
        <w:t xml:space="preserve"> (SECTION </w:t>
      </w:r>
      <w:r w:rsidR="003636A6">
        <w:rPr>
          <w:color w:val="FF0000"/>
          <w:sz w:val="24"/>
          <w:szCs w:val="24"/>
        </w:rPr>
        <w:t>HERE)</w:t>
      </w:r>
      <w:r w:rsidR="006F0BD1">
        <w:rPr>
          <w:color w:val="FF0000"/>
          <w:sz w:val="24"/>
          <w:szCs w:val="24"/>
        </w:rPr>
        <w:t xml:space="preserve"> </w:t>
      </w:r>
    </w:p>
    <w:p w14:paraId="41762C4D" w14:textId="58E10E86" w:rsidR="006F0BD1" w:rsidRPr="006F0BD1" w:rsidRDefault="006F0BD1" w:rsidP="009312CA">
      <w:pPr>
        <w:rPr>
          <w:color w:val="FF0000"/>
          <w:sz w:val="24"/>
          <w:szCs w:val="24"/>
        </w:rPr>
      </w:pPr>
      <w:r>
        <w:rPr>
          <w:color w:val="FF0000"/>
          <w:sz w:val="24"/>
          <w:szCs w:val="24"/>
        </w:rPr>
        <w:t>KNN &amp; Cosine Similarity</w:t>
      </w:r>
    </w:p>
    <w:p w14:paraId="7C6EAF95" w14:textId="77777777" w:rsidR="00F77FE7" w:rsidRPr="00F77FE7" w:rsidRDefault="00F77FE7" w:rsidP="00F77FE7"/>
    <w:p w14:paraId="4A8E236A" w14:textId="6584755A" w:rsidR="00DB5FC9" w:rsidRDefault="00604B8B" w:rsidP="009D7967">
      <w:pPr>
        <w:pStyle w:val="Heading2"/>
      </w:pPr>
      <w:bookmarkStart w:id="13" w:name="_Toc151554801"/>
      <w:r>
        <w:t>2.</w:t>
      </w:r>
      <w:r w:rsidR="00A215A0">
        <w:t>5</w:t>
      </w:r>
      <w:r w:rsidR="009B697E">
        <w:t xml:space="preserve">. </w:t>
      </w:r>
      <w:r w:rsidR="00442885">
        <w:tab/>
      </w:r>
      <w:r w:rsidR="00151300">
        <w:t>Existing Final Year Projects</w:t>
      </w:r>
      <w:bookmarkEnd w:id="13"/>
    </w:p>
    <w:p w14:paraId="46B409A9" w14:textId="1D8BC33A" w:rsidR="00536B58" w:rsidRDefault="00DB5FC9" w:rsidP="003650CE">
      <w:pPr>
        <w:rPr>
          <w:sz w:val="24"/>
          <w:szCs w:val="24"/>
        </w:rPr>
      </w:pPr>
      <w:r>
        <w:rPr>
          <w:sz w:val="24"/>
          <w:szCs w:val="24"/>
        </w:rPr>
        <w:t xml:space="preserve">As part of my initial research, I reviewed Final Year Projects from years </w:t>
      </w:r>
      <w:r w:rsidR="00040878">
        <w:rPr>
          <w:sz w:val="24"/>
          <w:szCs w:val="24"/>
        </w:rPr>
        <w:t>past</w:t>
      </w:r>
      <w:r>
        <w:rPr>
          <w:sz w:val="24"/>
          <w:szCs w:val="24"/>
        </w:rPr>
        <w:t>, that pertain to my project</w:t>
      </w:r>
      <w:r w:rsidR="00040878">
        <w:rPr>
          <w:sz w:val="24"/>
          <w:szCs w:val="24"/>
        </w:rPr>
        <w:t xml:space="preserve">. Two of those projects will be discussed here, as they </w:t>
      </w:r>
      <w:r w:rsidR="004E2198">
        <w:rPr>
          <w:sz w:val="24"/>
          <w:szCs w:val="24"/>
        </w:rPr>
        <w:t xml:space="preserve">have served as a source of inspiration for my own project. </w:t>
      </w:r>
    </w:p>
    <w:p w14:paraId="63FB9965" w14:textId="77777777" w:rsidR="004C1A6B" w:rsidRDefault="004C1A6B" w:rsidP="003650CE">
      <w:pPr>
        <w:rPr>
          <w:sz w:val="24"/>
          <w:szCs w:val="24"/>
        </w:rPr>
      </w:pPr>
    </w:p>
    <w:p w14:paraId="28862179" w14:textId="70A6DE2A" w:rsidR="003650CE" w:rsidRDefault="003650CE" w:rsidP="003650CE">
      <w:pPr>
        <w:pStyle w:val="Heading3"/>
      </w:pPr>
      <w:bookmarkStart w:id="14" w:name="_Toc151554802"/>
      <w:r>
        <w:t>2.5.1 Project 1: Moodify</w:t>
      </w:r>
      <w:bookmarkEnd w:id="14"/>
    </w:p>
    <w:p w14:paraId="26D178F3" w14:textId="77777777" w:rsidR="004C1A6B" w:rsidRPr="004C1A6B" w:rsidRDefault="004C1A6B" w:rsidP="004C1A6B"/>
    <w:p w14:paraId="5E6D282E" w14:textId="4D19B694" w:rsidR="00536B58" w:rsidRPr="00536B58" w:rsidRDefault="003650CE" w:rsidP="00536B58">
      <w:pPr>
        <w:rPr>
          <w:sz w:val="24"/>
          <w:szCs w:val="24"/>
        </w:rPr>
      </w:pPr>
      <w:r w:rsidRPr="00246A68">
        <w:rPr>
          <w:b/>
          <w:bCs/>
          <w:sz w:val="24"/>
          <w:szCs w:val="24"/>
        </w:rPr>
        <w:t xml:space="preserve">Project </w:t>
      </w:r>
      <w:r w:rsidR="00536B58" w:rsidRPr="00246A68">
        <w:rPr>
          <w:b/>
          <w:bCs/>
          <w:sz w:val="24"/>
          <w:szCs w:val="24"/>
        </w:rPr>
        <w:t>Title:</w:t>
      </w:r>
      <w:r w:rsidR="00536B58" w:rsidRPr="00536B58">
        <w:rPr>
          <w:sz w:val="24"/>
          <w:szCs w:val="24"/>
        </w:rPr>
        <w:t xml:space="preserve"> Moodify</w:t>
      </w:r>
    </w:p>
    <w:p w14:paraId="17D29025" w14:textId="14212E98" w:rsidR="003650CE" w:rsidRDefault="00536B58" w:rsidP="00536B58">
      <w:pPr>
        <w:rPr>
          <w:sz w:val="24"/>
          <w:szCs w:val="24"/>
        </w:rPr>
      </w:pPr>
      <w:r w:rsidRPr="00246A68">
        <w:rPr>
          <w:b/>
          <w:bCs/>
          <w:sz w:val="24"/>
          <w:szCs w:val="24"/>
        </w:rPr>
        <w:t>Student:</w:t>
      </w:r>
      <w:r w:rsidRPr="00536B58">
        <w:rPr>
          <w:sz w:val="24"/>
          <w:szCs w:val="24"/>
        </w:rPr>
        <w:t xml:space="preserve"> Louis Miguel Chavez</w:t>
      </w:r>
    </w:p>
    <w:p w14:paraId="00B09385" w14:textId="05EA0B5B" w:rsidR="00946D8E" w:rsidRPr="00946D8E" w:rsidRDefault="00946D8E" w:rsidP="00536B58">
      <w:pPr>
        <w:rPr>
          <w:b/>
          <w:bCs/>
          <w:sz w:val="24"/>
          <w:szCs w:val="24"/>
        </w:rPr>
      </w:pPr>
      <w:r>
        <w:rPr>
          <w:b/>
          <w:bCs/>
          <w:sz w:val="24"/>
          <w:szCs w:val="24"/>
        </w:rPr>
        <w:t>Overview:</w:t>
      </w:r>
    </w:p>
    <w:p w14:paraId="71C140C3" w14:textId="77777777" w:rsidR="00536B58" w:rsidRDefault="00536B58" w:rsidP="00536B58">
      <w:pPr>
        <w:rPr>
          <w:sz w:val="24"/>
          <w:szCs w:val="24"/>
        </w:rPr>
      </w:pPr>
      <w:r w:rsidRPr="00536B58">
        <w:rPr>
          <w:sz w:val="24"/>
          <w:szCs w:val="24"/>
        </w:rPr>
        <w:t>This project is an Android application that classifies songs by mood, based on their lyrics and audio features, using AI and the Spotify API</w:t>
      </w:r>
    </w:p>
    <w:p w14:paraId="7A2714B4" w14:textId="77777777" w:rsidR="00536B58" w:rsidRPr="00FF2D3E" w:rsidRDefault="00536B58" w:rsidP="00536B58">
      <w:pPr>
        <w:rPr>
          <w:sz w:val="24"/>
          <w:szCs w:val="24"/>
        </w:rPr>
      </w:pPr>
      <w:r w:rsidRPr="00FF2D3E">
        <w:rPr>
          <w:sz w:val="24"/>
          <w:szCs w:val="24"/>
        </w:rPr>
        <w:t>The sentiment and music mood classifiers were made through Python, in Jupyter Notebook – other components were made in PyCharm. The Android application was made in Android Studio, using Java for functionality and XML for the layouts and visual components. A DigitalOcean Managed Cluster was used as the final database functionality.</w:t>
      </w:r>
    </w:p>
    <w:p w14:paraId="485239EC" w14:textId="269F53F9" w:rsidR="00536B58" w:rsidRDefault="00536B58" w:rsidP="00536B58">
      <w:pPr>
        <w:rPr>
          <w:sz w:val="24"/>
          <w:szCs w:val="24"/>
        </w:rPr>
      </w:pPr>
      <w:r w:rsidRPr="00FF2D3E">
        <w:rPr>
          <w:sz w:val="24"/>
          <w:szCs w:val="24"/>
        </w:rPr>
        <w:t>The main strengths of this project, in my view, are the originality and accuracy of the mood classifier - it offers interesting insight into the listening habits of users. The functionality</w:t>
      </w:r>
      <w:r w:rsidR="00B44B0B">
        <w:rPr>
          <w:sz w:val="24"/>
          <w:szCs w:val="24"/>
        </w:rPr>
        <w:t xml:space="preserve"> allowing for the classification of a song’s mood through its lyrics </w:t>
      </w:r>
      <w:r w:rsidR="002D69C2">
        <w:rPr>
          <w:sz w:val="24"/>
          <w:szCs w:val="24"/>
        </w:rPr>
        <w:t>is equally original.</w:t>
      </w:r>
      <w:r w:rsidRPr="00FF2D3E">
        <w:rPr>
          <w:sz w:val="24"/>
          <w:szCs w:val="24"/>
        </w:rPr>
        <w:t xml:space="preserve"> I also find the front-end to be aesthetically pleasing and accessible for users of all technical skill levels. The only evident weakness of this project is that it requires users to manually upload playlist </w:t>
      </w:r>
      <w:r w:rsidRPr="00FF2D3E">
        <w:rPr>
          <w:sz w:val="24"/>
          <w:szCs w:val="24"/>
        </w:rPr>
        <w:lastRenderedPageBreak/>
        <w:t>files for analysis, as opposed to having the client automatically extract them from the device – this is something I aim to avoid in my project.</w:t>
      </w:r>
    </w:p>
    <w:p w14:paraId="4E6F11C7" w14:textId="2D367B7E" w:rsidR="00526195" w:rsidRPr="00526195" w:rsidRDefault="00526195" w:rsidP="00536B58">
      <w:pPr>
        <w:rPr>
          <w:b/>
          <w:bCs/>
          <w:sz w:val="24"/>
          <w:szCs w:val="24"/>
        </w:rPr>
      </w:pPr>
      <w:r>
        <w:rPr>
          <w:b/>
          <w:bCs/>
          <w:sz w:val="24"/>
          <w:szCs w:val="24"/>
        </w:rPr>
        <w:t xml:space="preserve">Similarities to </w:t>
      </w:r>
      <w:r w:rsidR="00946D8E">
        <w:rPr>
          <w:b/>
          <w:bCs/>
          <w:sz w:val="24"/>
          <w:szCs w:val="24"/>
        </w:rPr>
        <w:t>my Project and Other Findings:</w:t>
      </w:r>
    </w:p>
    <w:p w14:paraId="770A57E1" w14:textId="6BD7FCC9" w:rsidR="00526195" w:rsidRPr="00536B58" w:rsidRDefault="00526195" w:rsidP="00526195">
      <w:pPr>
        <w:rPr>
          <w:sz w:val="24"/>
          <w:szCs w:val="24"/>
        </w:rPr>
      </w:pPr>
      <w:r>
        <w:rPr>
          <w:sz w:val="24"/>
          <w:szCs w:val="24"/>
        </w:rPr>
        <w:t>This project and mine share appear to share clear similarities in the fact that they deal with the concept of ‘mood’ in music – however, they do so in very different ways. The main premise of this project is classifying the mood of a playlist using machine learning, while my project is more concerned with recommendation systems, and plays no role in determining user mood.</w:t>
      </w:r>
    </w:p>
    <w:p w14:paraId="62DA4A2C" w14:textId="77777777" w:rsidR="00526195" w:rsidRPr="00AC5B9C" w:rsidRDefault="00526195" w:rsidP="00526195">
      <w:pPr>
        <w:rPr>
          <w:sz w:val="24"/>
          <w:szCs w:val="24"/>
        </w:rPr>
      </w:pPr>
      <w:r>
        <w:rPr>
          <w:sz w:val="24"/>
          <w:szCs w:val="24"/>
        </w:rPr>
        <w:t>Where the projects are similar is in their use of machine learning models to classify music. This project</w:t>
      </w:r>
      <w:r w:rsidRPr="00536B58">
        <w:rPr>
          <w:sz w:val="24"/>
          <w:szCs w:val="24"/>
        </w:rPr>
        <w:t xml:space="preserve"> contains a complex machine learning algorithm for sentiment classification, used to determine the mood of songs through sound and lyrics</w:t>
      </w:r>
      <w:r>
        <w:rPr>
          <w:sz w:val="24"/>
          <w:szCs w:val="24"/>
        </w:rPr>
        <w:t xml:space="preserve">. While my project will not be used to determine the mood of a song, there is much I can learn from how the creator of this project constructed his machine learning model. A key piece of technology used by this student was </w:t>
      </w:r>
      <w:r>
        <w:rPr>
          <w:b/>
          <w:bCs/>
          <w:sz w:val="24"/>
          <w:szCs w:val="24"/>
        </w:rPr>
        <w:t>S</w:t>
      </w:r>
      <w:r w:rsidRPr="00AC5B9C">
        <w:rPr>
          <w:b/>
          <w:bCs/>
          <w:sz w:val="24"/>
          <w:szCs w:val="24"/>
        </w:rPr>
        <w:t>potipy</w:t>
      </w:r>
      <w:r>
        <w:rPr>
          <w:sz w:val="24"/>
          <w:szCs w:val="24"/>
        </w:rPr>
        <w:t>. As discussed in section 2.3, Spotipy is a Python library that can be used to interact with the Spotify Web API. I discovered Spotipy through this final year project and after conducting more research on it, decided to use it in my own.</w:t>
      </w:r>
    </w:p>
    <w:p w14:paraId="148DCB80" w14:textId="77777777" w:rsidR="00526195" w:rsidRPr="00FF2D3E" w:rsidRDefault="00526195" w:rsidP="00536B58">
      <w:pPr>
        <w:rPr>
          <w:sz w:val="24"/>
          <w:szCs w:val="24"/>
        </w:rPr>
      </w:pPr>
    </w:p>
    <w:p w14:paraId="4A489AF3" w14:textId="77777777" w:rsidR="00536B58" w:rsidRPr="00536B58" w:rsidRDefault="00536B58" w:rsidP="00536B58">
      <w:pPr>
        <w:rPr>
          <w:sz w:val="24"/>
          <w:szCs w:val="24"/>
        </w:rPr>
      </w:pPr>
    </w:p>
    <w:p w14:paraId="27087B5F" w14:textId="52B85502" w:rsidR="003650CE" w:rsidRDefault="003650CE" w:rsidP="003650CE">
      <w:pPr>
        <w:pStyle w:val="Heading3"/>
      </w:pPr>
      <w:bookmarkStart w:id="15" w:name="_Toc151554803"/>
      <w:r>
        <w:t xml:space="preserve">2.5.2 Project 2: </w:t>
      </w:r>
      <w:r w:rsidRPr="00536B58">
        <w:t>Football Data Mining, Result Prediction, and Visualization</w:t>
      </w:r>
      <w:bookmarkEnd w:id="15"/>
    </w:p>
    <w:p w14:paraId="69253E52" w14:textId="77777777" w:rsidR="00536B58" w:rsidRDefault="00536B58" w:rsidP="00536B58">
      <w:pPr>
        <w:rPr>
          <w:color w:val="FF0000"/>
          <w:sz w:val="24"/>
          <w:szCs w:val="24"/>
        </w:rPr>
      </w:pPr>
    </w:p>
    <w:p w14:paraId="25A5BC1E" w14:textId="15C8FA42" w:rsidR="00960323" w:rsidRPr="00536B58" w:rsidRDefault="00246A68" w:rsidP="00960323">
      <w:pPr>
        <w:rPr>
          <w:sz w:val="24"/>
          <w:szCs w:val="24"/>
        </w:rPr>
      </w:pPr>
      <w:r>
        <w:rPr>
          <w:b/>
          <w:bCs/>
          <w:sz w:val="24"/>
          <w:szCs w:val="24"/>
        </w:rPr>
        <w:t xml:space="preserve">Project </w:t>
      </w:r>
      <w:r w:rsidR="00960323" w:rsidRPr="00246A68">
        <w:rPr>
          <w:b/>
          <w:bCs/>
          <w:sz w:val="24"/>
          <w:szCs w:val="24"/>
        </w:rPr>
        <w:t>Title:</w:t>
      </w:r>
      <w:r w:rsidR="00960323" w:rsidRPr="00536B58">
        <w:rPr>
          <w:sz w:val="24"/>
          <w:szCs w:val="24"/>
        </w:rPr>
        <w:t xml:space="preserve"> Football Data Mining, Result Prediction, and Visualization</w:t>
      </w:r>
    </w:p>
    <w:p w14:paraId="2DF20C31" w14:textId="1D94202D" w:rsidR="00960323" w:rsidRDefault="00960323" w:rsidP="00960323">
      <w:pPr>
        <w:rPr>
          <w:sz w:val="24"/>
          <w:szCs w:val="24"/>
        </w:rPr>
      </w:pPr>
      <w:r w:rsidRPr="00246A68">
        <w:rPr>
          <w:b/>
          <w:bCs/>
          <w:sz w:val="24"/>
          <w:szCs w:val="24"/>
        </w:rPr>
        <w:t>Student:</w:t>
      </w:r>
      <w:r w:rsidRPr="00536B58">
        <w:rPr>
          <w:sz w:val="24"/>
          <w:szCs w:val="24"/>
        </w:rPr>
        <w:t xml:space="preserve"> Yahia Ragab</w:t>
      </w:r>
    </w:p>
    <w:p w14:paraId="1AA15192" w14:textId="0CA56B26" w:rsidR="00946D8E" w:rsidRPr="00946D8E" w:rsidRDefault="00946D8E" w:rsidP="00960323">
      <w:pPr>
        <w:rPr>
          <w:b/>
          <w:bCs/>
          <w:sz w:val="24"/>
          <w:szCs w:val="24"/>
        </w:rPr>
      </w:pPr>
      <w:r w:rsidRPr="00946D8E">
        <w:rPr>
          <w:b/>
          <w:bCs/>
          <w:sz w:val="24"/>
          <w:szCs w:val="24"/>
        </w:rPr>
        <w:t>Overview:</w:t>
      </w:r>
    </w:p>
    <w:p w14:paraId="0BACA494" w14:textId="564F58B1" w:rsidR="00E9681A" w:rsidRPr="00536B58" w:rsidRDefault="00960323" w:rsidP="00960323">
      <w:pPr>
        <w:rPr>
          <w:sz w:val="24"/>
          <w:szCs w:val="24"/>
        </w:rPr>
      </w:pPr>
      <w:r w:rsidRPr="00536B58">
        <w:rPr>
          <w:sz w:val="24"/>
          <w:szCs w:val="24"/>
        </w:rPr>
        <w:t>This project is a mobile and web application that allows users to view in depth stats on the English Premier League, and to view predictions of the outcome of matches, created with machine learning.</w:t>
      </w:r>
    </w:p>
    <w:p w14:paraId="10CC767F" w14:textId="55FC746F" w:rsidR="00960323" w:rsidRPr="00536B58" w:rsidRDefault="00960323" w:rsidP="00960323">
      <w:pPr>
        <w:rPr>
          <w:sz w:val="24"/>
          <w:szCs w:val="24"/>
        </w:rPr>
      </w:pPr>
      <w:r w:rsidRPr="00536B58">
        <w:rPr>
          <w:sz w:val="24"/>
          <w:szCs w:val="24"/>
        </w:rPr>
        <w:t>A huge amount of historical data relating to the English Premier League was mined and stored. A sophisticated machine learning model was developed to allow for predictions to be made, and a detailed front-en</w:t>
      </w:r>
      <w:r w:rsidR="00536B58" w:rsidRPr="00536B58">
        <w:rPr>
          <w:sz w:val="24"/>
          <w:szCs w:val="24"/>
        </w:rPr>
        <w:t>d</w:t>
      </w:r>
      <w:r w:rsidRPr="00536B58">
        <w:rPr>
          <w:sz w:val="24"/>
          <w:szCs w:val="24"/>
        </w:rPr>
        <w:t xml:space="preserve"> was designed that visualises statistics in digestible ways.</w:t>
      </w:r>
    </w:p>
    <w:p w14:paraId="5C8C25BE" w14:textId="05D1075F" w:rsidR="00960323" w:rsidRPr="00536B58" w:rsidRDefault="00960323" w:rsidP="00960323">
      <w:pPr>
        <w:rPr>
          <w:sz w:val="24"/>
          <w:szCs w:val="24"/>
        </w:rPr>
      </w:pPr>
      <w:r w:rsidRPr="00536B58">
        <w:rPr>
          <w:sz w:val="24"/>
          <w:szCs w:val="24"/>
        </w:rPr>
        <w:t>Python was used for creating the machine learning model, with use of libraries like NumPy, Pandas and Matplotlib for data visualisation. The web app was presented as a Django application, and Docker was used for deploying cloud components. MYSQL was used as the database management system</w:t>
      </w:r>
      <w:r w:rsidR="00536B58" w:rsidRPr="00536B58">
        <w:rPr>
          <w:sz w:val="24"/>
          <w:szCs w:val="24"/>
        </w:rPr>
        <w:t>.</w:t>
      </w:r>
    </w:p>
    <w:p w14:paraId="5C48B252" w14:textId="09BA8AFF" w:rsidR="00960323" w:rsidRPr="00536B58" w:rsidRDefault="00960323" w:rsidP="00960323">
      <w:pPr>
        <w:rPr>
          <w:sz w:val="24"/>
          <w:szCs w:val="24"/>
        </w:rPr>
      </w:pPr>
      <w:r w:rsidRPr="00536B58">
        <w:rPr>
          <w:sz w:val="24"/>
          <w:szCs w:val="24"/>
        </w:rPr>
        <w:t xml:space="preserve">This project contains a machine learning algorithm written in Python, similar in nature to the one I plan on creating in my app. The model is clearly highly sophisticated, and after rigorous testing seemed to yield very accurate results, which I believe is a huge strength of </w:t>
      </w:r>
      <w:r w:rsidRPr="00536B58">
        <w:rPr>
          <w:sz w:val="24"/>
          <w:szCs w:val="24"/>
        </w:rPr>
        <w:lastRenderedPageBreak/>
        <w:t>the project. The amount of data made available for viewing on the app is similarly impressive, and the way in which it is visualised is understandable and useful.</w:t>
      </w:r>
    </w:p>
    <w:p w14:paraId="50B630D2" w14:textId="0ED7DFB0" w:rsidR="00946D8E" w:rsidRDefault="00960323" w:rsidP="00960323">
      <w:pPr>
        <w:rPr>
          <w:sz w:val="24"/>
          <w:szCs w:val="24"/>
        </w:rPr>
      </w:pPr>
      <w:r w:rsidRPr="00536B58">
        <w:rPr>
          <w:sz w:val="24"/>
          <w:szCs w:val="24"/>
        </w:rPr>
        <w:t xml:space="preserve"> The front-end design is quite cluttered and perhaps not very user friendly and lacks some aesthetic appeal – it could have done a more thorough design phase that focused more on user experience. The project is, however, of a very high standard and displays many strengths which I could draw inspiration from</w:t>
      </w:r>
      <w:r w:rsidR="00536B58">
        <w:rPr>
          <w:sz w:val="24"/>
          <w:szCs w:val="24"/>
        </w:rPr>
        <w:t>.</w:t>
      </w:r>
    </w:p>
    <w:p w14:paraId="2E782437" w14:textId="77777777" w:rsidR="00946D8E" w:rsidRDefault="00946D8E" w:rsidP="00960323">
      <w:pPr>
        <w:rPr>
          <w:sz w:val="24"/>
          <w:szCs w:val="24"/>
        </w:rPr>
      </w:pPr>
    </w:p>
    <w:p w14:paraId="2BAF4A30" w14:textId="77777777" w:rsidR="00946D8E" w:rsidRPr="00946D8E" w:rsidRDefault="00946D8E" w:rsidP="00946D8E">
      <w:pPr>
        <w:rPr>
          <w:b/>
          <w:bCs/>
          <w:sz w:val="24"/>
          <w:szCs w:val="24"/>
        </w:rPr>
      </w:pPr>
      <w:r>
        <w:rPr>
          <w:b/>
          <w:bCs/>
          <w:sz w:val="24"/>
          <w:szCs w:val="24"/>
        </w:rPr>
        <w:t>Similarities to my Project and Other Findings:</w:t>
      </w:r>
    </w:p>
    <w:p w14:paraId="3D24110F" w14:textId="160619FA" w:rsidR="00946D8E" w:rsidRPr="00536B58" w:rsidRDefault="00946D8E" w:rsidP="00946D8E">
      <w:pPr>
        <w:rPr>
          <w:sz w:val="24"/>
          <w:szCs w:val="24"/>
        </w:rPr>
      </w:pPr>
      <w:r>
        <w:rPr>
          <w:sz w:val="24"/>
          <w:szCs w:val="24"/>
        </w:rPr>
        <w:t xml:space="preserve">This project differs from mine in subject matter, as it deals with football scores and results prediction. However, it utilises a machine learning model constructed in Python – something I plan on creating for my project too. What I gained most from researching this project was insight into how to </w:t>
      </w:r>
      <w:r w:rsidRPr="00A840DF">
        <w:rPr>
          <w:sz w:val="24"/>
          <w:szCs w:val="24"/>
        </w:rPr>
        <w:t xml:space="preserve">evaluate </w:t>
      </w:r>
      <w:r>
        <w:rPr>
          <w:sz w:val="24"/>
          <w:szCs w:val="24"/>
        </w:rPr>
        <w:t>machine learning models. This project was evaluated through a survey with potential users</w:t>
      </w:r>
      <w:r w:rsidR="00C03E0E">
        <w:rPr>
          <w:sz w:val="24"/>
          <w:szCs w:val="24"/>
        </w:rPr>
        <w:t xml:space="preserve"> via a Usability Feedback Testing Form.</w:t>
      </w:r>
      <w:r>
        <w:rPr>
          <w:sz w:val="24"/>
          <w:szCs w:val="24"/>
        </w:rPr>
        <w:t xml:space="preserve"> </w:t>
      </w:r>
      <w:r w:rsidR="00C03E0E">
        <w:rPr>
          <w:sz w:val="24"/>
          <w:szCs w:val="24"/>
        </w:rPr>
        <w:t>In this form,</w:t>
      </w:r>
      <w:r>
        <w:rPr>
          <w:sz w:val="24"/>
          <w:szCs w:val="24"/>
        </w:rPr>
        <w:t xml:space="preserve"> </w:t>
      </w:r>
      <w:r w:rsidR="00C03E0E">
        <w:rPr>
          <w:sz w:val="24"/>
          <w:szCs w:val="24"/>
        </w:rPr>
        <w:t>users were asked</w:t>
      </w:r>
      <w:r>
        <w:rPr>
          <w:sz w:val="24"/>
          <w:szCs w:val="24"/>
        </w:rPr>
        <w:t xml:space="preserve"> to assess the accuracy of the </w:t>
      </w:r>
      <w:r w:rsidR="00C03E0E">
        <w:rPr>
          <w:sz w:val="24"/>
          <w:szCs w:val="24"/>
        </w:rPr>
        <w:t xml:space="preserve">results they received from the </w:t>
      </w:r>
      <w:r>
        <w:rPr>
          <w:sz w:val="24"/>
          <w:szCs w:val="24"/>
        </w:rPr>
        <w:t xml:space="preserve">model, as well as their general sentiments about how useful </w:t>
      </w:r>
      <w:r w:rsidR="00C03E0E">
        <w:rPr>
          <w:sz w:val="24"/>
          <w:szCs w:val="24"/>
        </w:rPr>
        <w:t xml:space="preserve">it </w:t>
      </w:r>
      <w:r>
        <w:rPr>
          <w:sz w:val="24"/>
          <w:szCs w:val="24"/>
        </w:rPr>
        <w:t xml:space="preserve">is. Information of this nature would be very useful to me in evaluating my </w:t>
      </w:r>
      <w:r w:rsidR="00F03E9F">
        <w:rPr>
          <w:sz w:val="24"/>
          <w:szCs w:val="24"/>
        </w:rPr>
        <w:t>final product</w:t>
      </w:r>
      <w:r>
        <w:rPr>
          <w:sz w:val="24"/>
          <w:szCs w:val="24"/>
        </w:rPr>
        <w:t>, hence I took inspiration from this project when planning my evaluation – this will be discussed in greater detail in section 4.3</w:t>
      </w:r>
      <w:r w:rsidR="00F03E9F">
        <w:rPr>
          <w:sz w:val="24"/>
          <w:szCs w:val="24"/>
        </w:rPr>
        <w:t>.</w:t>
      </w:r>
    </w:p>
    <w:p w14:paraId="2D17A0F1" w14:textId="45EEEF8B" w:rsidR="007B63DE" w:rsidRDefault="00960323" w:rsidP="003636A6">
      <w:r>
        <w:br w:type="page"/>
      </w:r>
    </w:p>
    <w:p w14:paraId="7E8610B8" w14:textId="05D3D87D" w:rsidR="009B697E" w:rsidRDefault="00604B8B" w:rsidP="009B697E">
      <w:pPr>
        <w:pStyle w:val="Heading2"/>
      </w:pPr>
      <w:bookmarkStart w:id="16" w:name="_Toc151554804"/>
      <w:r>
        <w:lastRenderedPageBreak/>
        <w:t>2.6</w:t>
      </w:r>
      <w:r w:rsidR="009B697E">
        <w:t xml:space="preserve">. </w:t>
      </w:r>
      <w:r w:rsidR="00442885">
        <w:tab/>
      </w:r>
      <w:r w:rsidR="009B697E">
        <w:t>Conclusions</w:t>
      </w:r>
      <w:bookmarkEnd w:id="16"/>
    </w:p>
    <w:p w14:paraId="783C5482" w14:textId="4973D372" w:rsidR="007B63DE" w:rsidRDefault="00482186" w:rsidP="007B63DE">
      <w:pPr>
        <w:rPr>
          <w:sz w:val="24"/>
          <w:szCs w:val="24"/>
        </w:rPr>
      </w:pPr>
      <w:r w:rsidRPr="002253A1">
        <w:rPr>
          <w:sz w:val="24"/>
          <w:szCs w:val="24"/>
        </w:rPr>
        <w:t xml:space="preserve">After performing thorough research on existing literature in </w:t>
      </w:r>
      <w:r w:rsidR="006C20BA">
        <w:rPr>
          <w:sz w:val="24"/>
          <w:szCs w:val="24"/>
        </w:rPr>
        <w:t xml:space="preserve">the </w:t>
      </w:r>
      <w:r w:rsidR="001819EB" w:rsidRPr="002253A1">
        <w:rPr>
          <w:sz w:val="24"/>
          <w:szCs w:val="24"/>
        </w:rPr>
        <w:t xml:space="preserve">domain of my project, </w:t>
      </w:r>
      <w:r w:rsidR="00CB1993">
        <w:rPr>
          <w:sz w:val="24"/>
          <w:szCs w:val="24"/>
        </w:rPr>
        <w:t xml:space="preserve">I am </w:t>
      </w:r>
      <w:r w:rsidR="009055E8">
        <w:rPr>
          <w:sz w:val="24"/>
          <w:szCs w:val="24"/>
        </w:rPr>
        <w:t>prepared to enter the design and early development stages of my project. Many key decisions have been informed by information gathered through reviewing</w:t>
      </w:r>
      <w:r w:rsidR="00A21FA0">
        <w:rPr>
          <w:sz w:val="24"/>
          <w:szCs w:val="24"/>
        </w:rPr>
        <w:t>.</w:t>
      </w:r>
    </w:p>
    <w:p w14:paraId="57E74FB6" w14:textId="77C2E5A7" w:rsidR="00773151" w:rsidRDefault="00773151" w:rsidP="00773151">
      <w:pPr>
        <w:pStyle w:val="Heading3"/>
      </w:pPr>
      <w:bookmarkStart w:id="17" w:name="_Toc151554805"/>
      <w:r>
        <w:t>2.6.1</w:t>
      </w:r>
      <w:r>
        <w:tab/>
        <w:t>Requirements</w:t>
      </w:r>
      <w:bookmarkEnd w:id="17"/>
    </w:p>
    <w:p w14:paraId="1404B299" w14:textId="53C7C180" w:rsidR="008C27F3" w:rsidRDefault="00A21FA0" w:rsidP="007B63DE">
      <w:pPr>
        <w:rPr>
          <w:sz w:val="24"/>
          <w:szCs w:val="24"/>
        </w:rPr>
      </w:pPr>
      <w:r>
        <w:rPr>
          <w:sz w:val="24"/>
          <w:szCs w:val="24"/>
        </w:rPr>
        <w:t xml:space="preserve">While I always planned on </w:t>
      </w:r>
      <w:r w:rsidR="008C27F3">
        <w:rPr>
          <w:sz w:val="24"/>
          <w:szCs w:val="24"/>
        </w:rPr>
        <w:t>making</w:t>
      </w:r>
      <w:r>
        <w:rPr>
          <w:sz w:val="24"/>
          <w:szCs w:val="24"/>
        </w:rPr>
        <w:t xml:space="preserve"> a </w:t>
      </w:r>
      <w:r w:rsidR="008C27F3">
        <w:rPr>
          <w:sz w:val="24"/>
          <w:szCs w:val="24"/>
        </w:rPr>
        <w:t>Spotify</w:t>
      </w:r>
      <w:r>
        <w:rPr>
          <w:sz w:val="24"/>
          <w:szCs w:val="24"/>
        </w:rPr>
        <w:t xml:space="preserve"> music recommendation system, research on the biggest shortcomings of the Spotify recommendation algorithm influenced my decision to </w:t>
      </w:r>
      <w:r w:rsidR="008C27F3">
        <w:rPr>
          <w:sz w:val="24"/>
          <w:szCs w:val="24"/>
        </w:rPr>
        <w:t>shift towards a mood-based recommendation system. Research on existing solutions to this issue revealed that while it’s an issue that’s been tackled often by developers, a perfect solution doesn’t exist and there is plenty of room for improvement in the domain.</w:t>
      </w:r>
    </w:p>
    <w:p w14:paraId="3AD386E2" w14:textId="2419F7D0" w:rsidR="00773151" w:rsidRDefault="00773151" w:rsidP="00773151">
      <w:pPr>
        <w:pStyle w:val="Heading3"/>
      </w:pPr>
      <w:bookmarkStart w:id="18" w:name="_Toc151554806"/>
      <w:r>
        <w:t>2.6.2</w:t>
      </w:r>
      <w:r>
        <w:tab/>
      </w:r>
      <w:r w:rsidR="00280786">
        <w:t>Technologies</w:t>
      </w:r>
      <w:bookmarkEnd w:id="18"/>
      <w:r w:rsidR="001F746D">
        <w:t xml:space="preserve"> </w:t>
      </w:r>
    </w:p>
    <w:p w14:paraId="0C080DC2" w14:textId="2C047C1B" w:rsidR="002E6989" w:rsidRDefault="006C58DA" w:rsidP="007B63DE">
      <w:pPr>
        <w:rPr>
          <w:sz w:val="24"/>
          <w:szCs w:val="24"/>
        </w:rPr>
      </w:pPr>
      <w:r>
        <w:rPr>
          <w:sz w:val="24"/>
          <w:szCs w:val="24"/>
        </w:rPr>
        <w:t xml:space="preserve">The decisions made on technologies to be used were heavily informed by </w:t>
      </w:r>
      <w:r w:rsidR="00227AF9">
        <w:rPr>
          <w:sz w:val="24"/>
          <w:szCs w:val="24"/>
        </w:rPr>
        <w:t xml:space="preserve">comparative </w:t>
      </w:r>
      <w:r>
        <w:rPr>
          <w:sz w:val="24"/>
          <w:szCs w:val="24"/>
        </w:rPr>
        <w:t>research conducted on</w:t>
      </w:r>
      <w:r w:rsidR="00227AF9">
        <w:rPr>
          <w:sz w:val="24"/>
          <w:szCs w:val="24"/>
        </w:rPr>
        <w:t xml:space="preserve"> viable options. </w:t>
      </w:r>
    </w:p>
    <w:p w14:paraId="54AEA69B" w14:textId="46ADE0B1" w:rsidR="002E6989" w:rsidRDefault="002E6989" w:rsidP="007B63DE">
      <w:pPr>
        <w:rPr>
          <w:sz w:val="24"/>
          <w:szCs w:val="24"/>
        </w:rPr>
      </w:pPr>
      <w:r>
        <w:rPr>
          <w:sz w:val="24"/>
          <w:szCs w:val="24"/>
        </w:rPr>
        <w:t>Python was chosen as a primary programming language after research, which influenced the choice of Flask as a web framework.</w:t>
      </w:r>
    </w:p>
    <w:p w14:paraId="13359E3A" w14:textId="558560FA" w:rsidR="006C58DA" w:rsidRDefault="00227AF9" w:rsidP="007B63DE">
      <w:pPr>
        <w:rPr>
          <w:sz w:val="24"/>
          <w:szCs w:val="24"/>
        </w:rPr>
      </w:pPr>
      <w:r>
        <w:rPr>
          <w:sz w:val="24"/>
          <w:szCs w:val="24"/>
        </w:rPr>
        <w:t xml:space="preserve">Researching past final year projects </w:t>
      </w:r>
      <w:r w:rsidR="00D3109E">
        <w:rPr>
          <w:sz w:val="24"/>
          <w:szCs w:val="24"/>
        </w:rPr>
        <w:t xml:space="preserve">also aided </w:t>
      </w:r>
      <w:r w:rsidR="00605E13">
        <w:rPr>
          <w:sz w:val="24"/>
          <w:szCs w:val="24"/>
        </w:rPr>
        <w:t>in understanding</w:t>
      </w:r>
      <w:r w:rsidR="00D3109E">
        <w:rPr>
          <w:sz w:val="24"/>
          <w:szCs w:val="24"/>
        </w:rPr>
        <w:t xml:space="preserve"> how these technologies can be integrated into a larger system.</w:t>
      </w:r>
    </w:p>
    <w:p w14:paraId="4A493E22" w14:textId="0CB139DE" w:rsidR="001F746D" w:rsidRDefault="001F746D" w:rsidP="007B63DE">
      <w:pPr>
        <w:rPr>
          <w:sz w:val="24"/>
          <w:szCs w:val="24"/>
        </w:rPr>
      </w:pPr>
      <w:r>
        <w:rPr>
          <w:sz w:val="24"/>
          <w:szCs w:val="24"/>
        </w:rPr>
        <w:t>Content</w:t>
      </w:r>
      <w:r w:rsidR="00386ED4">
        <w:rPr>
          <w:sz w:val="24"/>
          <w:szCs w:val="24"/>
        </w:rPr>
        <w:t>-</w:t>
      </w:r>
      <w:r>
        <w:rPr>
          <w:sz w:val="24"/>
          <w:szCs w:val="24"/>
        </w:rPr>
        <w:t>based filtering was chosen as the approach to recommender system</w:t>
      </w:r>
      <w:r w:rsidR="00386ED4">
        <w:rPr>
          <w:sz w:val="24"/>
          <w:szCs w:val="24"/>
        </w:rPr>
        <w:t xml:space="preserve"> over collaborative filtering. It </w:t>
      </w:r>
      <w:r>
        <w:rPr>
          <w:sz w:val="24"/>
          <w:szCs w:val="24"/>
        </w:rPr>
        <w:t>was seen as the most suitable option</w:t>
      </w:r>
      <w:r w:rsidR="00386ED4">
        <w:rPr>
          <w:sz w:val="24"/>
          <w:szCs w:val="24"/>
        </w:rPr>
        <w:t>, as only user data will be available to the application, and not data of multiple users.</w:t>
      </w:r>
    </w:p>
    <w:p w14:paraId="232F8981" w14:textId="0B737B3B" w:rsidR="002E6989" w:rsidRDefault="002E6989" w:rsidP="007B63DE">
      <w:pPr>
        <w:rPr>
          <w:sz w:val="24"/>
          <w:szCs w:val="24"/>
        </w:rPr>
      </w:pPr>
    </w:p>
    <w:p w14:paraId="3BD4EF49" w14:textId="77777777" w:rsidR="002E6989" w:rsidRPr="00A21FA0" w:rsidRDefault="002E6989" w:rsidP="007B63DE">
      <w:pPr>
        <w:rPr>
          <w:sz w:val="24"/>
          <w:szCs w:val="24"/>
        </w:rPr>
      </w:pP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9" w:name="_Toc151554807"/>
      <w:r>
        <w:lastRenderedPageBreak/>
        <w:t xml:space="preserve">3. </w:t>
      </w:r>
      <w:r w:rsidR="00051C76">
        <w:t>System</w:t>
      </w:r>
      <w:r>
        <w:t xml:space="preserve"> </w:t>
      </w:r>
      <w:r w:rsidR="009B697E">
        <w:t>Design</w:t>
      </w:r>
      <w:bookmarkEnd w:id="19"/>
      <w:r w:rsidR="009B697E">
        <w:t xml:space="preserve"> </w:t>
      </w:r>
    </w:p>
    <w:p w14:paraId="08AA8402" w14:textId="77777777" w:rsidR="00F77FE7" w:rsidRDefault="00F77FE7" w:rsidP="00F77FE7"/>
    <w:p w14:paraId="1B556343" w14:textId="66DEEF79" w:rsidR="009B697E" w:rsidRDefault="009B697E" w:rsidP="009B697E">
      <w:pPr>
        <w:pStyle w:val="Heading2"/>
      </w:pPr>
      <w:bookmarkStart w:id="20" w:name="_Toc151554808"/>
      <w:r>
        <w:t>3.1</w:t>
      </w:r>
      <w:r w:rsidR="00442885">
        <w:t>.</w:t>
      </w:r>
      <w:r w:rsidR="00442885">
        <w:tab/>
      </w:r>
      <w:r>
        <w:t>Introduction</w:t>
      </w:r>
      <w:bookmarkEnd w:id="20"/>
    </w:p>
    <w:p w14:paraId="0F95615F" w14:textId="07E1F8E5" w:rsidR="00E2420C" w:rsidRDefault="00230136" w:rsidP="00230136">
      <w:pPr>
        <w:rPr>
          <w:sz w:val="24"/>
          <w:szCs w:val="24"/>
        </w:rPr>
      </w:pPr>
      <w:r>
        <w:rPr>
          <w:sz w:val="24"/>
          <w:szCs w:val="24"/>
        </w:rPr>
        <w:t xml:space="preserve">This chapter describes the </w:t>
      </w:r>
      <w:r w:rsidR="00C7004C">
        <w:rPr>
          <w:sz w:val="24"/>
          <w:szCs w:val="24"/>
        </w:rPr>
        <w:t xml:space="preserve">overall design of </w:t>
      </w:r>
      <w:r w:rsidR="000407A4">
        <w:rPr>
          <w:sz w:val="24"/>
          <w:szCs w:val="24"/>
        </w:rPr>
        <w:t>the project</w:t>
      </w:r>
      <w:r w:rsidR="00C7004C">
        <w:rPr>
          <w:sz w:val="24"/>
          <w:szCs w:val="24"/>
        </w:rPr>
        <w:t xml:space="preserve">, including the visual </w:t>
      </w:r>
      <w:r w:rsidR="0065294E">
        <w:rPr>
          <w:sz w:val="24"/>
          <w:szCs w:val="24"/>
        </w:rPr>
        <w:t>style and layout</w:t>
      </w:r>
      <w:r w:rsidR="00C7004C">
        <w:rPr>
          <w:sz w:val="24"/>
          <w:szCs w:val="24"/>
        </w:rPr>
        <w:t xml:space="preserve"> of the </w:t>
      </w:r>
      <w:r w:rsidR="0065294E">
        <w:rPr>
          <w:sz w:val="24"/>
          <w:szCs w:val="24"/>
        </w:rPr>
        <w:t>frontend, and the structuring of the backend.</w:t>
      </w:r>
      <w:r w:rsidR="000407A4">
        <w:rPr>
          <w:sz w:val="24"/>
          <w:szCs w:val="24"/>
        </w:rPr>
        <w:t xml:space="preserve"> It will also touch on the software methodologies adhered to during the development process.</w:t>
      </w:r>
    </w:p>
    <w:p w14:paraId="07D2E711" w14:textId="77777777" w:rsidR="00E2420C" w:rsidRDefault="00E2420C" w:rsidP="00230136">
      <w:pPr>
        <w:rPr>
          <w:sz w:val="24"/>
          <w:szCs w:val="24"/>
        </w:rPr>
      </w:pPr>
    </w:p>
    <w:p w14:paraId="32497112" w14:textId="06F915F3" w:rsidR="002A17C2" w:rsidRDefault="002A17C2" w:rsidP="002A17C2">
      <w:pPr>
        <w:pStyle w:val="Heading2"/>
      </w:pPr>
      <w:bookmarkStart w:id="21" w:name="_Toc151554809"/>
      <w:r>
        <w:t xml:space="preserve">3.2. </w:t>
      </w:r>
      <w:r>
        <w:tab/>
        <w:t>Software Methodology</w:t>
      </w:r>
      <w:bookmarkEnd w:id="21"/>
    </w:p>
    <w:p w14:paraId="163B3ECF" w14:textId="77777777" w:rsidR="00285E49" w:rsidRDefault="00352112" w:rsidP="003022F1">
      <w:pPr>
        <w:rPr>
          <w:sz w:val="24"/>
          <w:szCs w:val="24"/>
        </w:rPr>
      </w:pPr>
      <w:r>
        <w:rPr>
          <w:sz w:val="24"/>
          <w:szCs w:val="24"/>
        </w:rPr>
        <w:t xml:space="preserve">This project has </w:t>
      </w:r>
      <w:r w:rsidR="007F2E30">
        <w:rPr>
          <w:sz w:val="24"/>
          <w:szCs w:val="24"/>
        </w:rPr>
        <w:t>combined</w:t>
      </w:r>
      <w:r>
        <w:rPr>
          <w:sz w:val="24"/>
          <w:szCs w:val="24"/>
        </w:rPr>
        <w:t xml:space="preserve"> multiple methodologies, </w:t>
      </w:r>
      <w:r w:rsidR="00BC1EBB">
        <w:rPr>
          <w:sz w:val="24"/>
          <w:szCs w:val="24"/>
        </w:rPr>
        <w:t>using</w:t>
      </w:r>
      <w:r w:rsidR="007F2E30">
        <w:rPr>
          <w:sz w:val="24"/>
          <w:szCs w:val="24"/>
        </w:rPr>
        <w:t xml:space="preserve"> valuable and suitable elements of various common methodologies to establish </w:t>
      </w:r>
      <w:r w:rsidR="00BC1EBB">
        <w:rPr>
          <w:sz w:val="24"/>
          <w:szCs w:val="24"/>
        </w:rPr>
        <w:t xml:space="preserve">an efficient and productive way of </w:t>
      </w:r>
      <w:r w:rsidR="00DA3A5E">
        <w:rPr>
          <w:sz w:val="24"/>
          <w:szCs w:val="24"/>
        </w:rPr>
        <w:t>working.</w:t>
      </w:r>
    </w:p>
    <w:p w14:paraId="26EAD58B" w14:textId="70F258FB" w:rsidR="003022F1" w:rsidRDefault="00DA3A5E" w:rsidP="003022F1">
      <w:pPr>
        <w:rPr>
          <w:sz w:val="24"/>
          <w:szCs w:val="24"/>
        </w:rPr>
      </w:pPr>
      <w:r>
        <w:rPr>
          <w:sz w:val="24"/>
          <w:szCs w:val="24"/>
        </w:rPr>
        <w:t xml:space="preserve"> The project has been </w:t>
      </w:r>
      <w:r w:rsidR="00BE7DCC">
        <w:rPr>
          <w:sz w:val="24"/>
          <w:szCs w:val="24"/>
        </w:rPr>
        <w:t>performed</w:t>
      </w:r>
      <w:r>
        <w:rPr>
          <w:sz w:val="24"/>
          <w:szCs w:val="24"/>
        </w:rPr>
        <w:t xml:space="preserve"> iteratively</w:t>
      </w:r>
      <w:r w:rsidR="00BE7DCC">
        <w:rPr>
          <w:sz w:val="24"/>
          <w:szCs w:val="24"/>
        </w:rPr>
        <w:t xml:space="preserve">, using the concept of “Sprints” commonly associated with the </w:t>
      </w:r>
      <w:r w:rsidR="008329BE">
        <w:rPr>
          <w:sz w:val="24"/>
          <w:szCs w:val="24"/>
        </w:rPr>
        <w:t>Agile and</w:t>
      </w:r>
      <w:r w:rsidR="00FD0714">
        <w:rPr>
          <w:sz w:val="24"/>
          <w:szCs w:val="24"/>
        </w:rPr>
        <w:t xml:space="preserve"> Scrum </w:t>
      </w:r>
      <w:r w:rsidR="00D31A26">
        <w:rPr>
          <w:sz w:val="24"/>
          <w:szCs w:val="24"/>
        </w:rPr>
        <w:t>software development methodolog</w:t>
      </w:r>
      <w:r w:rsidR="00FD0714">
        <w:rPr>
          <w:sz w:val="24"/>
          <w:szCs w:val="24"/>
        </w:rPr>
        <w:t>ies</w:t>
      </w:r>
      <w:r w:rsidR="00D31A26">
        <w:rPr>
          <w:sz w:val="24"/>
          <w:szCs w:val="24"/>
        </w:rPr>
        <w:t>.</w:t>
      </w:r>
      <w:r w:rsidR="00285E49">
        <w:rPr>
          <w:sz w:val="24"/>
          <w:szCs w:val="24"/>
        </w:rPr>
        <w:t xml:space="preserve"> The project adopted further </w:t>
      </w:r>
      <w:r w:rsidR="002F6163">
        <w:rPr>
          <w:sz w:val="24"/>
          <w:szCs w:val="24"/>
        </w:rPr>
        <w:t>principles commonly associated with Agile to enhance the flexibility and efficiency of work.</w:t>
      </w:r>
      <w:r w:rsidR="008329BE">
        <w:rPr>
          <w:sz w:val="24"/>
          <w:szCs w:val="24"/>
        </w:rPr>
        <w:t xml:space="preserve"> </w:t>
      </w:r>
      <w:r w:rsidR="00876BB3">
        <w:rPr>
          <w:sz w:val="24"/>
          <w:szCs w:val="24"/>
        </w:rPr>
        <w:t xml:space="preserve">Features of the Kanban methodology </w:t>
      </w:r>
      <w:proofErr w:type="gramStart"/>
      <w:r w:rsidR="00556184">
        <w:rPr>
          <w:sz w:val="24"/>
          <w:szCs w:val="24"/>
        </w:rPr>
        <w:t>were</w:t>
      </w:r>
      <w:proofErr w:type="gramEnd"/>
      <w:r w:rsidR="00876BB3">
        <w:rPr>
          <w:sz w:val="24"/>
          <w:szCs w:val="24"/>
        </w:rPr>
        <w:t xml:space="preserve"> also used, which focuses on </w:t>
      </w:r>
      <w:r w:rsidR="00556184">
        <w:rPr>
          <w:sz w:val="24"/>
          <w:szCs w:val="24"/>
        </w:rPr>
        <w:t xml:space="preserve">visualising work and maximizing project efficiency. Each </w:t>
      </w:r>
      <w:r w:rsidR="00AC4971">
        <w:rPr>
          <w:sz w:val="24"/>
          <w:szCs w:val="24"/>
        </w:rPr>
        <w:t>of</w:t>
      </w:r>
      <w:r w:rsidR="00556184">
        <w:rPr>
          <w:sz w:val="24"/>
          <w:szCs w:val="24"/>
        </w:rPr>
        <w:t xml:space="preserve"> these methodologies and the way in which they were</w:t>
      </w:r>
      <w:r w:rsidR="00AC4971">
        <w:rPr>
          <w:sz w:val="24"/>
          <w:szCs w:val="24"/>
        </w:rPr>
        <w:t xml:space="preserve"> used will be explained in this section.</w:t>
      </w:r>
    </w:p>
    <w:p w14:paraId="3D98CC27" w14:textId="77777777" w:rsidR="00C4068C" w:rsidRDefault="00C4068C" w:rsidP="003022F1">
      <w:pPr>
        <w:rPr>
          <w:sz w:val="24"/>
          <w:szCs w:val="24"/>
        </w:rPr>
      </w:pPr>
    </w:p>
    <w:p w14:paraId="167638CC" w14:textId="0260F924" w:rsidR="00C4068C" w:rsidRDefault="00C4068C" w:rsidP="00C4068C">
      <w:pPr>
        <w:pStyle w:val="Heading2"/>
      </w:pPr>
      <w:bookmarkStart w:id="22" w:name="_Toc151554810"/>
      <w:r>
        <w:t>3.2.1</w:t>
      </w:r>
      <w:r w:rsidR="006A6582">
        <w:tab/>
      </w:r>
      <w:r>
        <w:t>Agile</w:t>
      </w:r>
      <w:bookmarkEnd w:id="22"/>
    </w:p>
    <w:p w14:paraId="51B4019E" w14:textId="43914380" w:rsidR="00633227" w:rsidRDefault="00451DB6" w:rsidP="00451DB6">
      <w:pPr>
        <w:rPr>
          <w:sz w:val="24"/>
          <w:szCs w:val="24"/>
        </w:rPr>
      </w:pPr>
      <w:r w:rsidRPr="00AD14AC">
        <w:rPr>
          <w:sz w:val="24"/>
          <w:szCs w:val="24"/>
        </w:rPr>
        <w:t>Agile is a</w:t>
      </w:r>
      <w:r w:rsidR="00EC2F49" w:rsidRPr="00AD14AC">
        <w:rPr>
          <w:sz w:val="24"/>
          <w:szCs w:val="24"/>
        </w:rPr>
        <w:t xml:space="preserve"> widely used software </w:t>
      </w:r>
      <w:r w:rsidR="009C5CA0" w:rsidRPr="00AD14AC">
        <w:rPr>
          <w:sz w:val="24"/>
          <w:szCs w:val="24"/>
        </w:rPr>
        <w:t>development methodology</w:t>
      </w:r>
      <w:r w:rsidR="0011510B">
        <w:rPr>
          <w:sz w:val="24"/>
          <w:szCs w:val="24"/>
        </w:rPr>
        <w:t xml:space="preserve"> that defines </w:t>
      </w:r>
      <w:r w:rsidR="002F6163">
        <w:rPr>
          <w:sz w:val="24"/>
          <w:szCs w:val="24"/>
        </w:rPr>
        <w:t>rule</w:t>
      </w:r>
      <w:r w:rsidR="000750D6">
        <w:rPr>
          <w:sz w:val="24"/>
          <w:szCs w:val="24"/>
        </w:rPr>
        <w:t xml:space="preserve"> that should be adhered to in the software development lifecycle (Figure</w:t>
      </w:r>
      <w:r w:rsidR="000E0EE3">
        <w:rPr>
          <w:sz w:val="24"/>
          <w:szCs w:val="24"/>
        </w:rPr>
        <w:t xml:space="preserve"> 10)</w:t>
      </w:r>
      <w:r w:rsidR="000750D6">
        <w:rPr>
          <w:sz w:val="24"/>
          <w:szCs w:val="24"/>
        </w:rPr>
        <w:t>. When adhered to, these rules make for more flexible development, focussed on</w:t>
      </w:r>
      <w:r w:rsidR="00356779">
        <w:rPr>
          <w:sz w:val="24"/>
          <w:szCs w:val="24"/>
        </w:rPr>
        <w:t xml:space="preserve"> continuous improvement and</w:t>
      </w:r>
      <w:r w:rsidR="000750D6">
        <w:rPr>
          <w:sz w:val="24"/>
          <w:szCs w:val="24"/>
        </w:rPr>
        <w:t xml:space="preserve"> delivering working software that satisfies user needs</w:t>
      </w:r>
      <w:r w:rsidR="00D3151C">
        <w:rPr>
          <w:sz w:val="24"/>
          <w:szCs w:val="24"/>
        </w:rPr>
        <w:t xml:space="preserve"> </w:t>
      </w:r>
      <w:r w:rsidR="00D3151C">
        <w:rPr>
          <w:sz w:val="24"/>
          <w:szCs w:val="24"/>
        </w:rPr>
        <w:fldChar w:fldCharType="begin"/>
      </w:r>
      <w:r w:rsidR="00D3151C">
        <w:rPr>
          <w:sz w:val="24"/>
          <w:szCs w:val="24"/>
        </w:rPr>
        <w:instrText xml:space="preserve"> ADDIN ZOTERO_ITEM CSL_CITATION {"citationID":"U6zvoeJo","properties":{"formattedCitation":"(14)","plainCitation":"(14)","noteIndex":0},"citationItems":[{"id":36,"uris":["http://zotero.org/users/local/tPAIEh28/items/KZCH3JUA"],"itemData":{"id":36,"type":"webpage","abstract":"Learn agile software development, agile methodologies and industry best practices from beginner tutorials to advanced topics.","container-title":"Atlassian","language":"en","title":"What is Agile?","URL":"https://www.atlassian.com/agile","author":[{"family":"Atlassian","given":""}],"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4)</w:t>
      </w:r>
      <w:r w:rsidR="00D3151C">
        <w:rPr>
          <w:sz w:val="24"/>
          <w:szCs w:val="24"/>
        </w:rPr>
        <w:fldChar w:fldCharType="end"/>
      </w:r>
      <w:r w:rsidR="00D3151C">
        <w:rPr>
          <w:sz w:val="24"/>
          <w:szCs w:val="24"/>
        </w:rPr>
        <w:fldChar w:fldCharType="begin"/>
      </w:r>
      <w:r w:rsidR="00D3151C">
        <w:rPr>
          <w:sz w:val="24"/>
          <w:szCs w:val="24"/>
        </w:rPr>
        <w:instrText xml:space="preserve"> ADDIN ZOTERO_ITEM CSL_CITATION {"citationID":"1KPxADLO","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5)</w:t>
      </w:r>
      <w:r w:rsidR="00D3151C">
        <w:rPr>
          <w:sz w:val="24"/>
          <w:szCs w:val="24"/>
        </w:rPr>
        <w:fldChar w:fldCharType="end"/>
      </w:r>
      <w:r w:rsidR="00D3151C">
        <w:rPr>
          <w:sz w:val="24"/>
          <w:szCs w:val="24"/>
        </w:rPr>
        <w:t>.</w:t>
      </w:r>
    </w:p>
    <w:p w14:paraId="719DDC9A" w14:textId="77777777" w:rsidR="000750D6" w:rsidRDefault="00636854" w:rsidP="000750D6">
      <w:pPr>
        <w:keepNext/>
      </w:pPr>
      <w:r>
        <w:rPr>
          <w:sz w:val="24"/>
          <w:szCs w:val="24"/>
        </w:rPr>
        <w:t xml:space="preserve">         </w:t>
      </w:r>
      <w:r>
        <w:rPr>
          <w:noProof/>
        </w:rPr>
        <w:drawing>
          <wp:inline distT="0" distB="0" distL="0" distR="0" wp14:anchorId="2578F06D" wp14:editId="4CE95C47">
            <wp:extent cx="4998720" cy="3229840"/>
            <wp:effectExtent l="0" t="0" r="0" b="8890"/>
            <wp:docPr id="1321163104"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63104" name="Picture 1" descr="A diagram of a software company&#10;&#10;Description automatically generated with medium confidence"/>
                    <pic:cNvPicPr/>
                  </pic:nvPicPr>
                  <pic:blipFill>
                    <a:blip r:embed="rId20"/>
                    <a:stretch>
                      <a:fillRect/>
                    </a:stretch>
                  </pic:blipFill>
                  <pic:spPr>
                    <a:xfrm>
                      <a:off x="0" y="0"/>
                      <a:ext cx="5001645" cy="3231730"/>
                    </a:xfrm>
                    <a:prstGeom prst="rect">
                      <a:avLst/>
                    </a:prstGeom>
                  </pic:spPr>
                </pic:pic>
              </a:graphicData>
            </a:graphic>
          </wp:inline>
        </w:drawing>
      </w:r>
    </w:p>
    <w:p w14:paraId="3B5CE18F" w14:textId="2E7C7634" w:rsidR="00636854" w:rsidRPr="00AD14AC" w:rsidRDefault="000750D6" w:rsidP="000750D6">
      <w:pPr>
        <w:pStyle w:val="Caption"/>
        <w:rPr>
          <w:sz w:val="24"/>
          <w:szCs w:val="24"/>
        </w:rPr>
      </w:pPr>
      <w:r>
        <w:t xml:space="preserve">                 Figure </w:t>
      </w:r>
      <w:fldSimple w:instr=" SEQ Figure \* ARABIC ">
        <w:r w:rsidR="0024620C">
          <w:rPr>
            <w:noProof/>
          </w:rPr>
          <w:t>10</w:t>
        </w:r>
      </w:fldSimple>
      <w:r>
        <w:t>: The Agile Principles</w:t>
      </w:r>
      <w:r w:rsidR="0018101F">
        <w:t xml:space="preserve"> </w:t>
      </w:r>
      <w:r>
        <w:fldChar w:fldCharType="begin"/>
      </w:r>
      <w:r w:rsidR="00D3151C">
        <w:instrText xml:space="preserve"> ADDIN ZOTERO_ITEM CSL_CITATION {"citationID":"dGKbwQnq","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fldChar w:fldCharType="separate"/>
      </w:r>
      <w:r w:rsidR="00D3151C" w:rsidRPr="00D3151C">
        <w:rPr>
          <w:rFonts w:ascii="Calibri" w:hAnsi="Calibri" w:cs="Calibri"/>
        </w:rPr>
        <w:t>(15)</w:t>
      </w:r>
      <w:r>
        <w:fldChar w:fldCharType="end"/>
      </w:r>
      <w:r w:rsidR="0018101F">
        <w:t>.</w:t>
      </w:r>
    </w:p>
    <w:p w14:paraId="7EDBE500" w14:textId="77777777" w:rsidR="00D3151C" w:rsidRDefault="00633227" w:rsidP="00451DB6">
      <w:pPr>
        <w:rPr>
          <w:sz w:val="24"/>
          <w:szCs w:val="24"/>
        </w:rPr>
      </w:pPr>
      <w:r w:rsidRPr="00AD14AC">
        <w:rPr>
          <w:sz w:val="24"/>
          <w:szCs w:val="24"/>
        </w:rPr>
        <w:lastRenderedPageBreak/>
        <w:t xml:space="preserve">Some of the main principles of Agile, as described in the Agile Manifesto </w:t>
      </w:r>
      <w:r w:rsidR="000F64DD" w:rsidRPr="00AD14AC">
        <w:rPr>
          <w:sz w:val="24"/>
          <w:szCs w:val="24"/>
        </w:rPr>
        <w:fldChar w:fldCharType="begin"/>
      </w:r>
      <w:r w:rsidR="00D3151C">
        <w:rPr>
          <w:sz w:val="24"/>
          <w:szCs w:val="24"/>
        </w:rPr>
        <w:instrText xml:space="preserve"> ADDIN ZOTERO_ITEM CSL_CITATION {"citationID":"qKpsb4Kl","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0F64DD" w:rsidRPr="00AD14AC">
        <w:rPr>
          <w:sz w:val="24"/>
          <w:szCs w:val="24"/>
        </w:rPr>
        <w:fldChar w:fldCharType="separate"/>
      </w:r>
      <w:r w:rsidR="00D3151C" w:rsidRPr="00D3151C">
        <w:rPr>
          <w:rFonts w:ascii="Calibri" w:hAnsi="Calibri" w:cs="Calibri"/>
          <w:sz w:val="24"/>
        </w:rPr>
        <w:t>(15)</w:t>
      </w:r>
      <w:r w:rsidR="000F64DD" w:rsidRPr="00AD14AC">
        <w:rPr>
          <w:sz w:val="24"/>
          <w:szCs w:val="24"/>
        </w:rPr>
        <w:fldChar w:fldCharType="end"/>
      </w:r>
      <w:r w:rsidR="006F34DB" w:rsidRPr="00AD14AC">
        <w:rPr>
          <w:sz w:val="24"/>
          <w:szCs w:val="24"/>
        </w:rPr>
        <w:t>, are that</w:t>
      </w:r>
      <w:r w:rsidR="00516D3D" w:rsidRPr="00AD14AC">
        <w:rPr>
          <w:sz w:val="24"/>
          <w:szCs w:val="24"/>
        </w:rPr>
        <w:t xml:space="preserve"> changing requirements are welcomed, and</w:t>
      </w:r>
      <w:r w:rsidR="006F34DB" w:rsidRPr="00AD14AC">
        <w:rPr>
          <w:sz w:val="24"/>
          <w:szCs w:val="24"/>
        </w:rPr>
        <w:t xml:space="preserve"> working software is the primary measure of progress</w:t>
      </w:r>
      <w:r w:rsidR="00C63A59">
        <w:rPr>
          <w:sz w:val="24"/>
          <w:szCs w:val="24"/>
        </w:rPr>
        <w:t>. These requirements are usually driven by the Product Owner – a member of an Agile team who</w:t>
      </w:r>
      <w:r w:rsidR="000A7C85">
        <w:rPr>
          <w:sz w:val="24"/>
          <w:szCs w:val="24"/>
        </w:rPr>
        <w:t xml:space="preserve"> puts forward the project objectives and </w:t>
      </w:r>
      <w:r w:rsidR="00D05F90">
        <w:rPr>
          <w:sz w:val="24"/>
          <w:szCs w:val="24"/>
        </w:rPr>
        <w:t xml:space="preserve">represents the desires of the shareholders </w:t>
      </w:r>
      <w:r w:rsidR="00D05F90">
        <w:rPr>
          <w:sz w:val="24"/>
          <w:szCs w:val="24"/>
        </w:rPr>
        <w:fldChar w:fldCharType="begin"/>
      </w:r>
      <w:r w:rsidR="00D3151C">
        <w:rPr>
          <w:sz w:val="24"/>
          <w:szCs w:val="24"/>
        </w:rPr>
        <w:instrText xml:space="preserve"> ADDIN ZOTERO_ITEM CSL_CITATION {"citationID":"ZD3J1x9M","properties":{"formattedCitation":"(16)","plainCitation":"(16)","noteIndex":0},"citationItems":[{"id":35,"uris":["http://zotero.org/users/local/tPAIEh28/items/J5M2V4LV"],"itemData":{"id":35,"type":"article-journal","abstract":"New methods have emerged in last* decades for managing projects and develop software. The agile ideology was generally defined with the agile manifesto in 2001 and is widely used for software project management. Scrum is the most common method within agile and has become one of the most popular tools in software development in Iceland. The objective of this research was to shed light on how Scrum is applied. The role of the product owner is studied; the knowledge and skills he is required to have, according to the Scrum method. This is compared to the perception of a number of actual project owners of their role. Information was gathered by semi structured interviews with a limited number of product owners that have had that role for at least 1 year. The results show that the majority of the participants in the survey are using different project management methods. They apply the methods that best fit their own operations. The understanding of the role and responsibility of the product owner is quite different between organizations but seldom in perfect conformance with the official Scrum method. Cases were reported where there are two product owners for the same product. One is then responsible for business aspect but the other is responsible for technical aspects of the product. Scrum has a strong position in software development with its defined roles, collaboration emphasis, understanding, visibility, effective process and fast development.","container-title":"Procedia - Social and Behavioral Sciences","DOI":"10.1016/j.sbspro.2014.03.030","ISSN":"18770428","journalAbbreviation":"Procedia - Social and Behavioral Sciences","language":"en","page":"257-267","source":"DOI.org (Crossref)","title":"The Role of the Product Owner in Scrum-comparison between Theory and Practices","volume":"119","author":[{"family":"Sverrisdottir","given":"Hrafnhildur Sif"},{"family":"Ingason","given":"Helgi Thor"},{"family":"Jonasson","given":"Haukur Ingi"}],"issued":{"date-parts":[["2014",3]]}}}],"schema":"https://github.com/citation-style-language/schema/raw/master/csl-citation.json"} </w:instrText>
      </w:r>
      <w:r w:rsidR="00D05F90">
        <w:rPr>
          <w:sz w:val="24"/>
          <w:szCs w:val="24"/>
        </w:rPr>
        <w:fldChar w:fldCharType="separate"/>
      </w:r>
      <w:r w:rsidR="00D3151C" w:rsidRPr="00D3151C">
        <w:rPr>
          <w:rFonts w:ascii="Calibri" w:hAnsi="Calibri" w:cs="Calibri"/>
          <w:sz w:val="24"/>
        </w:rPr>
        <w:t>(16)</w:t>
      </w:r>
      <w:r w:rsidR="00D05F90">
        <w:rPr>
          <w:sz w:val="24"/>
          <w:szCs w:val="24"/>
        </w:rPr>
        <w:fldChar w:fldCharType="end"/>
      </w:r>
      <w:r w:rsidR="00D05F90">
        <w:rPr>
          <w:sz w:val="24"/>
          <w:szCs w:val="24"/>
        </w:rPr>
        <w:t xml:space="preserve">. </w:t>
      </w:r>
    </w:p>
    <w:p w14:paraId="30EC2200" w14:textId="0BDA6616" w:rsidR="00633227" w:rsidRDefault="0024230C" w:rsidP="00451DB6">
      <w:pPr>
        <w:rPr>
          <w:sz w:val="24"/>
          <w:szCs w:val="24"/>
        </w:rPr>
      </w:pPr>
      <w:r>
        <w:rPr>
          <w:sz w:val="24"/>
          <w:szCs w:val="24"/>
        </w:rPr>
        <w:t xml:space="preserve">To adhere to the Agile framework, I undertook the role of Product Owner for this project.  I did this by defining the requirements and deliverables </w:t>
      </w:r>
      <w:r w:rsidR="00EF75A9">
        <w:rPr>
          <w:sz w:val="24"/>
          <w:szCs w:val="24"/>
        </w:rPr>
        <w:t>of</w:t>
      </w:r>
      <w:r>
        <w:rPr>
          <w:sz w:val="24"/>
          <w:szCs w:val="24"/>
        </w:rPr>
        <w:t xml:space="preserve"> the project</w:t>
      </w:r>
      <w:r w:rsidR="00EF75A9">
        <w:rPr>
          <w:sz w:val="24"/>
          <w:szCs w:val="24"/>
        </w:rPr>
        <w:t xml:space="preserve"> at an early stage. Changing requirements were welcomed</w:t>
      </w:r>
      <w:r w:rsidR="003C0503">
        <w:rPr>
          <w:sz w:val="24"/>
          <w:szCs w:val="24"/>
        </w:rPr>
        <w:t>, as they occurred due to development issues or external feedback from my supervisor</w:t>
      </w:r>
      <w:r w:rsidR="00FB6B04">
        <w:rPr>
          <w:sz w:val="24"/>
          <w:szCs w:val="24"/>
        </w:rPr>
        <w:t>.</w:t>
      </w:r>
      <w:r w:rsidR="001209F8">
        <w:rPr>
          <w:sz w:val="24"/>
          <w:szCs w:val="24"/>
        </w:rPr>
        <w:t xml:space="preserve"> </w:t>
      </w:r>
      <w:r w:rsidR="00F75C27">
        <w:rPr>
          <w:sz w:val="24"/>
          <w:szCs w:val="24"/>
        </w:rPr>
        <w:t>Keeping these defined requirements as the primary focus in development made for more efficient development</w:t>
      </w:r>
      <w:r w:rsidR="00131554">
        <w:rPr>
          <w:sz w:val="24"/>
          <w:szCs w:val="24"/>
        </w:rPr>
        <w:t>. It also</w:t>
      </w:r>
      <w:r w:rsidR="00F75C27">
        <w:rPr>
          <w:sz w:val="24"/>
          <w:szCs w:val="24"/>
        </w:rPr>
        <w:t xml:space="preserve"> yields working software </w:t>
      </w:r>
      <w:r w:rsidR="00D507B1">
        <w:rPr>
          <w:sz w:val="24"/>
          <w:szCs w:val="24"/>
        </w:rPr>
        <w:t xml:space="preserve">that can be evaluated </w:t>
      </w:r>
      <w:r w:rsidR="00F75C27">
        <w:rPr>
          <w:sz w:val="24"/>
          <w:szCs w:val="24"/>
        </w:rPr>
        <w:t xml:space="preserve">throughout the </w:t>
      </w:r>
      <w:r w:rsidR="00D507B1">
        <w:rPr>
          <w:sz w:val="24"/>
          <w:szCs w:val="24"/>
        </w:rPr>
        <w:t xml:space="preserve">project lifecycle, </w:t>
      </w:r>
      <w:r w:rsidR="001460F4">
        <w:rPr>
          <w:sz w:val="24"/>
          <w:szCs w:val="24"/>
        </w:rPr>
        <w:t>not only</w:t>
      </w:r>
      <w:r w:rsidR="00D507B1">
        <w:rPr>
          <w:sz w:val="24"/>
          <w:szCs w:val="24"/>
        </w:rPr>
        <w:t xml:space="preserve"> the interim stage</w:t>
      </w:r>
      <w:r w:rsidR="001460F4">
        <w:rPr>
          <w:sz w:val="24"/>
          <w:szCs w:val="24"/>
        </w:rPr>
        <w:t>.</w:t>
      </w:r>
    </w:p>
    <w:p w14:paraId="74CA2F30" w14:textId="4CF1EF03" w:rsidR="006A6582" w:rsidRDefault="006A6582" w:rsidP="00451DB6">
      <w:pPr>
        <w:rPr>
          <w:sz w:val="24"/>
          <w:szCs w:val="24"/>
        </w:rPr>
      </w:pPr>
      <w:r>
        <w:rPr>
          <w:sz w:val="24"/>
          <w:szCs w:val="24"/>
        </w:rPr>
        <w:t>Adherence to the Agile principles was further upheld by use of the Scrum methodology.</w:t>
      </w:r>
    </w:p>
    <w:p w14:paraId="27D07058" w14:textId="77777777" w:rsidR="006A6582" w:rsidRDefault="006A6582" w:rsidP="00451DB6">
      <w:pPr>
        <w:rPr>
          <w:sz w:val="24"/>
          <w:szCs w:val="24"/>
        </w:rPr>
      </w:pPr>
    </w:p>
    <w:p w14:paraId="42F3A545" w14:textId="2BB8D532" w:rsidR="006A6582" w:rsidRDefault="006A6582" w:rsidP="006A6582">
      <w:pPr>
        <w:pStyle w:val="Heading2"/>
      </w:pPr>
      <w:bookmarkStart w:id="23" w:name="_Toc151554811"/>
      <w:r>
        <w:t>3.2.2</w:t>
      </w:r>
      <w:r>
        <w:tab/>
        <w:t>Scrum</w:t>
      </w:r>
      <w:bookmarkEnd w:id="23"/>
    </w:p>
    <w:p w14:paraId="12330EF2" w14:textId="1C012E23" w:rsidR="00D36DBF" w:rsidRDefault="00D36DBF" w:rsidP="00D36DBF">
      <w:pPr>
        <w:rPr>
          <w:rFonts w:ascii="Calibri" w:hAnsi="Calibri" w:cs="Calibri"/>
          <w:sz w:val="24"/>
          <w:szCs w:val="24"/>
        </w:rPr>
      </w:pPr>
      <w:r>
        <w:rPr>
          <w:sz w:val="24"/>
          <w:szCs w:val="24"/>
        </w:rPr>
        <w:t xml:space="preserve">Scrum is a software development framework commonly used by teams </w:t>
      </w:r>
      <w:r w:rsidR="0019293F">
        <w:rPr>
          <w:sz w:val="24"/>
          <w:szCs w:val="24"/>
        </w:rPr>
        <w:t xml:space="preserve">employing </w:t>
      </w:r>
      <w:r>
        <w:rPr>
          <w:sz w:val="24"/>
          <w:szCs w:val="24"/>
        </w:rPr>
        <w:t>the Agile methodology.</w:t>
      </w:r>
      <w:r w:rsidR="00835CD7">
        <w:rPr>
          <w:sz w:val="24"/>
          <w:szCs w:val="24"/>
        </w:rPr>
        <w:t xml:space="preserve"> The main premise of Scrum is to develop software iteratively, to optimize predictability and control risk </w:t>
      </w:r>
      <w:r w:rsidR="00C80A7C" w:rsidRPr="00C80A7C">
        <w:rPr>
          <w:rFonts w:ascii="Calibri" w:hAnsi="Calibri" w:cs="Calibri"/>
          <w:sz w:val="24"/>
          <w:szCs w:val="24"/>
        </w:rPr>
        <w:t>(17)</w:t>
      </w:r>
      <w:r w:rsidR="00C80A7C">
        <w:rPr>
          <w:rFonts w:ascii="Calibri" w:hAnsi="Calibri" w:cs="Calibri"/>
          <w:sz w:val="24"/>
          <w:szCs w:val="24"/>
        </w:rPr>
        <w:t>.</w:t>
      </w:r>
      <w:r w:rsidR="00B13188">
        <w:rPr>
          <w:rFonts w:ascii="Calibri" w:hAnsi="Calibri" w:cs="Calibri"/>
          <w:sz w:val="24"/>
          <w:szCs w:val="24"/>
        </w:rPr>
        <w:t xml:space="preserve"> This iterative development </w:t>
      </w:r>
      <w:r w:rsidR="00BE5FC3">
        <w:rPr>
          <w:rFonts w:ascii="Calibri" w:hAnsi="Calibri" w:cs="Calibri"/>
          <w:sz w:val="24"/>
          <w:szCs w:val="24"/>
        </w:rPr>
        <w:t xml:space="preserve">process is upheld through “Sprints” – these are 2/3 week long cycles of development, preceded by thorough planning of the work, and </w:t>
      </w:r>
      <w:r w:rsidR="00C1752F">
        <w:rPr>
          <w:rFonts w:ascii="Calibri" w:hAnsi="Calibri" w:cs="Calibri"/>
          <w:sz w:val="24"/>
          <w:szCs w:val="24"/>
        </w:rPr>
        <w:t xml:space="preserve">concluded with a retrospective analysis of work done and issues faced </w:t>
      </w:r>
      <w:r w:rsidR="00030F66">
        <w:rPr>
          <w:rFonts w:ascii="Calibri" w:hAnsi="Calibri" w:cs="Calibri"/>
          <w:sz w:val="24"/>
          <w:szCs w:val="24"/>
        </w:rPr>
        <w:fldChar w:fldCharType="begin"/>
      </w:r>
      <w:r w:rsidR="00030F66">
        <w:rPr>
          <w:rFonts w:ascii="Calibri" w:hAnsi="Calibri" w:cs="Calibri"/>
          <w:sz w:val="24"/>
          <w:szCs w:val="24"/>
        </w:rPr>
        <w:instrText xml:space="preserve"> ADDIN ZOTERO_ITEM CSL_CITATION {"citationID":"wJbQh1PK","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rsidR="00030F66">
        <w:rPr>
          <w:rFonts w:ascii="Calibri" w:hAnsi="Calibri" w:cs="Calibri"/>
          <w:sz w:val="24"/>
          <w:szCs w:val="24"/>
        </w:rPr>
        <w:fldChar w:fldCharType="separate"/>
      </w:r>
      <w:r w:rsidR="00030F66" w:rsidRPr="00030F66">
        <w:rPr>
          <w:rFonts w:ascii="Calibri" w:hAnsi="Calibri" w:cs="Calibri"/>
          <w:sz w:val="24"/>
        </w:rPr>
        <w:t>(17)</w:t>
      </w:r>
      <w:r w:rsidR="00030F66">
        <w:rPr>
          <w:rFonts w:ascii="Calibri" w:hAnsi="Calibri" w:cs="Calibri"/>
          <w:sz w:val="24"/>
          <w:szCs w:val="24"/>
        </w:rPr>
        <w:fldChar w:fldCharType="end"/>
      </w:r>
      <w:r w:rsidR="00030F66">
        <w:rPr>
          <w:rFonts w:ascii="Calibri" w:hAnsi="Calibri" w:cs="Calibri"/>
          <w:sz w:val="24"/>
          <w:szCs w:val="24"/>
        </w:rPr>
        <w:t>.</w:t>
      </w:r>
    </w:p>
    <w:p w14:paraId="11B9C089" w14:textId="77777777" w:rsidR="009204E9" w:rsidRDefault="009204E9" w:rsidP="009204E9">
      <w:pPr>
        <w:keepNext/>
      </w:pPr>
      <w:r>
        <w:rPr>
          <w:noProof/>
        </w:rPr>
        <w:drawing>
          <wp:inline distT="0" distB="0" distL="0" distR="0" wp14:anchorId="02256216" wp14:editId="42273CDD">
            <wp:extent cx="5425440" cy="3102828"/>
            <wp:effectExtent l="0" t="0" r="3810" b="2540"/>
            <wp:docPr id="1863338995" name="Picture 1" descr="A diagram of a scr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38995" name="Picture 1" descr="A diagram of a scrum&#10;&#10;Description automatically generated"/>
                    <pic:cNvPicPr/>
                  </pic:nvPicPr>
                  <pic:blipFill>
                    <a:blip r:embed="rId21"/>
                    <a:stretch>
                      <a:fillRect/>
                    </a:stretch>
                  </pic:blipFill>
                  <pic:spPr>
                    <a:xfrm>
                      <a:off x="0" y="0"/>
                      <a:ext cx="5430034" cy="3105455"/>
                    </a:xfrm>
                    <a:prstGeom prst="rect">
                      <a:avLst/>
                    </a:prstGeom>
                  </pic:spPr>
                </pic:pic>
              </a:graphicData>
            </a:graphic>
          </wp:inline>
        </w:drawing>
      </w:r>
    </w:p>
    <w:p w14:paraId="4C6D432C" w14:textId="3368D084" w:rsidR="00030F66" w:rsidRDefault="009204E9" w:rsidP="009204E9">
      <w:pPr>
        <w:pStyle w:val="Caption"/>
      </w:pPr>
      <w:r>
        <w:t xml:space="preserve">Figure </w:t>
      </w:r>
      <w:fldSimple w:instr=" SEQ Figure \* ARABIC ">
        <w:r w:rsidR="0024620C">
          <w:rPr>
            <w:noProof/>
          </w:rPr>
          <w:t>11</w:t>
        </w:r>
      </w:fldSimple>
      <w:r>
        <w:t xml:space="preserve">: The Scrum Process </w:t>
      </w:r>
      <w:r>
        <w:fldChar w:fldCharType="begin"/>
      </w:r>
      <w:r>
        <w:instrText xml:space="preserve"> ADDIN ZOTERO_ITEM CSL_CITATION {"citationID":"FXggMb7b","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fldChar w:fldCharType="separate"/>
      </w:r>
      <w:r w:rsidRPr="009204E9">
        <w:rPr>
          <w:rFonts w:ascii="Calibri" w:hAnsi="Calibri" w:cs="Calibri"/>
        </w:rPr>
        <w:t>(17)</w:t>
      </w:r>
      <w:r>
        <w:fldChar w:fldCharType="end"/>
      </w:r>
    </w:p>
    <w:p w14:paraId="619CB0EE" w14:textId="77777777" w:rsidR="00F95187" w:rsidRDefault="00F95187" w:rsidP="00F95187"/>
    <w:p w14:paraId="06C64ADD" w14:textId="7F1DE67A" w:rsidR="006A6582" w:rsidRDefault="00F95187" w:rsidP="00451DB6">
      <w:pPr>
        <w:rPr>
          <w:sz w:val="24"/>
          <w:szCs w:val="24"/>
        </w:rPr>
      </w:pPr>
      <w:r>
        <w:rPr>
          <w:sz w:val="24"/>
          <w:szCs w:val="24"/>
        </w:rPr>
        <w:t xml:space="preserve">Figure 11 illustrates the Scrum process of </w:t>
      </w:r>
      <w:r w:rsidR="00C22588">
        <w:rPr>
          <w:sz w:val="24"/>
          <w:szCs w:val="24"/>
        </w:rPr>
        <w:t xml:space="preserve">taking in requirements, ordering them by priority, completing a </w:t>
      </w:r>
      <w:r w:rsidR="0069349C">
        <w:rPr>
          <w:sz w:val="24"/>
          <w:szCs w:val="24"/>
        </w:rPr>
        <w:t>2–</w:t>
      </w:r>
      <w:proofErr w:type="gramStart"/>
      <w:r w:rsidR="0069349C">
        <w:rPr>
          <w:sz w:val="24"/>
          <w:szCs w:val="24"/>
        </w:rPr>
        <w:t>3 week</w:t>
      </w:r>
      <w:proofErr w:type="gramEnd"/>
      <w:r w:rsidR="00C22588">
        <w:rPr>
          <w:sz w:val="24"/>
          <w:szCs w:val="24"/>
        </w:rPr>
        <w:t xml:space="preserve"> sprint of work, and reviewing</w:t>
      </w:r>
      <w:r w:rsidR="0069349C">
        <w:rPr>
          <w:sz w:val="24"/>
          <w:szCs w:val="24"/>
        </w:rPr>
        <w:t xml:space="preserve"> the sprint. Scrum teams typically comprise of several members, such as developers, a Scrum </w:t>
      </w:r>
      <w:r w:rsidR="00BC71FB">
        <w:rPr>
          <w:sz w:val="24"/>
          <w:szCs w:val="24"/>
        </w:rPr>
        <w:t>Master,</w:t>
      </w:r>
      <w:r w:rsidR="0069349C">
        <w:rPr>
          <w:sz w:val="24"/>
          <w:szCs w:val="24"/>
        </w:rPr>
        <w:t xml:space="preserve"> and a Product Owner</w:t>
      </w:r>
      <w:r w:rsidR="00BC71FB">
        <w:rPr>
          <w:sz w:val="24"/>
          <w:szCs w:val="24"/>
        </w:rPr>
        <w:t>.</w:t>
      </w:r>
    </w:p>
    <w:p w14:paraId="1513E8D4" w14:textId="66CC24B9" w:rsidR="00BC71FB" w:rsidRDefault="00BC71FB" w:rsidP="00451DB6">
      <w:pPr>
        <w:rPr>
          <w:sz w:val="24"/>
          <w:szCs w:val="24"/>
        </w:rPr>
      </w:pPr>
      <w:r>
        <w:rPr>
          <w:sz w:val="24"/>
          <w:szCs w:val="24"/>
        </w:rPr>
        <w:lastRenderedPageBreak/>
        <w:t xml:space="preserve">For this project, I essentially assumed </w:t>
      </w:r>
      <w:r w:rsidR="00C6223F">
        <w:rPr>
          <w:sz w:val="24"/>
          <w:szCs w:val="24"/>
        </w:rPr>
        <w:t>all</w:t>
      </w:r>
      <w:r>
        <w:rPr>
          <w:sz w:val="24"/>
          <w:szCs w:val="24"/>
        </w:rPr>
        <w:t xml:space="preserve"> these roles</w:t>
      </w:r>
      <w:r w:rsidR="00250871">
        <w:rPr>
          <w:sz w:val="24"/>
          <w:szCs w:val="24"/>
        </w:rPr>
        <w:t xml:space="preserve">, and worked in </w:t>
      </w:r>
      <w:r w:rsidR="00330405">
        <w:rPr>
          <w:sz w:val="24"/>
          <w:szCs w:val="24"/>
        </w:rPr>
        <w:t>one-week sprints. At the beginning of each week, I defined the</w:t>
      </w:r>
      <w:r w:rsidR="00410981">
        <w:rPr>
          <w:sz w:val="24"/>
          <w:szCs w:val="24"/>
        </w:rPr>
        <w:t xml:space="preserve"> tasks to be completed for the week ahead. At the end of each week, I performed a short retrospective</w:t>
      </w:r>
      <w:r w:rsidR="001A5B70">
        <w:rPr>
          <w:sz w:val="24"/>
          <w:szCs w:val="24"/>
        </w:rPr>
        <w:t xml:space="preserve">, reflecting on the tasks completed and those that weren’t completed, identifying any issues or risks. </w:t>
      </w:r>
      <w:r w:rsidR="00A8274D">
        <w:rPr>
          <w:sz w:val="24"/>
          <w:szCs w:val="24"/>
        </w:rPr>
        <w:t xml:space="preserve">Working in this way </w:t>
      </w:r>
      <w:r w:rsidR="007C1593">
        <w:rPr>
          <w:sz w:val="24"/>
          <w:szCs w:val="24"/>
        </w:rPr>
        <w:t>allows</w:t>
      </w:r>
      <w:r w:rsidR="00A8274D">
        <w:rPr>
          <w:sz w:val="24"/>
          <w:szCs w:val="24"/>
        </w:rPr>
        <w:t xml:space="preserve"> for greater </w:t>
      </w:r>
      <w:r w:rsidR="007C1593">
        <w:rPr>
          <w:sz w:val="24"/>
          <w:szCs w:val="24"/>
        </w:rPr>
        <w:t>predictability and makes risks easier to identify and mitigate.</w:t>
      </w:r>
    </w:p>
    <w:p w14:paraId="06E0038F" w14:textId="77777777" w:rsidR="00D16059" w:rsidRDefault="00D16059" w:rsidP="00451DB6">
      <w:pPr>
        <w:rPr>
          <w:sz w:val="24"/>
          <w:szCs w:val="24"/>
        </w:rPr>
      </w:pPr>
    </w:p>
    <w:p w14:paraId="3784AA1C" w14:textId="098626A9" w:rsidR="009F05EF" w:rsidRDefault="00D16059" w:rsidP="00D16059">
      <w:pPr>
        <w:pStyle w:val="Heading2"/>
      </w:pPr>
      <w:bookmarkStart w:id="24" w:name="_Toc151554812"/>
      <w:r>
        <w:t>3.2.3</w:t>
      </w:r>
      <w:r>
        <w:tab/>
        <w:t>Kanban</w:t>
      </w:r>
      <w:bookmarkEnd w:id="24"/>
    </w:p>
    <w:p w14:paraId="6CE1139E" w14:textId="7CEB2ED3" w:rsidR="004F34B0" w:rsidRDefault="0032240A" w:rsidP="00D16059">
      <w:pPr>
        <w:rPr>
          <w:sz w:val="24"/>
          <w:szCs w:val="24"/>
        </w:rPr>
      </w:pPr>
      <w:r>
        <w:rPr>
          <w:sz w:val="24"/>
          <w:szCs w:val="24"/>
        </w:rPr>
        <w:t xml:space="preserve">Like </w:t>
      </w:r>
      <w:r w:rsidR="00D81BE3">
        <w:rPr>
          <w:sz w:val="24"/>
          <w:szCs w:val="24"/>
        </w:rPr>
        <w:t>scrum</w:t>
      </w:r>
      <w:r>
        <w:rPr>
          <w:sz w:val="24"/>
          <w:szCs w:val="24"/>
        </w:rPr>
        <w:t xml:space="preserve">, </w:t>
      </w:r>
      <w:r w:rsidR="00D81BE3">
        <w:rPr>
          <w:sz w:val="24"/>
          <w:szCs w:val="24"/>
        </w:rPr>
        <w:t>kanban</w:t>
      </w:r>
      <w:r>
        <w:rPr>
          <w:sz w:val="24"/>
          <w:szCs w:val="24"/>
        </w:rPr>
        <w:t xml:space="preserve"> is a </w:t>
      </w:r>
      <w:r w:rsidR="006738D2">
        <w:rPr>
          <w:sz w:val="24"/>
          <w:szCs w:val="24"/>
        </w:rPr>
        <w:t>development framework</w:t>
      </w:r>
      <w:r w:rsidR="00185C29">
        <w:rPr>
          <w:sz w:val="24"/>
          <w:szCs w:val="24"/>
        </w:rPr>
        <w:t xml:space="preserve"> used to implement </w:t>
      </w:r>
      <w:r w:rsidR="00D81BE3">
        <w:rPr>
          <w:sz w:val="24"/>
          <w:szCs w:val="24"/>
        </w:rPr>
        <w:t>agile</w:t>
      </w:r>
      <w:r w:rsidR="00846367">
        <w:rPr>
          <w:sz w:val="24"/>
          <w:szCs w:val="24"/>
        </w:rPr>
        <w:t>, but with a large emphasis on</w:t>
      </w:r>
      <w:r w:rsidR="00D9723F">
        <w:rPr>
          <w:sz w:val="24"/>
          <w:szCs w:val="24"/>
        </w:rPr>
        <w:t xml:space="preserve"> dividing up and</w:t>
      </w:r>
      <w:r w:rsidR="00846367">
        <w:rPr>
          <w:sz w:val="24"/>
          <w:szCs w:val="24"/>
        </w:rPr>
        <w:t xml:space="preserve"> visualising work</w:t>
      </w:r>
      <w:r w:rsidR="00D9723F">
        <w:rPr>
          <w:sz w:val="24"/>
          <w:szCs w:val="24"/>
        </w:rPr>
        <w:t xml:space="preserve"> into </w:t>
      </w:r>
      <w:r w:rsidR="00F646E8">
        <w:rPr>
          <w:sz w:val="24"/>
          <w:szCs w:val="24"/>
        </w:rPr>
        <w:t>work items</w:t>
      </w:r>
      <w:r w:rsidR="00D9723F">
        <w:rPr>
          <w:sz w:val="24"/>
          <w:szCs w:val="24"/>
        </w:rPr>
        <w:t>.</w:t>
      </w:r>
      <w:r w:rsidR="00185C29">
        <w:rPr>
          <w:sz w:val="24"/>
          <w:szCs w:val="24"/>
        </w:rPr>
        <w:t xml:space="preserve"> </w:t>
      </w:r>
      <w:r w:rsidR="00F646E8">
        <w:rPr>
          <w:sz w:val="24"/>
          <w:szCs w:val="24"/>
        </w:rPr>
        <w:t xml:space="preserve">These work items are visualised on a </w:t>
      </w:r>
      <w:r w:rsidR="00D81BE3">
        <w:rPr>
          <w:sz w:val="24"/>
          <w:szCs w:val="24"/>
        </w:rPr>
        <w:t>kanban board. Every work item involved in the project is represented on this board, usually in a “To do”, “</w:t>
      </w:r>
      <w:r w:rsidR="00AC4F09">
        <w:rPr>
          <w:sz w:val="24"/>
          <w:szCs w:val="24"/>
        </w:rPr>
        <w:t>D</w:t>
      </w:r>
      <w:r w:rsidR="00D81BE3">
        <w:rPr>
          <w:sz w:val="24"/>
          <w:szCs w:val="24"/>
        </w:rPr>
        <w:t>oing” or “</w:t>
      </w:r>
      <w:r w:rsidR="00AC4F09">
        <w:rPr>
          <w:sz w:val="24"/>
          <w:szCs w:val="24"/>
        </w:rPr>
        <w:t>D</w:t>
      </w:r>
      <w:r w:rsidR="00D81BE3">
        <w:rPr>
          <w:sz w:val="24"/>
          <w:szCs w:val="24"/>
        </w:rPr>
        <w:t>one</w:t>
      </w:r>
      <w:r w:rsidR="00AC4F09">
        <w:rPr>
          <w:sz w:val="24"/>
          <w:szCs w:val="24"/>
        </w:rPr>
        <w:t xml:space="preserve">” state. This allows all team members </w:t>
      </w:r>
      <w:r w:rsidR="004F34B0">
        <w:rPr>
          <w:sz w:val="24"/>
          <w:szCs w:val="24"/>
        </w:rPr>
        <w:t>to understand the state of all work at any given time, and gives a clear idea of where the project is in its lifecycle and how much work remains</w:t>
      </w:r>
      <w:r w:rsidR="00BB2AE8">
        <w:rPr>
          <w:sz w:val="24"/>
          <w:szCs w:val="24"/>
        </w:rPr>
        <w:t xml:space="preserve"> </w:t>
      </w:r>
      <w:r w:rsidR="00BB2AE8">
        <w:rPr>
          <w:sz w:val="24"/>
          <w:szCs w:val="24"/>
        </w:rPr>
        <w:fldChar w:fldCharType="begin"/>
      </w:r>
      <w:r w:rsidR="00BB2AE8">
        <w:rPr>
          <w:sz w:val="24"/>
          <w:szCs w:val="24"/>
        </w:rPr>
        <w:instrText xml:space="preserve"> ADDIN ZOTERO_ITEM CSL_CITATION {"citationID":"Cx2tO8nn","properties":{"formattedCitation":"(18)","plainCitation":"(18)","noteIndex":0},"citationItems":[{"id":44,"uris":["http://zotero.org/users/local/tPAIEh28/items/IGK5ECQA"],"itemData":{"id":44,"type":"webpage","abstract":"An introduction to kanban methodology for agile software development and its benefits for your agile team.","container-title":"Atlassian","language":"en","title":"Kanban - A brief introduction","URL":"https://www.atlassian.com/agile/kanban","author":[{"family":"Atlassian","given":""}],"accessed":{"date-parts":[["2023",11,11]]}}}],"schema":"https://github.com/citation-style-language/schema/raw/master/csl-citation.json"} </w:instrText>
      </w:r>
      <w:r w:rsidR="00BB2AE8">
        <w:rPr>
          <w:sz w:val="24"/>
          <w:szCs w:val="24"/>
        </w:rPr>
        <w:fldChar w:fldCharType="separate"/>
      </w:r>
      <w:r w:rsidR="00BB2AE8" w:rsidRPr="00BB2AE8">
        <w:rPr>
          <w:rFonts w:ascii="Calibri" w:hAnsi="Calibri" w:cs="Calibri"/>
          <w:sz w:val="24"/>
        </w:rPr>
        <w:t>(18)</w:t>
      </w:r>
      <w:r w:rsidR="00BB2AE8">
        <w:rPr>
          <w:sz w:val="24"/>
          <w:szCs w:val="24"/>
        </w:rPr>
        <w:fldChar w:fldCharType="end"/>
      </w:r>
      <w:r w:rsidR="004F34B0">
        <w:rPr>
          <w:sz w:val="24"/>
          <w:szCs w:val="24"/>
        </w:rPr>
        <w:t>.</w:t>
      </w:r>
    </w:p>
    <w:p w14:paraId="3C9358E6" w14:textId="667510CE" w:rsidR="004F34B0" w:rsidRDefault="004F34B0" w:rsidP="00D16059">
      <w:pPr>
        <w:rPr>
          <w:sz w:val="24"/>
          <w:szCs w:val="24"/>
        </w:rPr>
      </w:pPr>
      <w:r>
        <w:rPr>
          <w:sz w:val="24"/>
          <w:szCs w:val="24"/>
        </w:rPr>
        <w:t xml:space="preserve">A kanban board </w:t>
      </w:r>
      <w:r w:rsidR="00D06B7E">
        <w:rPr>
          <w:sz w:val="24"/>
          <w:szCs w:val="24"/>
        </w:rPr>
        <w:t xml:space="preserve">made in Azure DevOps </w:t>
      </w:r>
      <w:r>
        <w:rPr>
          <w:sz w:val="24"/>
          <w:szCs w:val="24"/>
        </w:rPr>
        <w:t xml:space="preserve">was used in this project, to keep track of work easily and to </w:t>
      </w:r>
      <w:r w:rsidR="00BB2AE8">
        <w:rPr>
          <w:sz w:val="24"/>
          <w:szCs w:val="24"/>
        </w:rPr>
        <w:t xml:space="preserve">better implement an agile style of work. </w:t>
      </w:r>
    </w:p>
    <w:p w14:paraId="0626DE9D" w14:textId="7D4961F0" w:rsidR="00BB2AE8" w:rsidRDefault="00AD154B" w:rsidP="00BB2AE8">
      <w:pPr>
        <w:keepNext/>
      </w:pPr>
      <w:r>
        <w:t xml:space="preserve">          </w:t>
      </w:r>
      <w:r w:rsidR="00BB2AE8">
        <w:rPr>
          <w:noProof/>
        </w:rPr>
        <w:drawing>
          <wp:inline distT="0" distB="0" distL="0" distR="0" wp14:anchorId="0B1CE850" wp14:editId="4FFC1233">
            <wp:extent cx="5196840" cy="2223598"/>
            <wp:effectExtent l="0" t="0" r="3810" b="5715"/>
            <wp:docPr id="12532751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275198" name="Picture 1" descr="A screenshot of a computer&#10;&#10;Description automatically generated"/>
                    <pic:cNvPicPr/>
                  </pic:nvPicPr>
                  <pic:blipFill>
                    <a:blip r:embed="rId22"/>
                    <a:stretch>
                      <a:fillRect/>
                    </a:stretch>
                  </pic:blipFill>
                  <pic:spPr>
                    <a:xfrm>
                      <a:off x="0" y="0"/>
                      <a:ext cx="5204732" cy="2226975"/>
                    </a:xfrm>
                    <a:prstGeom prst="rect">
                      <a:avLst/>
                    </a:prstGeom>
                  </pic:spPr>
                </pic:pic>
              </a:graphicData>
            </a:graphic>
          </wp:inline>
        </w:drawing>
      </w:r>
    </w:p>
    <w:p w14:paraId="32A0F151" w14:textId="4E4C3B8D" w:rsidR="00BB2AE8" w:rsidRDefault="00AD154B" w:rsidP="00BB2AE8">
      <w:pPr>
        <w:pStyle w:val="Caption"/>
        <w:rPr>
          <w:sz w:val="24"/>
          <w:szCs w:val="24"/>
        </w:rPr>
      </w:pPr>
      <w:r>
        <w:t xml:space="preserve">          </w:t>
      </w:r>
      <w:r w:rsidR="00BB2AE8">
        <w:t xml:space="preserve">Figure </w:t>
      </w:r>
      <w:fldSimple w:instr=" SEQ Figure \* ARABIC ">
        <w:r w:rsidR="0024620C">
          <w:rPr>
            <w:noProof/>
          </w:rPr>
          <w:t>12</w:t>
        </w:r>
      </w:fldSimple>
      <w:r w:rsidR="00BB2AE8">
        <w:t>: Project Kanban Board.</w:t>
      </w:r>
    </w:p>
    <w:p w14:paraId="7E691C78" w14:textId="785E0119" w:rsidR="00D16059" w:rsidRPr="0032240A" w:rsidRDefault="004F34B0" w:rsidP="00D16059">
      <w:pPr>
        <w:rPr>
          <w:sz w:val="24"/>
          <w:szCs w:val="24"/>
        </w:rPr>
      </w:pPr>
      <w:r>
        <w:rPr>
          <w:sz w:val="24"/>
          <w:szCs w:val="24"/>
        </w:rPr>
        <w:t xml:space="preserve"> </w:t>
      </w:r>
      <w:r w:rsidR="00BB2AE8">
        <w:rPr>
          <w:sz w:val="24"/>
          <w:szCs w:val="24"/>
        </w:rPr>
        <w:t>While scrum and kanban are often seen as two distinct options for development frameworks</w:t>
      </w:r>
      <w:r w:rsidR="00F2689F">
        <w:rPr>
          <w:sz w:val="24"/>
          <w:szCs w:val="24"/>
        </w:rPr>
        <w:t>,</w:t>
      </w:r>
      <w:r w:rsidR="00BB2AE8">
        <w:rPr>
          <w:sz w:val="24"/>
          <w:szCs w:val="24"/>
        </w:rPr>
        <w:t xml:space="preserve"> it is possible</w:t>
      </w:r>
      <w:r w:rsidR="00B2495B">
        <w:rPr>
          <w:sz w:val="24"/>
          <w:szCs w:val="24"/>
        </w:rPr>
        <w:t>, and often beneficial,</w:t>
      </w:r>
      <w:r w:rsidR="00BB2AE8">
        <w:rPr>
          <w:sz w:val="24"/>
          <w:szCs w:val="24"/>
        </w:rPr>
        <w:t xml:space="preserve"> to borrow parts of both in the development </w:t>
      </w:r>
      <w:r w:rsidR="00B2495B">
        <w:rPr>
          <w:sz w:val="24"/>
          <w:szCs w:val="24"/>
        </w:rPr>
        <w:t xml:space="preserve">process </w:t>
      </w:r>
      <w:r w:rsidR="00B2495B">
        <w:rPr>
          <w:sz w:val="24"/>
          <w:szCs w:val="24"/>
        </w:rPr>
        <w:fldChar w:fldCharType="begin"/>
      </w:r>
      <w:r w:rsidR="00B2495B">
        <w:rPr>
          <w:sz w:val="24"/>
          <w:szCs w:val="24"/>
        </w:rPr>
        <w:instrText xml:space="preserve"> ADDIN ZOTERO_ITEM CSL_CITATION {"citationID":"04jwZVBT","properties":{"formattedCitation":"(19)","plainCitation":"(19)","noteIndex":0},"citationItems":[{"id":45,"uris":["http://zotero.org/users/local/tPAIEh28/items/MXZ3DTBE"],"itemData":{"id":45,"type":"book","abstract":"Scrum and Kanban are two flavours of Agile software development - two deceptively simple but surprisingly powerful approaches to software development. So how do they relate to each other? The purpose of this book is to clear up the fog, so you can figure out how Kanban and Scrum might be useful in your environment. Part I illustrates the similarities and differences between Kanban and Scrum, comparing for understanding, not for judgement. There is no such thing as a good or bad tool - just good or bad decisions about when and how to use which tool. This book includes: - Kanban and Scrum in a nutshell - Comparison of Kanban and Scrum and other Agile methods - Practical examples and pitfalls - Cartoons and diagrams illustrating day-to-day work - Detailed case study of a Kanban implementation within a Scrum organization Part II is a case study illustrating how a Scrum-based development organization implemented Kanban in their operations and support teams.","ISBN":"978-0-557-13832-6","language":"en","note":"Google-Books-ID: Hx1KAgAAQBAJ","number-of-pages":"122","publisher":"Lulu.com","source":"Google Books","title":"Kanban and Scrum - Making the Most of Both","author":[{"family":"Kniberg","given":"Henrik"},{"family":"Skarin","given":"Mattias"}],"issued":{"date-parts":[["2010"]]}}}],"schema":"https://github.com/citation-style-language/schema/raw/master/csl-citation.json"} </w:instrText>
      </w:r>
      <w:r w:rsidR="00B2495B">
        <w:rPr>
          <w:sz w:val="24"/>
          <w:szCs w:val="24"/>
        </w:rPr>
        <w:fldChar w:fldCharType="separate"/>
      </w:r>
      <w:r w:rsidR="00B2495B" w:rsidRPr="00B2495B">
        <w:rPr>
          <w:rFonts w:ascii="Calibri" w:hAnsi="Calibri" w:cs="Calibri"/>
          <w:sz w:val="24"/>
        </w:rPr>
        <w:t>(19)</w:t>
      </w:r>
      <w:r w:rsidR="00B2495B">
        <w:rPr>
          <w:sz w:val="24"/>
          <w:szCs w:val="24"/>
        </w:rPr>
        <w:fldChar w:fldCharType="end"/>
      </w:r>
      <w:r w:rsidR="00AD154B">
        <w:rPr>
          <w:sz w:val="24"/>
          <w:szCs w:val="24"/>
        </w:rPr>
        <w:t xml:space="preserve">. </w:t>
      </w:r>
      <w:r w:rsidR="00FA7689">
        <w:rPr>
          <w:sz w:val="24"/>
          <w:szCs w:val="24"/>
        </w:rPr>
        <w:t xml:space="preserve">Kanban boards can make the scrum processes of planning work and reflecting on work done periodically </w:t>
      </w:r>
      <w:r w:rsidR="00995499">
        <w:rPr>
          <w:sz w:val="24"/>
          <w:szCs w:val="24"/>
        </w:rPr>
        <w:t xml:space="preserve">easier, as they offer a visual description of work done and work remaining. </w:t>
      </w:r>
      <w:r w:rsidR="00AD154B">
        <w:rPr>
          <w:sz w:val="24"/>
          <w:szCs w:val="24"/>
        </w:rPr>
        <w:t>This project made use of both kanban boards and scrum ceremonies</w:t>
      </w:r>
      <w:r w:rsidR="00866E9A">
        <w:rPr>
          <w:sz w:val="24"/>
          <w:szCs w:val="24"/>
        </w:rPr>
        <w:t xml:space="preserve"> &amp; sprints.</w:t>
      </w:r>
    </w:p>
    <w:p w14:paraId="4C63148C" w14:textId="77777777" w:rsidR="00D16059" w:rsidRDefault="00D16059" w:rsidP="00D16059"/>
    <w:p w14:paraId="59FC3159" w14:textId="77777777" w:rsidR="00A85D8B" w:rsidRDefault="00A85D8B" w:rsidP="00D16059"/>
    <w:p w14:paraId="3EA0FEBE" w14:textId="77777777" w:rsidR="00A85D8B" w:rsidRDefault="00A85D8B" w:rsidP="00D16059"/>
    <w:p w14:paraId="2219CCB0" w14:textId="77777777" w:rsidR="00A85D8B" w:rsidRDefault="00A85D8B" w:rsidP="00D16059"/>
    <w:p w14:paraId="4DD7E655" w14:textId="77777777" w:rsidR="00A85D8B" w:rsidRDefault="00A85D8B" w:rsidP="00D16059"/>
    <w:p w14:paraId="5B548C2C" w14:textId="77777777" w:rsidR="00A85D8B" w:rsidRDefault="00A85D8B" w:rsidP="00D16059"/>
    <w:p w14:paraId="6A97D41D" w14:textId="77777777" w:rsidR="00A85D8B" w:rsidRDefault="00A85D8B" w:rsidP="00D16059"/>
    <w:p w14:paraId="74A1F9F9" w14:textId="77777777" w:rsidR="00A85D8B" w:rsidRPr="00D16059" w:rsidRDefault="00A85D8B" w:rsidP="00D16059"/>
    <w:p w14:paraId="3EFCD892" w14:textId="4EED65F1" w:rsidR="009F05EF" w:rsidRDefault="009F05EF" w:rsidP="009F05EF">
      <w:pPr>
        <w:pStyle w:val="Heading2"/>
      </w:pPr>
      <w:bookmarkStart w:id="25" w:name="_Toc151554813"/>
      <w:r>
        <w:t>3.</w:t>
      </w:r>
      <w:r w:rsidR="002A17C2">
        <w:t>3</w:t>
      </w:r>
      <w:r>
        <w:t xml:space="preserve">. </w:t>
      </w:r>
      <w:r>
        <w:tab/>
        <w:t>System Architecture</w:t>
      </w:r>
      <w:bookmarkEnd w:id="25"/>
    </w:p>
    <w:p w14:paraId="0E510E1B" w14:textId="2023F189" w:rsidR="007E4A25" w:rsidRDefault="007E4A25" w:rsidP="007E4A25">
      <w:pPr>
        <w:rPr>
          <w:color w:val="FF0000"/>
        </w:rPr>
      </w:pPr>
      <w:r>
        <w:t xml:space="preserve">This diagram illustrates a </w:t>
      </w:r>
      <w:r w:rsidR="008D0BC0">
        <w:t>high-level</w:t>
      </w:r>
      <w:r>
        <w:t xml:space="preserve"> architecture of the whole system</w:t>
      </w:r>
      <w:r w:rsidR="008D0BC0">
        <w:t xml:space="preserve">, detailing how the server </w:t>
      </w:r>
      <w:r w:rsidR="002833AD">
        <w:t xml:space="preserve">(flask application) </w:t>
      </w:r>
      <w:r w:rsidR="008D0BC0">
        <w:t xml:space="preserve">interacts with the client </w:t>
      </w:r>
      <w:r w:rsidR="002833AD">
        <w:t xml:space="preserve">and the requests made between them. It also describes the requests made by the app to the Spotify Web API. Note that for the prototype build, a large </w:t>
      </w:r>
      <w:r w:rsidR="001643D5">
        <w:t>Spotify</w:t>
      </w:r>
      <w:r w:rsidR="002833AD">
        <w:t xml:space="preserve"> dataset from </w:t>
      </w:r>
      <w:r w:rsidR="001643D5">
        <w:t>which</w:t>
      </w:r>
      <w:r w:rsidR="002833AD">
        <w:t xml:space="preserve"> recommendations are </w:t>
      </w:r>
      <w:r w:rsidR="001643D5">
        <w:t xml:space="preserve">derived is stored locally in the server device’s file system – this is going to be exported to a database in the final </w:t>
      </w:r>
      <w:r w:rsidR="00070939">
        <w:t>application. This is discussed further in section</w:t>
      </w:r>
      <w:r w:rsidR="004425EA">
        <w:rPr>
          <w:color w:val="FF0000"/>
        </w:rPr>
        <w:t xml:space="preserve"> </w:t>
      </w:r>
      <w:r w:rsidR="004425EA" w:rsidRPr="004425EA">
        <w:t>6.3.1.</w:t>
      </w:r>
    </w:p>
    <w:p w14:paraId="60E1D213" w14:textId="77777777" w:rsidR="00A85D8B" w:rsidRPr="00070939" w:rsidRDefault="00A85D8B" w:rsidP="007E4A25">
      <w:pPr>
        <w:rPr>
          <w:color w:val="FF0000"/>
        </w:rPr>
      </w:pPr>
    </w:p>
    <w:p w14:paraId="36EA6D13" w14:textId="77777777" w:rsidR="00A85D8B" w:rsidRDefault="007E4A25" w:rsidP="00A85D8B">
      <w:pPr>
        <w:keepNext/>
      </w:pPr>
      <w:r>
        <w:rPr>
          <w:noProof/>
        </w:rPr>
        <w:drawing>
          <wp:inline distT="0" distB="0" distL="0" distR="0" wp14:anchorId="7F4214FE" wp14:editId="71DC7DA7">
            <wp:extent cx="6080111" cy="3688080"/>
            <wp:effectExtent l="0" t="0" r="0" b="7620"/>
            <wp:docPr id="404789670" name="Picture 1"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789670" name="Picture 1" descr="A diagram of a software company&#10;&#10;Description automatically generated"/>
                    <pic:cNvPicPr/>
                  </pic:nvPicPr>
                  <pic:blipFill>
                    <a:blip r:embed="rId23"/>
                    <a:stretch>
                      <a:fillRect/>
                    </a:stretch>
                  </pic:blipFill>
                  <pic:spPr>
                    <a:xfrm>
                      <a:off x="0" y="0"/>
                      <a:ext cx="6086991" cy="3692253"/>
                    </a:xfrm>
                    <a:prstGeom prst="rect">
                      <a:avLst/>
                    </a:prstGeom>
                  </pic:spPr>
                </pic:pic>
              </a:graphicData>
            </a:graphic>
          </wp:inline>
        </w:drawing>
      </w:r>
    </w:p>
    <w:p w14:paraId="66297A8D" w14:textId="2B278772" w:rsidR="007E4A25" w:rsidRPr="007E4A25" w:rsidRDefault="00A85D8B" w:rsidP="00A85D8B">
      <w:pPr>
        <w:pStyle w:val="Caption"/>
      </w:pPr>
      <w:r>
        <w:t xml:space="preserve">Figure </w:t>
      </w:r>
      <w:fldSimple w:instr=" SEQ Figure \* ARABIC ">
        <w:r w:rsidR="0024620C">
          <w:rPr>
            <w:noProof/>
          </w:rPr>
          <w:t>13</w:t>
        </w:r>
      </w:fldSimple>
      <w:r>
        <w:t>: Software Architecture Diagram</w:t>
      </w:r>
    </w:p>
    <w:p w14:paraId="064352E3" w14:textId="77777777" w:rsidR="00F564E2" w:rsidRDefault="00F564E2" w:rsidP="00230136">
      <w:pPr>
        <w:rPr>
          <w:sz w:val="24"/>
          <w:szCs w:val="24"/>
        </w:rPr>
      </w:pPr>
    </w:p>
    <w:p w14:paraId="66BEF8C0" w14:textId="77777777" w:rsidR="00A85D8B" w:rsidRDefault="00A85D8B" w:rsidP="00230136">
      <w:pPr>
        <w:rPr>
          <w:sz w:val="24"/>
          <w:szCs w:val="24"/>
        </w:rPr>
      </w:pPr>
    </w:p>
    <w:p w14:paraId="5BA7E234" w14:textId="77777777" w:rsidR="00A85D8B" w:rsidRDefault="00A85D8B" w:rsidP="00230136">
      <w:pPr>
        <w:rPr>
          <w:sz w:val="24"/>
          <w:szCs w:val="24"/>
        </w:rPr>
      </w:pPr>
    </w:p>
    <w:p w14:paraId="2BB15D75" w14:textId="77777777" w:rsidR="00A85D8B" w:rsidRDefault="00A85D8B" w:rsidP="00230136">
      <w:pPr>
        <w:rPr>
          <w:sz w:val="24"/>
          <w:szCs w:val="24"/>
        </w:rPr>
      </w:pPr>
    </w:p>
    <w:p w14:paraId="6A4C34AB" w14:textId="77777777" w:rsidR="00A85D8B" w:rsidRDefault="00A85D8B" w:rsidP="00230136">
      <w:pPr>
        <w:rPr>
          <w:sz w:val="24"/>
          <w:szCs w:val="24"/>
        </w:rPr>
      </w:pPr>
    </w:p>
    <w:p w14:paraId="49B376E6" w14:textId="77777777" w:rsidR="00A85D8B" w:rsidRDefault="00A85D8B" w:rsidP="00230136">
      <w:pPr>
        <w:rPr>
          <w:sz w:val="24"/>
          <w:szCs w:val="24"/>
        </w:rPr>
      </w:pPr>
    </w:p>
    <w:p w14:paraId="299E06D7" w14:textId="77777777" w:rsidR="00A85D8B" w:rsidRDefault="00A85D8B" w:rsidP="00230136">
      <w:pPr>
        <w:rPr>
          <w:sz w:val="24"/>
          <w:szCs w:val="24"/>
        </w:rPr>
      </w:pPr>
    </w:p>
    <w:p w14:paraId="72EF9FD3" w14:textId="77777777" w:rsidR="00A85D8B" w:rsidRDefault="00A85D8B" w:rsidP="00230136">
      <w:pPr>
        <w:rPr>
          <w:sz w:val="24"/>
          <w:szCs w:val="24"/>
        </w:rPr>
      </w:pPr>
    </w:p>
    <w:p w14:paraId="6E0F0E02" w14:textId="563A44DF" w:rsidR="00F564E2" w:rsidRDefault="00F564E2" w:rsidP="00F564E2">
      <w:pPr>
        <w:pStyle w:val="Heading2"/>
      </w:pPr>
      <w:bookmarkStart w:id="26" w:name="_Toc151554814"/>
      <w:r>
        <w:lastRenderedPageBreak/>
        <w:t>3.</w:t>
      </w:r>
      <w:r w:rsidR="002A17C2">
        <w:t>4</w:t>
      </w:r>
      <w:r>
        <w:t xml:space="preserve">. </w:t>
      </w:r>
      <w:r>
        <w:tab/>
      </w:r>
      <w:r w:rsidR="009F05EF">
        <w:t>Frontend</w:t>
      </w:r>
      <w:bookmarkEnd w:id="26"/>
    </w:p>
    <w:p w14:paraId="122D3249" w14:textId="77777777" w:rsidR="007011A9" w:rsidRDefault="007011A9" w:rsidP="007011A9"/>
    <w:p w14:paraId="650890D3" w14:textId="66059068" w:rsidR="007011A9" w:rsidRDefault="007011A9" w:rsidP="007011A9">
      <w:pPr>
        <w:pStyle w:val="Heading2"/>
      </w:pPr>
      <w:bookmarkStart w:id="27" w:name="_Toc151554815"/>
      <w:r>
        <w:t>3.</w:t>
      </w:r>
      <w:r w:rsidR="002A17C2">
        <w:t>4</w:t>
      </w:r>
      <w:r>
        <w:t>.1</w:t>
      </w:r>
      <w:r w:rsidR="009A2553">
        <w:t xml:space="preserve"> Use</w:t>
      </w:r>
      <w:r w:rsidR="00184BFE">
        <w:t xml:space="preserve"> Case Diagram</w:t>
      </w:r>
      <w:bookmarkEnd w:id="27"/>
    </w:p>
    <w:p w14:paraId="4706EDB8" w14:textId="102877B4" w:rsidR="002453D2" w:rsidRPr="003A25E9" w:rsidRDefault="002453D2" w:rsidP="002453D2">
      <w:pPr>
        <w:rPr>
          <w:sz w:val="24"/>
          <w:szCs w:val="24"/>
        </w:rPr>
      </w:pPr>
      <w:r w:rsidRPr="003A25E9">
        <w:rPr>
          <w:sz w:val="24"/>
          <w:szCs w:val="24"/>
        </w:rPr>
        <w:t xml:space="preserve">This Use-Case Diagram </w:t>
      </w:r>
      <w:r w:rsidR="00D02E70">
        <w:rPr>
          <w:sz w:val="24"/>
          <w:szCs w:val="24"/>
        </w:rPr>
        <w:t>illustrates the functionality of the system and how the user can interact with this functionality through the front-end.</w:t>
      </w:r>
    </w:p>
    <w:p w14:paraId="6B9D79DB" w14:textId="7B14726B" w:rsidR="00196E3B" w:rsidRDefault="001968B6" w:rsidP="00196E3B">
      <w:pPr>
        <w:keepNext/>
      </w:pPr>
      <w:r>
        <w:rPr>
          <w:noProof/>
        </w:rPr>
        <w:drawing>
          <wp:inline distT="0" distB="0" distL="0" distR="0" wp14:anchorId="3367261E" wp14:editId="13E477A0">
            <wp:extent cx="6551666" cy="3474720"/>
            <wp:effectExtent l="0" t="0" r="1905" b="0"/>
            <wp:docPr id="790338304" name="Picture 1"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38304" name="Picture 1" descr="A diagram of a software application&#10;&#10;Description automatically generated"/>
                    <pic:cNvPicPr/>
                  </pic:nvPicPr>
                  <pic:blipFill>
                    <a:blip r:embed="rId24"/>
                    <a:stretch>
                      <a:fillRect/>
                    </a:stretch>
                  </pic:blipFill>
                  <pic:spPr>
                    <a:xfrm>
                      <a:off x="0" y="0"/>
                      <a:ext cx="6571996" cy="3485502"/>
                    </a:xfrm>
                    <a:prstGeom prst="rect">
                      <a:avLst/>
                    </a:prstGeom>
                  </pic:spPr>
                </pic:pic>
              </a:graphicData>
            </a:graphic>
          </wp:inline>
        </w:drawing>
      </w:r>
    </w:p>
    <w:p w14:paraId="48C00DF6" w14:textId="02CD901C" w:rsidR="002453D2" w:rsidRDefault="00196E3B" w:rsidP="00196E3B">
      <w:pPr>
        <w:pStyle w:val="Caption"/>
      </w:pPr>
      <w:r>
        <w:t xml:space="preserve">Figure </w:t>
      </w:r>
      <w:fldSimple w:instr=" SEQ Figure \* ARABIC ">
        <w:r w:rsidR="0024620C">
          <w:rPr>
            <w:noProof/>
          </w:rPr>
          <w:t>14</w:t>
        </w:r>
      </w:fldSimple>
      <w:r>
        <w:t>:</w:t>
      </w:r>
      <w:r w:rsidR="008E7927">
        <w:t xml:space="preserve"> </w:t>
      </w:r>
      <w:r>
        <w:t>Application Use Case Diagram</w:t>
      </w:r>
    </w:p>
    <w:p w14:paraId="778D0B43" w14:textId="2C0ADA96" w:rsidR="009A2553" w:rsidRDefault="005F4FD3" w:rsidP="009A2553">
      <w:pPr>
        <w:rPr>
          <w:sz w:val="24"/>
          <w:szCs w:val="24"/>
        </w:rPr>
      </w:pPr>
      <w:r>
        <w:rPr>
          <w:sz w:val="24"/>
          <w:szCs w:val="24"/>
        </w:rPr>
        <w:t xml:space="preserve">Once they access the web app, users are prompted to log in via a </w:t>
      </w:r>
      <w:r w:rsidR="00D92EF7">
        <w:rPr>
          <w:sz w:val="24"/>
          <w:szCs w:val="24"/>
        </w:rPr>
        <w:t>Spotify</w:t>
      </w:r>
      <w:r>
        <w:rPr>
          <w:sz w:val="24"/>
          <w:szCs w:val="24"/>
        </w:rPr>
        <w:t xml:space="preserve"> authentication page. They can then select a playlist from a list of their </w:t>
      </w:r>
      <w:r w:rsidR="00D92EF7">
        <w:rPr>
          <w:sz w:val="24"/>
          <w:szCs w:val="24"/>
        </w:rPr>
        <w:t xml:space="preserve">playlists and have a recommendation playlist generated. After this they can then choose to save this playlist to their library or have it regenerated with new recommendations. The general flow of this functionality is described in </w:t>
      </w:r>
      <w:r w:rsidR="00184BFE">
        <w:rPr>
          <w:sz w:val="24"/>
          <w:szCs w:val="24"/>
        </w:rPr>
        <w:t>a flowchart in section 3.4.2.</w:t>
      </w:r>
    </w:p>
    <w:p w14:paraId="71DB8830" w14:textId="618077A3" w:rsidR="00184BFE" w:rsidRDefault="00184BFE" w:rsidP="00184BFE">
      <w:pPr>
        <w:pStyle w:val="Heading2"/>
      </w:pPr>
      <w:bookmarkStart w:id="28" w:name="_Toc151554816"/>
      <w:r>
        <w:lastRenderedPageBreak/>
        <w:t>3.4.2 Flowchart</w:t>
      </w:r>
      <w:bookmarkEnd w:id="28"/>
    </w:p>
    <w:p w14:paraId="0AD60FEC" w14:textId="575B9146" w:rsidR="004905CD" w:rsidRDefault="00F967D4" w:rsidP="004905CD">
      <w:pPr>
        <w:rPr>
          <w:sz w:val="24"/>
          <w:szCs w:val="24"/>
        </w:rPr>
      </w:pPr>
      <w:r w:rsidRPr="00F967D4">
        <w:rPr>
          <w:sz w:val="24"/>
          <w:szCs w:val="24"/>
        </w:rPr>
        <w:t xml:space="preserve">This flowchart describes the flow of </w:t>
      </w:r>
      <w:proofErr w:type="gramStart"/>
      <w:r w:rsidR="00884C22" w:rsidRPr="00F967D4">
        <w:rPr>
          <w:sz w:val="24"/>
          <w:szCs w:val="24"/>
        </w:rPr>
        <w:t>all</w:t>
      </w:r>
      <w:r w:rsidR="00884C22">
        <w:rPr>
          <w:sz w:val="24"/>
          <w:szCs w:val="24"/>
        </w:rPr>
        <w:t xml:space="preserve"> of</w:t>
      </w:r>
      <w:proofErr w:type="gramEnd"/>
      <w:r w:rsidRPr="00F967D4">
        <w:rPr>
          <w:sz w:val="24"/>
          <w:szCs w:val="24"/>
        </w:rPr>
        <w:t xml:space="preserve"> a user’s possible interactions with the web ap</w:t>
      </w:r>
      <w:r w:rsidR="00884C22">
        <w:rPr>
          <w:sz w:val="24"/>
          <w:szCs w:val="24"/>
        </w:rPr>
        <w:t>p.</w:t>
      </w:r>
      <w:r w:rsidR="004905CD">
        <w:rPr>
          <w:noProof/>
        </w:rPr>
        <w:drawing>
          <wp:inline distT="0" distB="0" distL="0" distR="0" wp14:anchorId="7BB22343" wp14:editId="7CFA9A52">
            <wp:extent cx="5875020" cy="3642476"/>
            <wp:effectExtent l="0" t="0" r="0" b="0"/>
            <wp:docPr id="13690007"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007" name="Picture 1" descr="A diagram of a software process&#10;&#10;Description automatically generated"/>
                    <pic:cNvPicPr/>
                  </pic:nvPicPr>
                  <pic:blipFill>
                    <a:blip r:embed="rId25"/>
                    <a:stretch>
                      <a:fillRect/>
                    </a:stretch>
                  </pic:blipFill>
                  <pic:spPr>
                    <a:xfrm>
                      <a:off x="0" y="0"/>
                      <a:ext cx="5892540" cy="3653338"/>
                    </a:xfrm>
                    <a:prstGeom prst="rect">
                      <a:avLst/>
                    </a:prstGeom>
                  </pic:spPr>
                </pic:pic>
              </a:graphicData>
            </a:graphic>
          </wp:inline>
        </w:drawing>
      </w:r>
    </w:p>
    <w:p w14:paraId="755E0AA8" w14:textId="77777777" w:rsidR="00F408B1" w:rsidRDefault="00F408B1" w:rsidP="004905CD">
      <w:pPr>
        <w:rPr>
          <w:sz w:val="24"/>
          <w:szCs w:val="24"/>
        </w:rPr>
      </w:pPr>
    </w:p>
    <w:p w14:paraId="5067C374" w14:textId="77777777" w:rsidR="00056D08" w:rsidRDefault="00056D08" w:rsidP="004905CD">
      <w:pPr>
        <w:rPr>
          <w:sz w:val="24"/>
          <w:szCs w:val="24"/>
        </w:rPr>
      </w:pPr>
    </w:p>
    <w:p w14:paraId="37432E77" w14:textId="77777777" w:rsidR="00056D08" w:rsidRDefault="00056D08" w:rsidP="004905CD">
      <w:pPr>
        <w:rPr>
          <w:sz w:val="24"/>
          <w:szCs w:val="24"/>
        </w:rPr>
      </w:pPr>
    </w:p>
    <w:p w14:paraId="4C5E0871" w14:textId="77777777" w:rsidR="00F26D46" w:rsidRDefault="00F26D46" w:rsidP="004905CD">
      <w:pPr>
        <w:rPr>
          <w:sz w:val="24"/>
          <w:szCs w:val="24"/>
        </w:rPr>
      </w:pPr>
    </w:p>
    <w:p w14:paraId="2AF9F811" w14:textId="07260F39" w:rsidR="00F408B1" w:rsidRDefault="00F408B1" w:rsidP="00F408B1">
      <w:pPr>
        <w:pStyle w:val="Heading2"/>
      </w:pPr>
      <w:bookmarkStart w:id="29" w:name="_Toc151554817"/>
      <w:r>
        <w:t>3.4.3</w:t>
      </w:r>
      <w:r>
        <w:tab/>
        <w:t>Wireframes</w:t>
      </w:r>
      <w:bookmarkEnd w:id="29"/>
    </w:p>
    <w:p w14:paraId="532346DB" w14:textId="5436B047" w:rsidR="00056D08" w:rsidRDefault="00467D9F" w:rsidP="00F408B1">
      <w:pPr>
        <w:rPr>
          <w:sz w:val="24"/>
          <w:szCs w:val="24"/>
        </w:rPr>
      </w:pPr>
      <w:r w:rsidRPr="000F2C89">
        <w:rPr>
          <w:sz w:val="24"/>
          <w:szCs w:val="24"/>
        </w:rPr>
        <w:t xml:space="preserve">The following wireframes illustrate the </w:t>
      </w:r>
      <w:r w:rsidR="000F2C89">
        <w:rPr>
          <w:sz w:val="24"/>
          <w:szCs w:val="24"/>
        </w:rPr>
        <w:t xml:space="preserve">initial </w:t>
      </w:r>
      <w:r w:rsidR="000F2C89" w:rsidRPr="000F2C89">
        <w:rPr>
          <w:sz w:val="24"/>
          <w:szCs w:val="24"/>
        </w:rPr>
        <w:t xml:space="preserve">design of the </w:t>
      </w:r>
      <w:r w:rsidR="000F2C89">
        <w:rPr>
          <w:sz w:val="24"/>
          <w:szCs w:val="24"/>
        </w:rPr>
        <w:t>application screens</w:t>
      </w:r>
      <w:r w:rsidR="004C71A1">
        <w:rPr>
          <w:sz w:val="24"/>
          <w:szCs w:val="24"/>
        </w:rPr>
        <w:t>.</w:t>
      </w:r>
      <w:r w:rsidR="00E61FFD">
        <w:rPr>
          <w:sz w:val="24"/>
          <w:szCs w:val="24"/>
        </w:rPr>
        <w:t xml:space="preserve"> </w:t>
      </w:r>
      <w:r w:rsidR="00213924">
        <w:rPr>
          <w:sz w:val="24"/>
          <w:szCs w:val="24"/>
        </w:rPr>
        <w:t xml:space="preserve">Each wireframe was designed </w:t>
      </w:r>
      <w:r w:rsidR="000A2F5B">
        <w:rPr>
          <w:sz w:val="24"/>
          <w:szCs w:val="24"/>
        </w:rPr>
        <w:t>using Nielsen’s Heuristics as a reference point and guide</w:t>
      </w:r>
      <w:r w:rsidR="00C41E94">
        <w:rPr>
          <w:sz w:val="24"/>
          <w:szCs w:val="24"/>
        </w:rPr>
        <w:t>. These are 10</w:t>
      </w:r>
      <w:r w:rsidR="00022A6D">
        <w:rPr>
          <w:sz w:val="24"/>
          <w:szCs w:val="24"/>
        </w:rPr>
        <w:t xml:space="preserve"> principles used for interface design, commonly adopted by developers and web designer</w:t>
      </w:r>
      <w:r w:rsidR="00056D08">
        <w:rPr>
          <w:sz w:val="24"/>
          <w:szCs w:val="24"/>
        </w:rPr>
        <w:t>s</w:t>
      </w:r>
      <w:r w:rsidR="00022A6D">
        <w:rPr>
          <w:sz w:val="24"/>
          <w:szCs w:val="24"/>
        </w:rPr>
        <w:t xml:space="preserve">. </w:t>
      </w:r>
      <w:r w:rsidR="000A2F5B">
        <w:rPr>
          <w:sz w:val="24"/>
          <w:szCs w:val="24"/>
        </w:rPr>
        <w:t xml:space="preserve">A particular focus was </w:t>
      </w:r>
      <w:r w:rsidR="00E61FFD">
        <w:rPr>
          <w:sz w:val="24"/>
          <w:szCs w:val="24"/>
        </w:rPr>
        <w:t xml:space="preserve">placed on keeping the design </w:t>
      </w:r>
      <w:r w:rsidR="00021B25">
        <w:rPr>
          <w:sz w:val="24"/>
          <w:szCs w:val="24"/>
        </w:rPr>
        <w:t>aesthetic and minimalist, per Nielsen’s 8</w:t>
      </w:r>
      <w:r w:rsidR="00021B25" w:rsidRPr="00021B25">
        <w:rPr>
          <w:sz w:val="24"/>
          <w:szCs w:val="24"/>
          <w:vertAlign w:val="superscript"/>
        </w:rPr>
        <w:t>th</w:t>
      </w:r>
      <w:r w:rsidR="00021B25">
        <w:rPr>
          <w:sz w:val="24"/>
          <w:szCs w:val="24"/>
        </w:rPr>
        <w:t xml:space="preserve"> Heuristic </w:t>
      </w:r>
      <w:r w:rsidR="00A55527">
        <w:rPr>
          <w:sz w:val="24"/>
          <w:szCs w:val="24"/>
        </w:rPr>
        <w:fldChar w:fldCharType="begin"/>
      </w:r>
      <w:r w:rsidR="00B2495B">
        <w:rPr>
          <w:sz w:val="24"/>
          <w:szCs w:val="24"/>
        </w:rPr>
        <w:instrText xml:space="preserve"> ADDIN ZOTERO_ITEM CSL_CITATION {"citationID":"wwpStJzV","properties":{"formattedCitation":"(20)","plainCitation":"(20)","noteIndex":0},"citationItems":[{"id":28,"uris":["http://zotero.org/users/local/tPAIEh28/items/KM2QPFNM"],"itemData":{"id":28,"type":"article-journal","abstract":"Heuristics are commonly employed throughout various stages of the design process to evaluate the usability of interfaces. Heuristic Evaluation (HE) provides researchers with a cost effective and practical means to effectively assess designs. In this article, we aim to outline the development and application of one of the most frequently cited set of heuristic evaluation tools, Nielsen’s (1994) 10 usability heuristics. Nielsen’s heuristics have not only been applied to various modalities of interface design, but have also been compared to other usability evaluation methods. Moreover, in many cases they have been modified so that they can be applied in an ever-changing socio-technical environment. In reviewing these developments, we propose theoretical and practical implications of these heuristic methods and present an outlook for the future. We argue that with the rapid expansion and growth of technology in the last 20 years, Nielsen’s 10 usability heuristics may need an update to remain consistent with modern usability problems.","container-title":"Proceedings of the Human Factors and Ergonomics Society Annual Meeting","DOI":"10.1177/1541931213601853","ISSN":"2169-5067","issue":"1","language":"en","note":"publisher: SAGE Publications Inc","page":"1472-1475","source":"SAGE Journals","title":"Examination of the Use of Nielsen’s 10 Usability Heuristics &amp; Outlooks for the Future","volume":"61","author":[{"family":"Gonzalez-Holland","given":"Emily"},{"family":"Whitmer","given":"Daphne"},{"family":"Moralez","given":"Larry"},{"family":"Mouloua","given":"Mustapha"}],"issued":{"date-parts":[["2017",9,1]]}}}],"schema":"https://github.com/citation-style-language/schema/raw/master/csl-citation.json"} </w:instrText>
      </w:r>
      <w:r w:rsidR="00A55527">
        <w:rPr>
          <w:sz w:val="24"/>
          <w:szCs w:val="24"/>
        </w:rPr>
        <w:fldChar w:fldCharType="separate"/>
      </w:r>
      <w:r w:rsidR="00B2495B" w:rsidRPr="00B2495B">
        <w:rPr>
          <w:rFonts w:ascii="Calibri" w:hAnsi="Calibri" w:cs="Calibri"/>
          <w:sz w:val="24"/>
        </w:rPr>
        <w:t>(20)</w:t>
      </w:r>
      <w:r w:rsidR="00A55527">
        <w:rPr>
          <w:sz w:val="24"/>
          <w:szCs w:val="24"/>
        </w:rPr>
        <w:fldChar w:fldCharType="end"/>
      </w:r>
      <w:r w:rsidR="00977603">
        <w:rPr>
          <w:sz w:val="24"/>
          <w:szCs w:val="24"/>
        </w:rPr>
        <w:t>.</w:t>
      </w:r>
    </w:p>
    <w:p w14:paraId="1DB21B4E" w14:textId="77777777" w:rsidR="00056D08" w:rsidRDefault="00F408B1" w:rsidP="00056D08">
      <w:pPr>
        <w:keepNext/>
      </w:pPr>
      <w:r>
        <w:rPr>
          <w:noProof/>
        </w:rPr>
        <w:lastRenderedPageBreak/>
        <w:drawing>
          <wp:inline distT="0" distB="0" distL="0" distR="0" wp14:anchorId="219210F4" wp14:editId="23BD8437">
            <wp:extent cx="5494020" cy="3215092"/>
            <wp:effectExtent l="0" t="0" r="0" b="4445"/>
            <wp:docPr id="709640529"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40529" name="Picture 1" descr="A screenshot of a music player&#10;&#10;Description automatically generated"/>
                    <pic:cNvPicPr/>
                  </pic:nvPicPr>
                  <pic:blipFill>
                    <a:blip r:embed="rId26"/>
                    <a:stretch>
                      <a:fillRect/>
                    </a:stretch>
                  </pic:blipFill>
                  <pic:spPr>
                    <a:xfrm>
                      <a:off x="0" y="0"/>
                      <a:ext cx="5515735" cy="3227799"/>
                    </a:xfrm>
                    <a:prstGeom prst="rect">
                      <a:avLst/>
                    </a:prstGeom>
                  </pic:spPr>
                </pic:pic>
              </a:graphicData>
            </a:graphic>
          </wp:inline>
        </w:drawing>
      </w:r>
    </w:p>
    <w:p w14:paraId="7F0E3417" w14:textId="75917DDE" w:rsidR="00F408B1" w:rsidRDefault="00056D08" w:rsidP="00056D08">
      <w:pPr>
        <w:pStyle w:val="Caption"/>
      </w:pPr>
      <w:r>
        <w:t xml:space="preserve">Figure </w:t>
      </w:r>
      <w:fldSimple w:instr=" SEQ Figure \* ARABIC ">
        <w:r w:rsidR="0024620C">
          <w:rPr>
            <w:noProof/>
          </w:rPr>
          <w:t>15</w:t>
        </w:r>
      </w:fldSimple>
      <w:r>
        <w:t>: Application Landing Page</w:t>
      </w:r>
    </w:p>
    <w:p w14:paraId="424316F6" w14:textId="3DB446BD" w:rsidR="00056D08" w:rsidRDefault="00056D08" w:rsidP="00056D08">
      <w:r>
        <w:t>Figure 11 shows the initial landing page of the web app</w:t>
      </w:r>
      <w:r w:rsidR="008818D6">
        <w:t xml:space="preserve">, displayed after a user has </w:t>
      </w:r>
      <w:r w:rsidR="00895F38">
        <w:t>authenticated</w:t>
      </w:r>
      <w:r w:rsidR="008818D6">
        <w:t xml:space="preserve"> the</w:t>
      </w:r>
      <w:r w:rsidR="00895F38">
        <w:t>ir Spotify account</w:t>
      </w:r>
      <w:r w:rsidR="008818D6">
        <w:t xml:space="preserve"> </w:t>
      </w:r>
      <w:r w:rsidR="00F26D46">
        <w:t>from</w:t>
      </w:r>
      <w:r w:rsidR="008818D6">
        <w:t xml:space="preserve"> this page, a user has the option to access the homepage (the current page), an “about” page, or to log out of their Spotify account.</w:t>
      </w:r>
      <w:r w:rsidR="00895F38">
        <w:t xml:space="preserve"> The large button in the centre of the screen labelled “Choose a Playlist” will direct a user to the playlist selection screen.</w:t>
      </w:r>
    </w:p>
    <w:p w14:paraId="2B8C4A9F" w14:textId="77777777" w:rsidR="00895F38" w:rsidRPr="00056D08" w:rsidRDefault="00895F38" w:rsidP="00056D08"/>
    <w:p w14:paraId="2AA4C5A6" w14:textId="77777777" w:rsidR="00056D08" w:rsidRDefault="003F5D2A" w:rsidP="00056D08">
      <w:pPr>
        <w:keepNext/>
      </w:pPr>
      <w:r>
        <w:rPr>
          <w:noProof/>
        </w:rPr>
        <w:drawing>
          <wp:inline distT="0" distB="0" distL="0" distR="0" wp14:anchorId="567845F2" wp14:editId="1F4C56F8">
            <wp:extent cx="5288280" cy="3100551"/>
            <wp:effectExtent l="0" t="0" r="7620" b="5080"/>
            <wp:docPr id="1293729924"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29924" name="Picture 1" descr="A screenshot of a music player&#10;&#10;Description automatically generated"/>
                    <pic:cNvPicPr/>
                  </pic:nvPicPr>
                  <pic:blipFill>
                    <a:blip r:embed="rId27"/>
                    <a:stretch>
                      <a:fillRect/>
                    </a:stretch>
                  </pic:blipFill>
                  <pic:spPr>
                    <a:xfrm>
                      <a:off x="0" y="0"/>
                      <a:ext cx="5295915" cy="3105028"/>
                    </a:xfrm>
                    <a:prstGeom prst="rect">
                      <a:avLst/>
                    </a:prstGeom>
                  </pic:spPr>
                </pic:pic>
              </a:graphicData>
            </a:graphic>
          </wp:inline>
        </w:drawing>
      </w:r>
    </w:p>
    <w:p w14:paraId="45E78927" w14:textId="2A884C30" w:rsidR="009B1AF8" w:rsidRDefault="00056D08" w:rsidP="00056D08">
      <w:pPr>
        <w:pStyle w:val="Caption"/>
      </w:pPr>
      <w:r>
        <w:t xml:space="preserve">Figure </w:t>
      </w:r>
      <w:fldSimple w:instr=" SEQ Figure \* ARABIC ">
        <w:r w:rsidR="0024620C">
          <w:rPr>
            <w:noProof/>
          </w:rPr>
          <w:t>16</w:t>
        </w:r>
      </w:fldSimple>
      <w:r>
        <w:t>: "</w:t>
      </w:r>
      <w:r w:rsidR="00256BB6">
        <w:t>Select a</w:t>
      </w:r>
      <w:r>
        <w:t xml:space="preserve"> Playlist" Top Half of page</w:t>
      </w:r>
      <w:r w:rsidR="00256BB6">
        <w:t>.</w:t>
      </w:r>
    </w:p>
    <w:p w14:paraId="6047C3A1" w14:textId="5867C60F" w:rsidR="00951D31" w:rsidRPr="00951D31" w:rsidRDefault="00951D31" w:rsidP="00951D31">
      <w:r>
        <w:t xml:space="preserve">Figure 12 is the </w:t>
      </w:r>
      <w:r w:rsidR="00256BB6">
        <w:t xml:space="preserve">top half of the “Select a Playlist” screen. It displays each of the </w:t>
      </w:r>
      <w:r w:rsidR="000539A5">
        <w:t>user’s</w:t>
      </w:r>
      <w:r w:rsidR="00256BB6">
        <w:t xml:space="preserve"> playlists in a scrollable list, </w:t>
      </w:r>
      <w:r w:rsidR="000539A5">
        <w:t>retrieved from the Spotify API. The user can select one playlist as the recommendation subject, via a radio button.</w:t>
      </w:r>
    </w:p>
    <w:p w14:paraId="20BDE699" w14:textId="77777777" w:rsidR="00056D08" w:rsidRDefault="008F4D68" w:rsidP="00056D08">
      <w:pPr>
        <w:keepNext/>
      </w:pPr>
      <w:r>
        <w:rPr>
          <w:noProof/>
        </w:rPr>
        <w:lastRenderedPageBreak/>
        <w:drawing>
          <wp:inline distT="0" distB="0" distL="0" distR="0" wp14:anchorId="7AD49F08" wp14:editId="4F5074C0">
            <wp:extent cx="5257800" cy="3076273"/>
            <wp:effectExtent l="0" t="0" r="0" b="0"/>
            <wp:docPr id="1752766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66794" name="Picture 1" descr="A screenshot of a computer&#10;&#10;Description automatically generated"/>
                    <pic:cNvPicPr/>
                  </pic:nvPicPr>
                  <pic:blipFill>
                    <a:blip r:embed="rId28"/>
                    <a:stretch>
                      <a:fillRect/>
                    </a:stretch>
                  </pic:blipFill>
                  <pic:spPr>
                    <a:xfrm>
                      <a:off x="0" y="0"/>
                      <a:ext cx="5264936" cy="3080448"/>
                    </a:xfrm>
                    <a:prstGeom prst="rect">
                      <a:avLst/>
                    </a:prstGeom>
                  </pic:spPr>
                </pic:pic>
              </a:graphicData>
            </a:graphic>
          </wp:inline>
        </w:drawing>
      </w:r>
    </w:p>
    <w:p w14:paraId="2C934B9D" w14:textId="0F97DE09" w:rsidR="008F4D68" w:rsidRDefault="00056D08" w:rsidP="00056D08">
      <w:pPr>
        <w:pStyle w:val="Caption"/>
      </w:pPr>
      <w:r>
        <w:t xml:space="preserve">Figure </w:t>
      </w:r>
      <w:fldSimple w:instr=" SEQ Figure \* ARABIC ">
        <w:r w:rsidR="0024620C">
          <w:rPr>
            <w:noProof/>
          </w:rPr>
          <w:t>17</w:t>
        </w:r>
      </w:fldSimple>
      <w:r w:rsidRPr="004D4AF1">
        <w:t>: "</w:t>
      </w:r>
      <w:r w:rsidR="00256BB6">
        <w:t>Select a</w:t>
      </w:r>
      <w:r w:rsidRPr="004D4AF1">
        <w:t xml:space="preserve"> Playlist" </w:t>
      </w:r>
      <w:r>
        <w:t>Bottom</w:t>
      </w:r>
      <w:r w:rsidRPr="004D4AF1">
        <w:t xml:space="preserve"> Half of page</w:t>
      </w:r>
      <w:r w:rsidR="000539A5">
        <w:t>.</w:t>
      </w:r>
    </w:p>
    <w:p w14:paraId="35CCB034" w14:textId="77777777" w:rsidR="0059195E" w:rsidRDefault="000539A5" w:rsidP="00056D08">
      <w:pPr>
        <w:keepNext/>
      </w:pPr>
      <w:r>
        <w:t xml:space="preserve">Figure 13 is the bottom half of the “Select a Playlist” screen. Here the user may alter the mood variables via </w:t>
      </w:r>
      <w:r w:rsidR="00740C74">
        <w:t>sliders</w:t>
      </w:r>
      <w:r w:rsidR="0083614F">
        <w:t xml:space="preserve"> which are encapsulated in an area labelled “Change the Mood”. This area also contains a button </w:t>
      </w:r>
      <w:r w:rsidR="0059195E">
        <w:t>that generates the recommendations and redirects the user to the recommendations page.</w:t>
      </w:r>
    </w:p>
    <w:p w14:paraId="6EEEBA74" w14:textId="77777777" w:rsidR="00935CEB" w:rsidRDefault="00935CEB" w:rsidP="00056D08">
      <w:pPr>
        <w:keepNext/>
      </w:pPr>
    </w:p>
    <w:p w14:paraId="46740CCB" w14:textId="34D6F6F4" w:rsidR="00056D08" w:rsidRDefault="00F15B33" w:rsidP="00056D08">
      <w:pPr>
        <w:keepNext/>
      </w:pPr>
      <w:r>
        <w:rPr>
          <w:noProof/>
        </w:rPr>
        <w:drawing>
          <wp:inline distT="0" distB="0" distL="0" distR="0" wp14:anchorId="78B9E27D" wp14:editId="75BEB624">
            <wp:extent cx="5387340" cy="3138337"/>
            <wp:effectExtent l="0" t="0" r="3810" b="5080"/>
            <wp:docPr id="1581648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48920" name="Picture 1" descr="A screenshot of a computer&#10;&#10;Description automatically generated"/>
                    <pic:cNvPicPr/>
                  </pic:nvPicPr>
                  <pic:blipFill>
                    <a:blip r:embed="rId29"/>
                    <a:stretch>
                      <a:fillRect/>
                    </a:stretch>
                  </pic:blipFill>
                  <pic:spPr>
                    <a:xfrm>
                      <a:off x="0" y="0"/>
                      <a:ext cx="5389019" cy="3139315"/>
                    </a:xfrm>
                    <a:prstGeom prst="rect">
                      <a:avLst/>
                    </a:prstGeom>
                  </pic:spPr>
                </pic:pic>
              </a:graphicData>
            </a:graphic>
          </wp:inline>
        </w:drawing>
      </w:r>
    </w:p>
    <w:p w14:paraId="776B3A08" w14:textId="27025582" w:rsidR="008F4D68" w:rsidRPr="00F408B1" w:rsidRDefault="00056D08" w:rsidP="00056D08">
      <w:pPr>
        <w:pStyle w:val="Caption"/>
      </w:pPr>
      <w:r>
        <w:t xml:space="preserve">Figure </w:t>
      </w:r>
      <w:fldSimple w:instr=" SEQ Figure \* ARABIC ">
        <w:r w:rsidR="0024620C">
          <w:rPr>
            <w:noProof/>
          </w:rPr>
          <w:t>18</w:t>
        </w:r>
      </w:fldSimple>
      <w:r>
        <w:t>: "Your Recommendations" Screen.</w:t>
      </w:r>
    </w:p>
    <w:p w14:paraId="388E6552" w14:textId="2C0F1B9C" w:rsidR="007011A9" w:rsidRPr="007011A9" w:rsidRDefault="0059195E" w:rsidP="007011A9">
      <w:r>
        <w:t xml:space="preserve">Figure 14 illustrates the “Your Recommendations” screen. The generated playlist is displayed here as a scrollable list of songs. A user can choose to regenerate these </w:t>
      </w:r>
      <w:r w:rsidR="00935CEB">
        <w:t>recommendations, recommendations will refresh to a new set. Otherwise, they can save the recommendations directly to their Spotify library as a playlist.</w:t>
      </w:r>
    </w:p>
    <w:p w14:paraId="38FD7219" w14:textId="77777777" w:rsidR="00F564E2" w:rsidRPr="00230136" w:rsidRDefault="00F564E2" w:rsidP="00230136">
      <w:pPr>
        <w:rPr>
          <w:sz w:val="24"/>
          <w:szCs w:val="24"/>
        </w:rPr>
      </w:pPr>
    </w:p>
    <w:p w14:paraId="31676390" w14:textId="13A53B58" w:rsidR="009F05EF" w:rsidRDefault="009F05EF" w:rsidP="009B697E">
      <w:pPr>
        <w:pStyle w:val="Heading2"/>
      </w:pPr>
      <w:bookmarkStart w:id="30" w:name="_Toc151554818"/>
      <w:r>
        <w:t>3.</w:t>
      </w:r>
      <w:r w:rsidR="002A17C2">
        <w:t>5</w:t>
      </w:r>
      <w:r>
        <w:t xml:space="preserve">. </w:t>
      </w:r>
      <w:r>
        <w:tab/>
        <w:t>Backend</w:t>
      </w:r>
      <w:bookmarkEnd w:id="30"/>
      <w:r>
        <w:t xml:space="preserve"> </w:t>
      </w:r>
    </w:p>
    <w:p w14:paraId="3241D0BF" w14:textId="77777777" w:rsidR="007B63DE" w:rsidRPr="007B63DE" w:rsidRDefault="007B63DE" w:rsidP="007B63DE"/>
    <w:p w14:paraId="5BD7AED4" w14:textId="77777777" w:rsidR="005248BA" w:rsidRPr="007B63DE" w:rsidRDefault="005248BA" w:rsidP="007B63DE"/>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31" w:name="_Toc151554819"/>
      <w:r>
        <w:lastRenderedPageBreak/>
        <w:t>4</w:t>
      </w:r>
      <w:r w:rsidR="009B697E">
        <w:t xml:space="preserve">. </w:t>
      </w:r>
      <w:r w:rsidR="00604B8B">
        <w:t xml:space="preserve">Testing and </w:t>
      </w:r>
      <w:r w:rsidR="009B697E">
        <w:t>Evaluation</w:t>
      </w:r>
      <w:bookmarkEnd w:id="31"/>
    </w:p>
    <w:p w14:paraId="1A80620D" w14:textId="77777777" w:rsidR="00F77FE7" w:rsidRDefault="00F77FE7" w:rsidP="00F77FE7"/>
    <w:p w14:paraId="1276C11D" w14:textId="429E611C" w:rsidR="009B697E" w:rsidRDefault="00442885" w:rsidP="009B697E">
      <w:pPr>
        <w:pStyle w:val="Heading2"/>
      </w:pPr>
      <w:bookmarkStart w:id="32" w:name="_Toc151554820"/>
      <w:r>
        <w:t>4</w:t>
      </w:r>
      <w:r w:rsidR="009B697E">
        <w:t xml:space="preserve">.1. </w:t>
      </w:r>
      <w:r>
        <w:tab/>
      </w:r>
      <w:r w:rsidR="009B697E">
        <w:t>Introduction</w:t>
      </w:r>
      <w:bookmarkEnd w:id="32"/>
    </w:p>
    <w:p w14:paraId="79952D4A" w14:textId="767B8D15" w:rsidR="007668F2" w:rsidRPr="00702C50" w:rsidRDefault="007668F2" w:rsidP="007668F2">
      <w:r w:rsidRPr="00702C50">
        <w:t xml:space="preserve">This </w:t>
      </w:r>
      <w:r w:rsidR="0076560B" w:rsidRPr="00702C50">
        <w:t>section</w:t>
      </w:r>
      <w:r w:rsidRPr="00702C50">
        <w:t xml:space="preserve"> will describe the plans </w:t>
      </w:r>
      <w:r w:rsidR="0076560B" w:rsidRPr="00702C50">
        <w:t>that have been made for the eventual testing and evaluation of the final application.</w:t>
      </w:r>
    </w:p>
    <w:p w14:paraId="5E08BCA1" w14:textId="6A31C035" w:rsidR="00324A0B" w:rsidRPr="00702C50" w:rsidRDefault="00324A0B" w:rsidP="00324A0B">
      <w:r w:rsidRPr="00702C50">
        <w:t>Testing and evaluation are a crucial part of the project development</w:t>
      </w:r>
      <w:r w:rsidR="00081F8C" w:rsidRPr="00702C50">
        <w:t xml:space="preserve"> process. Thorough testing will be performed on the final application to</w:t>
      </w:r>
      <w:r w:rsidR="00362206" w:rsidRPr="00702C50">
        <w:t xml:space="preserve"> discover and remove bugs, and to</w:t>
      </w:r>
      <w:r w:rsidR="00081F8C" w:rsidRPr="00702C50">
        <w:t xml:space="preserve"> </w:t>
      </w:r>
      <w:r w:rsidR="002C3D51" w:rsidRPr="00702C50">
        <w:t xml:space="preserve">assess </w:t>
      </w:r>
      <w:r w:rsidR="00362206" w:rsidRPr="00702C50">
        <w:t>the</w:t>
      </w:r>
      <w:r w:rsidR="00FC768B" w:rsidRPr="00702C50">
        <w:t xml:space="preserve"> general</w:t>
      </w:r>
      <w:r w:rsidR="00362206" w:rsidRPr="00702C50">
        <w:t xml:space="preserve"> usability and performance of the application</w:t>
      </w:r>
      <w:r w:rsidR="00FC768B" w:rsidRPr="00702C50">
        <w:t>. This will involve</w:t>
      </w:r>
      <w:r w:rsidR="000544D4" w:rsidRPr="00702C50">
        <w:t xml:space="preserve"> end to end</w:t>
      </w:r>
      <w:r w:rsidR="00FC768B" w:rsidRPr="00702C50">
        <w:t xml:space="preserve"> integration testing</w:t>
      </w:r>
      <w:r w:rsidR="00A056FB" w:rsidRPr="00702C50">
        <w:t xml:space="preserve">, unit testing, and </w:t>
      </w:r>
      <w:r w:rsidR="008C4B55" w:rsidRPr="00702C50">
        <w:t>black box user acceptance testing (UAT).</w:t>
      </w:r>
      <w:r w:rsidR="00DB114A" w:rsidRPr="00702C50">
        <w:t xml:space="preserve"> </w:t>
      </w:r>
    </w:p>
    <w:p w14:paraId="06F1CF3B" w14:textId="3BF6BF27" w:rsidR="007668F2" w:rsidRPr="00702C50" w:rsidRDefault="006A17B0" w:rsidP="00324A0B">
      <w:r w:rsidRPr="00702C50">
        <w:t xml:space="preserve">A thorough evaluation will be performed on the system too, to assess the accuracy </w:t>
      </w:r>
      <w:r w:rsidR="004C30C5" w:rsidRPr="00702C50">
        <w:t xml:space="preserve">of the recommendations generated by the recommender system. </w:t>
      </w:r>
      <w:r w:rsidR="00620E29" w:rsidRPr="00702C50">
        <w:t>The evaluation methods</w:t>
      </w:r>
      <w:r w:rsidR="004C30C5" w:rsidRPr="00702C50">
        <w:t xml:space="preserve"> will be heavily based on user </w:t>
      </w:r>
      <w:r w:rsidR="00620E29" w:rsidRPr="00702C50">
        <w:t>feedback through survey</w:t>
      </w:r>
      <w:r w:rsidR="007668F2" w:rsidRPr="00702C50">
        <w:t>s, and comparison with existing music recommendation systems.</w:t>
      </w:r>
    </w:p>
    <w:p w14:paraId="70DB3778" w14:textId="77777777" w:rsidR="007B63DE" w:rsidRDefault="007B63DE" w:rsidP="007B01AD">
      <w:pPr>
        <w:pStyle w:val="Heading2"/>
      </w:pPr>
    </w:p>
    <w:p w14:paraId="24EBF0CE" w14:textId="5100487C" w:rsidR="009B697E" w:rsidRDefault="00442885" w:rsidP="007B01AD">
      <w:pPr>
        <w:pStyle w:val="Heading2"/>
      </w:pPr>
      <w:bookmarkStart w:id="33" w:name="_Toc151554821"/>
      <w:r>
        <w:t>4</w:t>
      </w:r>
      <w:r w:rsidR="009B697E">
        <w:t xml:space="preserve">.2. </w:t>
      </w:r>
      <w:r>
        <w:tab/>
      </w:r>
      <w:r w:rsidR="00604B8B">
        <w:t>Plan for Testing</w:t>
      </w:r>
      <w:bookmarkEnd w:id="33"/>
    </w:p>
    <w:p w14:paraId="4802B4FB" w14:textId="77777777" w:rsidR="006F0BD1" w:rsidRPr="00702C50" w:rsidRDefault="006F0BD1" w:rsidP="006F0BD1">
      <w:r w:rsidRPr="00702C50">
        <w:t>The plan for testing can be divided into three distinct sections:</w:t>
      </w:r>
    </w:p>
    <w:p w14:paraId="3F4C47C2" w14:textId="0F4888B2" w:rsidR="006F0BD1" w:rsidRPr="00702C50" w:rsidRDefault="000B6D3D" w:rsidP="006F0BD1">
      <w:pPr>
        <w:pStyle w:val="ListParagraph"/>
        <w:numPr>
          <w:ilvl w:val="0"/>
          <w:numId w:val="5"/>
        </w:numPr>
      </w:pPr>
      <w:r w:rsidRPr="00702C50">
        <w:t>Integration testing</w:t>
      </w:r>
    </w:p>
    <w:p w14:paraId="54AD423E" w14:textId="368D3171" w:rsidR="000B6D3D" w:rsidRPr="00702C50" w:rsidRDefault="000B6D3D" w:rsidP="006F0BD1">
      <w:pPr>
        <w:pStyle w:val="ListParagraph"/>
        <w:numPr>
          <w:ilvl w:val="0"/>
          <w:numId w:val="5"/>
        </w:numPr>
      </w:pPr>
      <w:r w:rsidRPr="00702C50">
        <w:t>Unit testing</w:t>
      </w:r>
    </w:p>
    <w:p w14:paraId="7FDED2D6" w14:textId="41F912F8" w:rsidR="000B6D3D" w:rsidRPr="00702C50" w:rsidRDefault="000B6D3D" w:rsidP="006F0BD1">
      <w:pPr>
        <w:pStyle w:val="ListParagraph"/>
        <w:numPr>
          <w:ilvl w:val="0"/>
          <w:numId w:val="5"/>
        </w:numPr>
      </w:pPr>
      <w:r w:rsidRPr="00702C50">
        <w:t>User Acceptance Testing</w:t>
      </w:r>
    </w:p>
    <w:p w14:paraId="1EA8AAD8" w14:textId="77777777" w:rsidR="000B6D3D" w:rsidRDefault="000B6D3D" w:rsidP="000B6D3D">
      <w:pPr>
        <w:pStyle w:val="ListParagraph"/>
        <w:ind w:left="768"/>
      </w:pPr>
    </w:p>
    <w:p w14:paraId="44DEA1CE" w14:textId="22C78CA4" w:rsidR="000B6D3D" w:rsidRDefault="000B6D3D" w:rsidP="00702C50">
      <w:pPr>
        <w:pStyle w:val="Heading3"/>
      </w:pPr>
      <w:bookmarkStart w:id="34" w:name="_Toc151554822"/>
      <w:r>
        <w:t>4.2.1</w:t>
      </w:r>
      <w:r>
        <w:tab/>
        <w:t>Integration testing</w:t>
      </w:r>
      <w:bookmarkEnd w:id="34"/>
    </w:p>
    <w:p w14:paraId="3F0BD6FE" w14:textId="77777777" w:rsidR="00702C50" w:rsidRPr="00702C50" w:rsidRDefault="002202CE" w:rsidP="000B6D3D">
      <w:r w:rsidRPr="00702C50">
        <w:t xml:space="preserve">Integration testing is </w:t>
      </w:r>
      <w:r w:rsidR="00D9034B" w:rsidRPr="00702C50">
        <w:t>carried out</w:t>
      </w:r>
      <w:r w:rsidRPr="00702C50">
        <w:t xml:space="preserve"> to </w:t>
      </w:r>
      <w:r w:rsidR="00D9034B" w:rsidRPr="00702C50">
        <w:t>validate</w:t>
      </w:r>
      <w:r w:rsidRPr="00702C50">
        <w:t xml:space="preserve"> the interopera</w:t>
      </w:r>
      <w:r w:rsidR="00D9034B" w:rsidRPr="00702C50">
        <w:t xml:space="preserve">bility of software systems. It assures that subsystems of a larger system can </w:t>
      </w:r>
      <w:r w:rsidR="000842B1" w:rsidRPr="00702C50">
        <w:t xml:space="preserve">interact with each other in the expected </w:t>
      </w:r>
      <w:r w:rsidR="000842B1" w:rsidRPr="00702C50">
        <w:fldChar w:fldCharType="begin"/>
      </w:r>
      <w:r w:rsidR="000842B1" w:rsidRPr="00702C50">
        <w:instrText xml:space="preserve"> ADDIN ZOTERO_ITEM CSL_CITATION {"citationID":"mMXh1T6A","properties":{"formattedCitation":"(21)","plainCitation":"(21)","noteIndex":0},"citationItems":[{"id":48,"uris":["http://zotero.org/users/local/tPAIEh28/items/VYMIPEBS"],"itemData":{"id":48,"type":"book","abstract":"Integration testing has always been a challenge especially if the system under test is large with many subsystems and interfaces. This paper proposes an approach to design End-to-End (E2E) integration testing, including test scenario specification, test case generation and tool support. Test scenarios are specified as thin threads, each of which represents a single function from an end user's point of view. Thin threads can be organized hierarchically into a tree with each branch consisting of a set of related thin threads representing a set of related functionality. A test engineer can use thin-thread trees to generate test cases systematically, as well as carry out other related tasks such as risk analysis and assignment, regression testing, ripple effect analysis. A prototype tool has been developed to support E2E testing in a distributed environment on the J2EE platform","note":"page: 171\nDOI: 10.1109/CMPSAC.2001.960613","number-of-pages":"166","source":"ResearchGate","title":"End-To-End Integration Testing Design.","author":[{"family":"Tsai","given":"Wei-Tek"},{"family":"Bai","given":"Xiaoying"},{"family":"Paul","given":"Raymond"},{"family":"Shao","given":"Weiguang"},{"family":"Agarwal","given":"Vishal"}],"issued":{"date-parts":[["2001",1,1]]}}}],"schema":"https://github.com/citation-style-language/schema/raw/master/csl-citation.json"} </w:instrText>
      </w:r>
      <w:r w:rsidR="000842B1" w:rsidRPr="00702C50">
        <w:fldChar w:fldCharType="separate"/>
      </w:r>
      <w:r w:rsidR="000842B1" w:rsidRPr="00702C50">
        <w:rPr>
          <w:rFonts w:ascii="Calibri" w:hAnsi="Calibri" w:cs="Calibri"/>
        </w:rPr>
        <w:t>(21)</w:t>
      </w:r>
      <w:r w:rsidR="000842B1" w:rsidRPr="00702C50">
        <w:fldChar w:fldCharType="end"/>
      </w:r>
      <w:r w:rsidR="00B92016" w:rsidRPr="00702C50">
        <w:t>. By nature, integration testing is carried out not only at the end of the development process, but throughout it</w:t>
      </w:r>
      <w:r w:rsidR="00EF0893" w:rsidRPr="00702C50">
        <w:t xml:space="preserve">. </w:t>
      </w:r>
    </w:p>
    <w:p w14:paraId="016C9BD9" w14:textId="6D0F54D6" w:rsidR="00CB2A04" w:rsidRDefault="00C773BB" w:rsidP="000B6D3D">
      <w:r>
        <w:t>W</w:t>
      </w:r>
      <w:r w:rsidR="00DA5F3B" w:rsidRPr="00702C50">
        <w:t>henever</w:t>
      </w:r>
      <w:r w:rsidR="00EF0893" w:rsidRPr="00702C50">
        <w:t xml:space="preserve"> a component of the </w:t>
      </w:r>
      <w:r w:rsidR="00DA5F3B" w:rsidRPr="00702C50">
        <w:t xml:space="preserve">system is complete, it will be </w:t>
      </w:r>
      <w:r w:rsidR="005557A1" w:rsidRPr="00702C50">
        <w:t>tested</w:t>
      </w:r>
      <w:r w:rsidR="008A78B4" w:rsidRPr="00702C50">
        <w:t xml:space="preserve"> using unit tests</w:t>
      </w:r>
      <w:r w:rsidR="005557A1" w:rsidRPr="00702C50">
        <w:t xml:space="preserve"> and then integrated with other completed components</w:t>
      </w:r>
      <w:r w:rsidR="008A78B4" w:rsidRPr="00702C50">
        <w:t xml:space="preserve"> to test its interoperability</w:t>
      </w:r>
      <w:r w:rsidR="00C93340" w:rsidRPr="00702C50">
        <w:t xml:space="preserve"> with them</w:t>
      </w:r>
      <w:r w:rsidR="005557A1" w:rsidRPr="00702C50">
        <w:t xml:space="preserve">. This particular method </w:t>
      </w:r>
      <w:r w:rsidR="008A78B4" w:rsidRPr="00702C50">
        <w:t>of integration</w:t>
      </w:r>
      <w:r w:rsidR="005557A1" w:rsidRPr="00702C50">
        <w:t xml:space="preserve"> testing is called “incremental” integration testing</w:t>
      </w:r>
      <w:r w:rsidR="00C93340" w:rsidRPr="00702C50">
        <w:t xml:space="preserve"> </w:t>
      </w:r>
      <w:r w:rsidR="00C93340" w:rsidRPr="00702C50">
        <w:fldChar w:fldCharType="begin"/>
      </w:r>
      <w:r w:rsidR="00C93340" w:rsidRPr="00702C50">
        <w:instrText xml:space="preserve"> ADDIN ZOTERO_ITEM CSL_CITATION {"citationID":"ZpyvQ8Rr","properties":{"formattedCitation":"(22)","plainCitation":"(22)","noteIndex":0},"citationItems":[{"id":51,"uris":["http://zotero.org/users/local/tPAIEh28/items/99U9QY8C"],"itemData":{"id":51,"type":"webpage","abstract":"Level up your coding skills. No more passive learning. Interactive in-browser environments keep you engaged and test your progress as you go.","container-title":"Educative","language":"en","title":"What is incremental testing?","URL":"https://www.educative.io/answers/what-is-incremental-testing","accessed":{"date-parts":[["2023",11,15]]}}}],"schema":"https://github.com/citation-style-language/schema/raw/master/csl-citation.json"} </w:instrText>
      </w:r>
      <w:r w:rsidR="00C93340" w:rsidRPr="00702C50">
        <w:fldChar w:fldCharType="separate"/>
      </w:r>
      <w:r w:rsidR="00C93340" w:rsidRPr="00702C50">
        <w:rPr>
          <w:rFonts w:ascii="Calibri" w:hAnsi="Calibri" w:cs="Calibri"/>
        </w:rPr>
        <w:t>(22)</w:t>
      </w:r>
      <w:r w:rsidR="00C93340" w:rsidRPr="00702C50">
        <w:fldChar w:fldCharType="end"/>
      </w:r>
      <w:r w:rsidR="00C93340" w:rsidRPr="00702C50">
        <w:t>.</w:t>
      </w:r>
      <w:r w:rsidR="00B86B84" w:rsidRPr="00702C50">
        <w:t xml:space="preserve"> This</w:t>
      </w:r>
      <w:r w:rsidR="000C536E" w:rsidRPr="00702C50">
        <w:t xml:space="preserve"> incremental</w:t>
      </w:r>
      <w:r w:rsidR="00B86B84" w:rsidRPr="00702C50">
        <w:t xml:space="preserve"> </w:t>
      </w:r>
      <w:r w:rsidR="003C1724" w:rsidRPr="00702C50">
        <w:t>method</w:t>
      </w:r>
      <w:r w:rsidR="00B86B84" w:rsidRPr="00702C50">
        <w:t xml:space="preserve"> of testing </w:t>
      </w:r>
      <w:r w:rsidR="003751F6">
        <w:t>will allow</w:t>
      </w:r>
      <w:r w:rsidR="00CF56AA" w:rsidRPr="00702C50">
        <w:t xml:space="preserve"> defects to be easily identified in smaller components before they are integrated into the larger system</w:t>
      </w:r>
      <w:r w:rsidR="000C536E" w:rsidRPr="00702C50">
        <w:t xml:space="preserve">, which can avoid </w:t>
      </w:r>
      <w:r w:rsidR="008E7088" w:rsidRPr="00702C50">
        <w:t>complications</w:t>
      </w:r>
      <w:r w:rsidR="000C536E" w:rsidRPr="00702C50">
        <w:t xml:space="preserve"> later in the development </w:t>
      </w:r>
      <w:r w:rsidR="008E7088" w:rsidRPr="00702C50">
        <w:t>process</w:t>
      </w:r>
      <w:r w:rsidR="000C536E" w:rsidRPr="00702C50">
        <w:t xml:space="preserve">. </w:t>
      </w:r>
      <w:r w:rsidR="00D4389E" w:rsidRPr="00702C50">
        <w:t>Incremental</w:t>
      </w:r>
      <w:r w:rsidR="000C536E" w:rsidRPr="00702C50">
        <w:t xml:space="preserve"> </w:t>
      </w:r>
      <w:r w:rsidR="00D4389E" w:rsidRPr="00702C50">
        <w:t xml:space="preserve">testing </w:t>
      </w:r>
      <w:r w:rsidR="000C536E" w:rsidRPr="00702C50">
        <w:t>also lends i</w:t>
      </w:r>
      <w:r w:rsidR="008E7088" w:rsidRPr="00702C50">
        <w:t xml:space="preserve">tself to the </w:t>
      </w:r>
      <w:r w:rsidR="00D4389E" w:rsidRPr="00702C50">
        <w:t xml:space="preserve">iterative nature of the </w:t>
      </w:r>
      <w:r w:rsidR="008E7088" w:rsidRPr="00702C50">
        <w:t xml:space="preserve">agile methodology, </w:t>
      </w:r>
      <w:r w:rsidR="00FF4C12" w:rsidRPr="00702C50">
        <w:t xml:space="preserve">particularly the principle which call for </w:t>
      </w:r>
      <w:r w:rsidR="00D4389E" w:rsidRPr="00702C50">
        <w:t xml:space="preserve">continuous attention to technical excellence </w:t>
      </w:r>
      <w:r w:rsidR="00702C50" w:rsidRPr="00702C50">
        <w:t>and working software being the measure of progress (see Figure 10).</w:t>
      </w:r>
    </w:p>
    <w:p w14:paraId="0F2D6CED" w14:textId="066425A1" w:rsidR="00CB2A04" w:rsidRDefault="00CB2A04" w:rsidP="000B6D3D">
      <w:r>
        <w:t>Key areas of my project which will benefit from integration testing include the</w:t>
      </w:r>
      <w:r w:rsidR="004C6B22">
        <w:t xml:space="preserve"> module containing</w:t>
      </w:r>
      <w:r>
        <w:t xml:space="preserve"> recommender model</w:t>
      </w:r>
      <w:r w:rsidR="004C6B22">
        <w:t xml:space="preserve">, the module containing the flask application, and the HTML templates. </w:t>
      </w:r>
      <w:r w:rsidR="00C773BB">
        <w:t>Testing the</w:t>
      </w:r>
      <w:r w:rsidR="00E83C79">
        <w:t xml:space="preserve"> interoperability </w:t>
      </w:r>
      <w:r w:rsidR="00C773BB">
        <w:t>of</w:t>
      </w:r>
      <w:r w:rsidR="00E83C79">
        <w:t xml:space="preserve"> these at the earliest possible stage will reduce the risk of </w:t>
      </w:r>
      <w:r w:rsidR="00C773BB">
        <w:t>bugs occurring later in development.</w:t>
      </w:r>
    </w:p>
    <w:p w14:paraId="2D6B7062" w14:textId="77777777" w:rsidR="00E33D61" w:rsidRDefault="00E33D61" w:rsidP="000B6D3D"/>
    <w:p w14:paraId="752B4D96" w14:textId="77777777" w:rsidR="00E33D61" w:rsidRDefault="00E33D61" w:rsidP="000B6D3D"/>
    <w:p w14:paraId="7EC51EAA" w14:textId="4355CCA3" w:rsidR="00C773BB" w:rsidRDefault="00C773BB" w:rsidP="00C773BB">
      <w:pPr>
        <w:pStyle w:val="Heading3"/>
      </w:pPr>
      <w:bookmarkStart w:id="35" w:name="_Toc151554823"/>
      <w:r>
        <w:lastRenderedPageBreak/>
        <w:t>4.2.2</w:t>
      </w:r>
      <w:r>
        <w:tab/>
        <w:t>Unit Testing</w:t>
      </w:r>
      <w:bookmarkEnd w:id="35"/>
    </w:p>
    <w:p w14:paraId="6869D7CD" w14:textId="1CC61F72" w:rsidR="00D63F24" w:rsidRDefault="00D63F24" w:rsidP="00D63F24">
      <w:r>
        <w:t xml:space="preserve">Unit testing is performed on </w:t>
      </w:r>
      <w:r w:rsidR="000A1B2A">
        <w:t xml:space="preserve">a small “unit” of code in isolation, to validate that it produces expected results </w:t>
      </w:r>
      <w:r w:rsidR="00236859">
        <w:t>for all possible inputs</w:t>
      </w:r>
      <w:r w:rsidR="000A51FE">
        <w:t xml:space="preserve"> </w:t>
      </w:r>
      <w:r w:rsidR="000A51FE">
        <w:fldChar w:fldCharType="begin"/>
      </w:r>
      <w:r w:rsidR="000A51FE">
        <w:instrText xml:space="preserve"> ADDIN ZOTERO_ITEM CSL_CITATION {"citationID":"DJyEppRl","properties":{"formattedCitation":"(23)","plainCitation":"(23)","noteIndex":0},"citationItems":[{"id":53,"uris":["http://zotero.org/users/local/tPAIEh28/items/RXWUU5HH"],"itemData":{"id":53,"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container-title":"Journal of Computing Sciences in Colleges - JCSC","journalAbbreviation":"Journal of Computing Sciences in Colleges - JCSC","source":"ResearchGate","title":"Unit testing: Test early, test often","title-short":"Unit testing","volume":"19","author":[{"family":"Olan","given":"Michael"}],"issued":{"date-parts":[["2003",1,1]]}}}],"schema":"https://github.com/citation-style-language/schema/raw/master/csl-citation.json"} </w:instrText>
      </w:r>
      <w:r w:rsidR="000A51FE">
        <w:fldChar w:fldCharType="separate"/>
      </w:r>
      <w:r w:rsidR="000A51FE" w:rsidRPr="000A51FE">
        <w:rPr>
          <w:rFonts w:ascii="Calibri" w:hAnsi="Calibri" w:cs="Calibri"/>
        </w:rPr>
        <w:t>(23)</w:t>
      </w:r>
      <w:r w:rsidR="000A51FE">
        <w:fldChar w:fldCharType="end"/>
      </w:r>
      <w:r w:rsidR="000A51FE">
        <w:t xml:space="preserve">. </w:t>
      </w:r>
      <w:r w:rsidR="000B149E">
        <w:t xml:space="preserve"> </w:t>
      </w:r>
      <w:r w:rsidR="00041971">
        <w:t xml:space="preserve">Unit test cases are generally written up and executed by developers as the first </w:t>
      </w:r>
      <w:r w:rsidR="00B6599B">
        <w:t>part</w:t>
      </w:r>
      <w:r w:rsidR="00041971">
        <w:t xml:space="preserve"> of the </w:t>
      </w:r>
      <w:r w:rsidR="00B6599B">
        <w:t xml:space="preserve">testing phase of the development </w:t>
      </w:r>
      <w:r w:rsidR="007428B9">
        <w:t>process.</w:t>
      </w:r>
      <w:r w:rsidR="00525F70">
        <w:t xml:space="preserve"> </w:t>
      </w:r>
      <w:r w:rsidR="00A35180">
        <w:t xml:space="preserve">Important functionality of my code will be unit tested thoroughly, </w:t>
      </w:r>
      <w:r w:rsidR="001C290C">
        <w:t xml:space="preserve">using </w:t>
      </w:r>
      <w:r w:rsidR="00E33D61">
        <w:t>pytest.</w:t>
      </w:r>
    </w:p>
    <w:p w14:paraId="0B0E16AE" w14:textId="178CA6AA" w:rsidR="00E33D61" w:rsidRDefault="00E33D61" w:rsidP="00E33D61">
      <w:pPr>
        <w:pStyle w:val="Heading4"/>
      </w:pPr>
      <w:r>
        <w:t>4.2.2.1</w:t>
      </w:r>
      <w:r>
        <w:tab/>
        <w:t>Pytest</w:t>
      </w:r>
    </w:p>
    <w:p w14:paraId="2E8612B6" w14:textId="56FD497A" w:rsidR="00377A94" w:rsidRDefault="00725D4D" w:rsidP="00E33D61">
      <w:r>
        <w:t>Pytest is a python testing tool that allows small, readable</w:t>
      </w:r>
      <w:r w:rsidR="00B13C28">
        <w:t xml:space="preserve"> unit</w:t>
      </w:r>
      <w:r>
        <w:t xml:space="preserve"> tests to be written on</w:t>
      </w:r>
      <w:r w:rsidR="00B13C28">
        <w:t xml:space="preserve"> python </w:t>
      </w:r>
      <w:r w:rsidR="004519EB">
        <w:t>code</w:t>
      </w:r>
      <w:r w:rsidR="004F1B32">
        <w:t xml:space="preserve"> </w:t>
      </w:r>
      <w:r w:rsidR="004F1B32">
        <w:fldChar w:fldCharType="begin"/>
      </w:r>
      <w:r w:rsidR="004F1B32">
        <w:instrText xml:space="preserve"> ADDIN ZOTERO_ITEM CSL_CITATION {"citationID":"WmrIXVWx","properties":{"formattedCitation":"(24)","plainCitation":"(24)","noteIndex":0},"citationItems":[{"id":56,"uris":["http://zotero.org/users/local/tPAIEh28/items/SYKIBRUZ"],"itemData":{"id":56,"type":"webpage","title":"pytest: helps you write better programs — pytest documentation","URL":"https://docs.pytest.org/en/7.4.x/","accessed":{"date-parts":[["2023",11,15]]}}}],"schema":"https://github.com/citation-style-language/schema/raw/master/csl-citation.json"} </w:instrText>
      </w:r>
      <w:r w:rsidR="004F1B32">
        <w:fldChar w:fldCharType="separate"/>
      </w:r>
      <w:r w:rsidR="004F1B32" w:rsidRPr="004F1B32">
        <w:rPr>
          <w:rFonts w:ascii="Calibri" w:hAnsi="Calibri" w:cs="Calibri"/>
        </w:rPr>
        <w:t>(24)</w:t>
      </w:r>
      <w:r w:rsidR="004F1B32">
        <w:fldChar w:fldCharType="end"/>
      </w:r>
      <w:r w:rsidR="004519EB">
        <w:t>.</w:t>
      </w:r>
      <w:r w:rsidR="00377A94">
        <w:t xml:space="preserve"> Pytest </w:t>
      </w:r>
      <w:r w:rsidR="00D26A6E">
        <w:t>tests assert the expected result of a function or piece of code after execution (Figure 19</w:t>
      </w:r>
      <w:r w:rsidR="004F1B32">
        <w:t>) and</w:t>
      </w:r>
      <w:r w:rsidR="00D26A6E">
        <w:t xml:space="preserve"> </w:t>
      </w:r>
      <w:r w:rsidR="004F1B32">
        <w:t>return a pass or fail based on the real results (Figure 20).</w:t>
      </w:r>
    </w:p>
    <w:p w14:paraId="5126255C" w14:textId="77777777" w:rsidR="00420A46" w:rsidRDefault="009535D5" w:rsidP="00420A46">
      <w:pPr>
        <w:keepNext/>
      </w:pPr>
      <w:r>
        <w:rPr>
          <w:noProof/>
        </w:rPr>
        <w:drawing>
          <wp:inline distT="0" distB="0" distL="0" distR="0" wp14:anchorId="5C68F925" wp14:editId="14CED774">
            <wp:extent cx="2354580" cy="1345474"/>
            <wp:effectExtent l="0" t="0" r="7620" b="7620"/>
            <wp:docPr id="452691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14" name="Picture 1" descr="A screenshot of a computer screen&#10;&#10;Description automatically generated"/>
                    <pic:cNvPicPr/>
                  </pic:nvPicPr>
                  <pic:blipFill>
                    <a:blip r:embed="rId30"/>
                    <a:stretch>
                      <a:fillRect/>
                    </a:stretch>
                  </pic:blipFill>
                  <pic:spPr>
                    <a:xfrm>
                      <a:off x="0" y="0"/>
                      <a:ext cx="2356873" cy="1346785"/>
                    </a:xfrm>
                    <a:prstGeom prst="rect">
                      <a:avLst/>
                    </a:prstGeom>
                  </pic:spPr>
                </pic:pic>
              </a:graphicData>
            </a:graphic>
          </wp:inline>
        </w:drawing>
      </w:r>
    </w:p>
    <w:p w14:paraId="6D690DA7" w14:textId="103B9C6C" w:rsidR="009535D5" w:rsidRDefault="00420A46" w:rsidP="00420A46">
      <w:pPr>
        <w:pStyle w:val="Caption"/>
      </w:pPr>
      <w:r>
        <w:t xml:space="preserve">Figure </w:t>
      </w:r>
      <w:fldSimple w:instr=" SEQ Figure \* ARABIC ">
        <w:r w:rsidR="0024620C">
          <w:rPr>
            <w:noProof/>
          </w:rPr>
          <w:t>19</w:t>
        </w:r>
      </w:fldSimple>
      <w:r>
        <w:t>: Pytest test case</w:t>
      </w:r>
      <w:r w:rsidR="00B021C5">
        <w:t xml:space="preserve"> </w:t>
      </w:r>
      <w:r w:rsidR="00B021C5">
        <w:fldChar w:fldCharType="begin"/>
      </w:r>
      <w:r w:rsidR="00B021C5">
        <w:instrText xml:space="preserve"> ADDIN ZOTERO_ITEM CSL_CITATION {"citationID":"l8bg9kC4","properties":{"formattedCitation":"(24)","plainCitation":"(24)","noteIndex":0},"citationItems":[{"id":56,"uris":["http://zotero.org/users/local/tPAIEh28/items/SYKIBRUZ"],"itemData":{"id":56,"type":"webpage","title":"pytest: helps you write better programs — pytest documentation","URL":"https://docs.pytest.org/en/7.4.x/","accessed":{"date-parts":[["2023",11,15]]}},"locator":"py","label":"page"}],"schema":"https://github.com/citation-style-language/schema/raw/master/csl-citation.json"} </w:instrText>
      </w:r>
      <w:r w:rsidR="00B021C5">
        <w:fldChar w:fldCharType="separate"/>
      </w:r>
      <w:r w:rsidR="00B021C5" w:rsidRPr="00B021C5">
        <w:rPr>
          <w:rFonts w:ascii="Calibri" w:hAnsi="Calibri" w:cs="Calibri"/>
        </w:rPr>
        <w:t>(24)</w:t>
      </w:r>
      <w:r w:rsidR="00B021C5">
        <w:fldChar w:fldCharType="end"/>
      </w:r>
    </w:p>
    <w:p w14:paraId="04AC9878" w14:textId="77777777" w:rsidR="00420A46" w:rsidRDefault="00420A46" w:rsidP="00420A46">
      <w:pPr>
        <w:keepNext/>
      </w:pPr>
      <w:r>
        <w:rPr>
          <w:noProof/>
        </w:rPr>
        <w:drawing>
          <wp:inline distT="0" distB="0" distL="0" distR="0" wp14:anchorId="5ACEE529" wp14:editId="5AFF8BD9">
            <wp:extent cx="5082540" cy="1523185"/>
            <wp:effectExtent l="0" t="0" r="3810" b="1270"/>
            <wp:docPr id="907358254" name="Picture 1" descr="A computer screen shot of a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58254" name="Picture 1" descr="A computer screen shot of a error&#10;&#10;Description automatically generated"/>
                    <pic:cNvPicPr/>
                  </pic:nvPicPr>
                  <pic:blipFill>
                    <a:blip r:embed="rId31"/>
                    <a:stretch>
                      <a:fillRect/>
                    </a:stretch>
                  </pic:blipFill>
                  <pic:spPr>
                    <a:xfrm>
                      <a:off x="0" y="0"/>
                      <a:ext cx="5088024" cy="1524828"/>
                    </a:xfrm>
                    <a:prstGeom prst="rect">
                      <a:avLst/>
                    </a:prstGeom>
                  </pic:spPr>
                </pic:pic>
              </a:graphicData>
            </a:graphic>
          </wp:inline>
        </w:drawing>
      </w:r>
    </w:p>
    <w:p w14:paraId="5A70460C" w14:textId="1E32E507" w:rsidR="00420A46" w:rsidRDefault="00420A46" w:rsidP="00420A46">
      <w:pPr>
        <w:pStyle w:val="Caption"/>
      </w:pPr>
      <w:r>
        <w:t xml:space="preserve">Figure </w:t>
      </w:r>
      <w:fldSimple w:instr=" SEQ Figure \* ARABIC ">
        <w:r w:rsidR="0024620C">
          <w:rPr>
            <w:noProof/>
          </w:rPr>
          <w:t>20</w:t>
        </w:r>
      </w:fldSimple>
      <w:r>
        <w:t>: Pytest test failing</w:t>
      </w:r>
      <w:r w:rsidR="00B021C5">
        <w:t xml:space="preserve"> </w:t>
      </w:r>
      <w:r w:rsidR="00B021C5">
        <w:fldChar w:fldCharType="begin"/>
      </w:r>
      <w:r w:rsidR="00B021C5">
        <w:instrText xml:space="preserve"> ADDIN ZOTERO_ITEM CSL_CITATION {"citationID":"OGT6R43O","properties":{"formattedCitation":"(24)","plainCitation":"(24)","noteIndex":0},"citationItems":[{"id":56,"uris":["http://zotero.org/users/local/tPAIEh28/items/SYKIBRUZ"],"itemData":{"id":56,"type":"webpage","title":"pytest: helps you write better programs — pytest documentation","URL":"https://docs.pytest.org/en/7.4.x/","accessed":{"date-parts":[["2023",11,15]]}}}],"schema":"https://github.com/citation-style-language/schema/raw/master/csl-citation.json"} </w:instrText>
      </w:r>
      <w:r w:rsidR="00B021C5">
        <w:fldChar w:fldCharType="separate"/>
      </w:r>
      <w:r w:rsidR="00B021C5" w:rsidRPr="00B021C5">
        <w:rPr>
          <w:rFonts w:ascii="Calibri" w:hAnsi="Calibri" w:cs="Calibri"/>
        </w:rPr>
        <w:t>(24)</w:t>
      </w:r>
      <w:r w:rsidR="00B021C5">
        <w:fldChar w:fldCharType="end"/>
      </w:r>
    </w:p>
    <w:p w14:paraId="65D5A086" w14:textId="7FAD6EA7" w:rsidR="004F1B32" w:rsidRDefault="00653975" w:rsidP="004F1B32">
      <w:r>
        <w:t>Pytest will be used for my unit testing, as it</w:t>
      </w:r>
      <w:r w:rsidR="00DA267D">
        <w:t xml:space="preserve"> is an easy way to </w:t>
      </w:r>
      <w:r w:rsidR="001A2C7A">
        <w:t xml:space="preserve">test functionality of python code, that can be scaled up to </w:t>
      </w:r>
      <w:r>
        <w:t xml:space="preserve">support complex functionality. </w:t>
      </w:r>
      <w:r w:rsidR="004F1B32">
        <w:t xml:space="preserve">Unit test cases will be drawn up based on </w:t>
      </w:r>
      <w:r w:rsidR="00DA267D">
        <w:t>python code, and then tested extensively using pytest.</w:t>
      </w:r>
    </w:p>
    <w:p w14:paraId="22D9BC12" w14:textId="77777777" w:rsidR="000523A3" w:rsidRDefault="000523A3" w:rsidP="004F1B32"/>
    <w:p w14:paraId="7A7CEF26" w14:textId="4A88E260" w:rsidR="00653975" w:rsidRPr="004F1B32" w:rsidRDefault="00653975" w:rsidP="00653975">
      <w:pPr>
        <w:pStyle w:val="Heading2"/>
      </w:pPr>
      <w:bookmarkStart w:id="36" w:name="_Toc151554824"/>
      <w:r>
        <w:t>4.2.3</w:t>
      </w:r>
      <w:r w:rsidR="00BC0BFB">
        <w:tab/>
        <w:t>User Acceptance Testing</w:t>
      </w:r>
      <w:bookmarkEnd w:id="36"/>
    </w:p>
    <w:p w14:paraId="777D84CB" w14:textId="77777777" w:rsidR="00C66AC5" w:rsidRDefault="00BC4A68" w:rsidP="00D63F24">
      <w:r>
        <w:t>User acceptance</w:t>
      </w:r>
      <w:r w:rsidRPr="00BC4A68">
        <w:t xml:space="preserve"> (UAT) is the final stage of testing in application software development.</w:t>
      </w:r>
      <w:r w:rsidR="00747514">
        <w:t xml:space="preserve"> It involves user testing of the system to </w:t>
      </w:r>
      <w:r w:rsidR="00722AC6">
        <w:t xml:space="preserve">find out if the solution is fit for use and </w:t>
      </w:r>
      <w:r w:rsidR="00707FBA">
        <w:t>meets their expectations</w:t>
      </w:r>
      <w:r w:rsidR="00722AC6">
        <w:t xml:space="preserve"> </w:t>
      </w:r>
      <w:r w:rsidR="00722AC6">
        <w:fldChar w:fldCharType="begin"/>
      </w:r>
      <w:r w:rsidR="00722AC6">
        <w:instrText xml:space="preserve"> ADDIN ZOTERO_ITEM CSL_CITATION {"citationID":"XRcbSrdm","properties":{"formattedCitation":"(25)","plainCitation":"(25)","noteIndex":0},"citationItems":[{"id":59,"uris":["http://zotero.org/users/local/tPAIEh28/items/KABMDT32"],"itemData":{"id":59,"type":"chapter","abstract":"This is the phase where the client validates the software to find out whether the solution provided is fit for their use and satisfies their business needs. After successful testing of each software component by the consultants themselves, it is handed over to the client for acceptance testing. Bugs/defects detected during acceptance testing are to be rectified accordingly before obtaining the certificate of acceptance from the client.","collection-title":"Management for Professionals","container-title":"Enterprise Resource Planning: Fundamentals of Design and Implementation","event-place":"Cham","ISBN":"978-3-319-05927-3","language":"en","note":"DOI: 10.1007/978-3-319-05927-3_9","page":"123-127","publisher":"Springer International Publishing","publisher-place":"Cham","source":"Springer Link","title":"User Acceptance Test","URL":"https://doi.org/10.1007/978-3-319-05927-3_9","author":[{"family":"Ganesh","given":"K."},{"family":"Mohapatra","given":"Sanjay"},{"family":"Anbuudayasankar","given":"S. P."},{"family":"Sivakumar","given":"P."}],"editor":[{"family":"Ganesh","given":"K."},{"family":"Mohapatra","given":"Sanjay"},{"family":"Anbuudayasankar","given":"S. P."},{"family":"Sivakumar","given":"P."}],"accessed":{"date-parts":[["2023",11,15]]},"issued":{"date-parts":[["2014"]]}}}],"schema":"https://github.com/citation-style-language/schema/raw/master/csl-citation.json"} </w:instrText>
      </w:r>
      <w:r w:rsidR="00722AC6">
        <w:fldChar w:fldCharType="separate"/>
      </w:r>
      <w:r w:rsidR="00722AC6" w:rsidRPr="00722AC6">
        <w:rPr>
          <w:rFonts w:ascii="Calibri" w:hAnsi="Calibri" w:cs="Calibri"/>
        </w:rPr>
        <w:t>(25)</w:t>
      </w:r>
      <w:r w:rsidR="00722AC6">
        <w:fldChar w:fldCharType="end"/>
      </w:r>
      <w:r w:rsidR="008F4245">
        <w:t>.</w:t>
      </w:r>
      <w:r w:rsidR="001B2CCD">
        <w:t xml:space="preserve"> For my UAT, the expectation will be that the application can perform the functionality that was </w:t>
      </w:r>
      <w:r w:rsidR="00EB5CAD">
        <w:t xml:space="preserve">laid out in the project proposal. </w:t>
      </w:r>
    </w:p>
    <w:p w14:paraId="5E195479" w14:textId="77777777" w:rsidR="00F607B6" w:rsidRDefault="00EB5CAD" w:rsidP="00D63F24">
      <w:r>
        <w:t xml:space="preserve">Users will be presented with a description of the promised functionality of the </w:t>
      </w:r>
      <w:r w:rsidR="00A354CF">
        <w:t>system and</w:t>
      </w:r>
      <w:r w:rsidR="0078105B">
        <w:t xml:space="preserve"> will be asked to test </w:t>
      </w:r>
      <w:r w:rsidR="00C66AC5">
        <w:t>this functionality</w:t>
      </w:r>
      <w:r w:rsidR="0078105B">
        <w:t>.</w:t>
      </w:r>
      <w:r w:rsidR="008A2799">
        <w:t xml:space="preserve"> Feedback will be captured through a test scenario form</w:t>
      </w:r>
      <w:r w:rsidR="00A354CF">
        <w:t xml:space="preserve"> (Figure 21) which will describe the functionality that needs to be </w:t>
      </w:r>
      <w:r w:rsidR="00231F15">
        <w:t>tested. Users will test this functionality and mark a pass or fail on each test scenario.</w:t>
      </w:r>
    </w:p>
    <w:p w14:paraId="3853CB89" w14:textId="77777777" w:rsidR="00F607B6" w:rsidRDefault="00F607B6" w:rsidP="00F607B6">
      <w:pPr>
        <w:keepNext/>
      </w:pPr>
      <w:r>
        <w:rPr>
          <w:noProof/>
        </w:rPr>
        <w:lastRenderedPageBreak/>
        <w:drawing>
          <wp:inline distT="0" distB="0" distL="0" distR="0" wp14:anchorId="460E4D35" wp14:editId="43E8A807">
            <wp:extent cx="6088838" cy="1082040"/>
            <wp:effectExtent l="0" t="0" r="7620" b="3810"/>
            <wp:docPr id="106139160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603" name="Picture 1" descr="A screen shot of a computer&#10;&#10;Description automatically generated"/>
                    <pic:cNvPicPr/>
                  </pic:nvPicPr>
                  <pic:blipFill>
                    <a:blip r:embed="rId32"/>
                    <a:stretch>
                      <a:fillRect/>
                    </a:stretch>
                  </pic:blipFill>
                  <pic:spPr>
                    <a:xfrm>
                      <a:off x="0" y="0"/>
                      <a:ext cx="6105788" cy="1085052"/>
                    </a:xfrm>
                    <a:prstGeom prst="rect">
                      <a:avLst/>
                    </a:prstGeom>
                  </pic:spPr>
                </pic:pic>
              </a:graphicData>
            </a:graphic>
          </wp:inline>
        </w:drawing>
      </w:r>
    </w:p>
    <w:p w14:paraId="01B4221C" w14:textId="17ABD31E" w:rsidR="00F607B6" w:rsidRDefault="00F607B6" w:rsidP="00F607B6">
      <w:pPr>
        <w:pStyle w:val="Caption"/>
      </w:pPr>
      <w:r>
        <w:t xml:space="preserve">Figure </w:t>
      </w:r>
      <w:fldSimple w:instr=" SEQ Figure \* ARABIC ">
        <w:r w:rsidR="0024620C">
          <w:rPr>
            <w:noProof/>
          </w:rPr>
          <w:t>21</w:t>
        </w:r>
      </w:fldSimple>
      <w:r>
        <w:t xml:space="preserve">: Example Test Scenario Form </w:t>
      </w:r>
      <w:r w:rsidR="00810446">
        <w:fldChar w:fldCharType="begin"/>
      </w:r>
      <w:r w:rsidR="00810446">
        <w:instrText xml:space="preserve"> ADDIN ZOTERO_ITEM CSL_CITATION {"citationID":"vfnXhRXi","properties":{"unsorted":true,"formattedCitation":"(26)","plainCitation":"(26)","noteIndex":0},"citationItems":[{"id":60,"uris":["http://zotero.org/users/local/tPAIEh28/items/7I99RQCZ"],"itemData":{"id":60,"type":"post-weblog","abstract":"What is Test Scenario and what is scenario testing? Learn everything you need to know about test scenarios in this complete guide.","container-title":"ArtOfTesting","language":"en-US","title":"Test Scenario | Definition, Template &amp; Examples","URL":"https://artoftesting.com/test-scenario-examples","author":[{"family":"Rana","given":"Kuldeep"}],"accessed":{"date-parts":[["2023",11,15]]},"issued":{"date-parts":[["2019",12,2]]}}}],"schema":"https://github.com/citation-style-language/schema/raw/master/csl-citation.json"} </w:instrText>
      </w:r>
      <w:r w:rsidR="00810446">
        <w:fldChar w:fldCharType="separate"/>
      </w:r>
      <w:r w:rsidR="00810446" w:rsidRPr="00810446">
        <w:rPr>
          <w:rFonts w:ascii="Calibri" w:hAnsi="Calibri" w:cs="Calibri"/>
        </w:rPr>
        <w:t>(26)</w:t>
      </w:r>
      <w:r w:rsidR="00810446">
        <w:fldChar w:fldCharType="end"/>
      </w:r>
    </w:p>
    <w:p w14:paraId="0AC3B422" w14:textId="1628256A" w:rsidR="00810446" w:rsidRPr="00810446" w:rsidRDefault="00EB4515" w:rsidP="00810446">
      <w:r>
        <w:t xml:space="preserve">Testing in this way will identify any discrepancies with how the </w:t>
      </w:r>
      <w:r w:rsidR="0077533F">
        <w:t>system works and its intended functionality, while also offering users exposure to the system and the opportunity to offer feedback.</w:t>
      </w:r>
    </w:p>
    <w:p w14:paraId="0B3DF9B4" w14:textId="1F2061C7" w:rsidR="001B2CCD" w:rsidRDefault="00A354CF" w:rsidP="00D63F24">
      <w:r>
        <w:t xml:space="preserve"> </w:t>
      </w:r>
    </w:p>
    <w:p w14:paraId="6E1360C4" w14:textId="77777777" w:rsidR="000B6D3D" w:rsidRPr="000B6D3D" w:rsidRDefault="000B6D3D" w:rsidP="000B6D3D"/>
    <w:p w14:paraId="4829C741" w14:textId="6428E32D" w:rsidR="007B63DE" w:rsidRDefault="00442885" w:rsidP="009B697E">
      <w:pPr>
        <w:pStyle w:val="Heading2"/>
      </w:pPr>
      <w:bookmarkStart w:id="37" w:name="_Toc151554825"/>
      <w:r>
        <w:t>4</w:t>
      </w:r>
      <w:r w:rsidR="009B697E">
        <w:t xml:space="preserve">.3. </w:t>
      </w:r>
      <w:r>
        <w:tab/>
      </w:r>
      <w:r w:rsidR="00604B8B">
        <w:t>Plan for</w:t>
      </w:r>
      <w:r w:rsidR="009B697E">
        <w:t xml:space="preserve"> Evaluation</w:t>
      </w:r>
      <w:bookmarkEnd w:id="37"/>
    </w:p>
    <w:p w14:paraId="7A43B642" w14:textId="32C8E128" w:rsidR="00C50B77" w:rsidRDefault="0099770B" w:rsidP="0099770B">
      <w:r>
        <w:t xml:space="preserve">Evaluation of the system will primarily focus on evaluating the </w:t>
      </w:r>
      <w:r w:rsidR="00C22866">
        <w:t xml:space="preserve">recommendation </w:t>
      </w:r>
      <w:r w:rsidR="00CF1E8E">
        <w:t>model and</w:t>
      </w:r>
      <w:r w:rsidR="00C22866">
        <w:t xml:space="preserve"> assessing the quality of recommendations</w:t>
      </w:r>
      <w:r w:rsidR="00C50B77">
        <w:t>. Evaluation will be carried out through user surveys. Surveys</w:t>
      </w:r>
      <w:r w:rsidR="000930A1">
        <w:t xml:space="preserve"> are </w:t>
      </w:r>
      <w:r w:rsidR="00C50B77">
        <w:t>the most</w:t>
      </w:r>
      <w:r w:rsidR="000930A1">
        <w:t xml:space="preserve"> popular method of software evaluation</w:t>
      </w:r>
      <w:r w:rsidR="00CB3B0D">
        <w:t xml:space="preserve"> – studies have found that over 26% of software development projects use </w:t>
      </w:r>
      <w:r w:rsidR="006225BC">
        <w:t xml:space="preserve">user surveys as their main evaluation method </w:t>
      </w:r>
      <w:r w:rsidR="006225BC">
        <w:fldChar w:fldCharType="begin"/>
      </w:r>
      <w:r w:rsidR="006225BC">
        <w:instrText xml:space="preserve"> ADDIN ZOTERO_ITEM CSL_CITATION {"citationID":"9cfSBcid","properties":{"formattedCitation":"(27)","plainCitation":"(27)","noteIndex":0},"citationItems":[{"id":62,"uris":["http://zotero.org/users/local/tPAIEh28/items/IW82K4TV"],"itemData":{"id":62,"type":"article-journal","abstract":"Given that usability is one of the most important aspects of software quality, several methods have been developed in order to establish techniques capable of evaluating this attribute from early phases of the software development process. However, the choice of the most appropriate method for a particular scenario is still a difficult decision, due to the existence of a vast number of approaches that are described in the literature for this purpose. Therefore, a systematic mapping review was conducted in order to identify the most commonly used usability evaluation techniques in software developments. A total of 1169 studies were identified, of which only 215 studies were selected for this review. According to the analysis, most cases studies establish the use of usability questionnaires as assessment tool. In addition, health informatics and Web applications are the software domain and type of application that are frequently reported in these evaluations. This work has allowed to reach promising results in this area. It is intended to be a guide for specialists to support the choice of the most suitable method for a particular scenario.","DOI":"10.14257/ijseia.2016.10.1.16","page":"165-178","source":"ResearchGate","title":"A systematic mapping review of usability evaluation methods for software development process","volume":"10","author":[{"family":"Paz","given":"Freddy"},{"family":"Pow-Sang","given":"Jose"}],"issued":{"date-parts":[["2016",1,1]]}}}],"schema":"https://github.com/citation-style-language/schema/raw/master/csl-citation.json"} </w:instrText>
      </w:r>
      <w:r w:rsidR="006225BC">
        <w:fldChar w:fldCharType="separate"/>
      </w:r>
      <w:r w:rsidR="006225BC" w:rsidRPr="006225BC">
        <w:rPr>
          <w:rFonts w:ascii="Calibri" w:hAnsi="Calibri" w:cs="Calibri"/>
        </w:rPr>
        <w:t>(27)</w:t>
      </w:r>
      <w:r w:rsidR="006225BC">
        <w:fldChar w:fldCharType="end"/>
      </w:r>
      <w:r w:rsidR="00C02AE9">
        <w:t xml:space="preserve">. Surveys can </w:t>
      </w:r>
      <w:r w:rsidR="00C50B77">
        <w:t>be</w:t>
      </w:r>
      <w:r w:rsidR="00C02AE9">
        <w:t xml:space="preserve"> an ideal way of garnering </w:t>
      </w:r>
      <w:r w:rsidR="006D12E5">
        <w:t>user opinions and getting a quantifiable measure of satisfaction with the system.</w:t>
      </w:r>
    </w:p>
    <w:p w14:paraId="1F698488" w14:textId="6BA5FB68" w:rsidR="00CF1E8E" w:rsidRDefault="006D12E5" w:rsidP="0099770B">
      <w:r>
        <w:t xml:space="preserve"> </w:t>
      </w:r>
      <w:r w:rsidR="00CF1E8E">
        <w:t>A group will be given access to the application, for use with their</w:t>
      </w:r>
      <w:r w:rsidR="001C5523">
        <w:t xml:space="preserve"> own</w:t>
      </w:r>
      <w:r w:rsidR="00CF1E8E">
        <w:t xml:space="preserve"> Spotify account</w:t>
      </w:r>
      <w:r w:rsidR="009C0A14">
        <w:t>. They will be asked to generate recommendations for some of their playlists, and to fill in a survey that captures the</w:t>
      </w:r>
      <w:r w:rsidR="001C5523">
        <w:t>ir</w:t>
      </w:r>
      <w:r w:rsidR="009C0A14">
        <w:t xml:space="preserve"> sentiments about </w:t>
      </w:r>
      <w:r w:rsidR="001C5523">
        <w:t>the</w:t>
      </w:r>
      <w:r w:rsidR="009C0A14">
        <w:t xml:space="preserve"> recommendations</w:t>
      </w:r>
      <w:r w:rsidR="00FB76F3">
        <w:t>.</w:t>
      </w:r>
      <w:r w:rsidR="000930A1">
        <w:t xml:space="preserve"> </w:t>
      </w:r>
      <w:r w:rsidR="00A63AF2">
        <w:t>Discovering the</w:t>
      </w:r>
      <w:r w:rsidR="00072B56">
        <w:t xml:space="preserve"> general</w:t>
      </w:r>
      <w:r w:rsidR="00A63AF2">
        <w:t xml:space="preserve"> </w:t>
      </w:r>
      <w:r w:rsidR="001C5523">
        <w:t>feelings</w:t>
      </w:r>
      <w:r w:rsidR="00A63AF2">
        <w:t xml:space="preserve"> of users</w:t>
      </w:r>
      <w:r w:rsidR="00072B56">
        <w:t xml:space="preserve"> about their recommendations will allow us to quantify</w:t>
      </w:r>
      <w:r w:rsidR="005B43DC">
        <w:t xml:space="preserve"> the accuracy of the recommendation</w:t>
      </w:r>
      <w:r w:rsidR="001C5523">
        <w:t xml:space="preserve"> system</w:t>
      </w:r>
      <w:r w:rsidR="005B43DC">
        <w:t>, and</w:t>
      </w:r>
      <w:r w:rsidR="00072B56">
        <w:t xml:space="preserve"> the overall success of the project.</w:t>
      </w:r>
      <w:r w:rsidR="00A63AF2">
        <w:t xml:space="preserve"> </w:t>
      </w:r>
      <w:r w:rsidR="00072B56">
        <w:t>Asking questions that</w:t>
      </w:r>
      <w:r w:rsidR="00A63AF2">
        <w:t xml:space="preserve"> </w:t>
      </w:r>
      <w:r w:rsidR="00072B56">
        <w:t>identify</w:t>
      </w:r>
      <w:r w:rsidR="00A63AF2">
        <w:t xml:space="preserve"> areas of dissatisfaction </w:t>
      </w:r>
      <w:r w:rsidR="003822F9">
        <w:t xml:space="preserve">can </w:t>
      </w:r>
      <w:r w:rsidR="00072B56">
        <w:t xml:space="preserve">also </w:t>
      </w:r>
      <w:r w:rsidR="003822F9">
        <w:t>highlight potential areas of future work.</w:t>
      </w:r>
    </w:p>
    <w:p w14:paraId="4D1AD989" w14:textId="6EEA34F1" w:rsidR="005B43DC" w:rsidRDefault="005B43DC" w:rsidP="0099770B">
      <w:r>
        <w:t xml:space="preserve">As this project is aiming to address </w:t>
      </w:r>
      <w:r w:rsidR="0026402C">
        <w:t xml:space="preserve">the </w:t>
      </w:r>
      <w:r>
        <w:t>shortcomings of the current Spotify recommendation system, it</w:t>
      </w:r>
      <w:r w:rsidR="00814B84">
        <w:t xml:space="preserve"> appears logical to compare the recommendations of my application with those of the Spotify application. Users will be asked to listen to Spotify recommendations of the same playlists, using </w:t>
      </w:r>
      <w:r w:rsidR="002F74C6">
        <w:t>Spotify’s</w:t>
      </w:r>
      <w:r w:rsidR="00814B84">
        <w:t xml:space="preserve"> “radio” functionality</w:t>
      </w:r>
      <w:r w:rsidR="000523A3">
        <w:t>. Data will be gathered through a survey about which recommendations the user find to be more accurate, which will again serve as a measure of project success</w:t>
      </w:r>
      <w:r w:rsidR="0026402C">
        <w:t xml:space="preserve"> and may highlight areas for improvement.</w:t>
      </w:r>
    </w:p>
    <w:p w14:paraId="6A9EC4A8" w14:textId="77777777" w:rsidR="00CF1E8E" w:rsidRPr="0099770B" w:rsidRDefault="00CF1E8E" w:rsidP="0099770B"/>
    <w:p w14:paraId="05CDE1EF" w14:textId="294531FF" w:rsidR="009B697E" w:rsidRDefault="00442885" w:rsidP="009B697E">
      <w:pPr>
        <w:pStyle w:val="Heading2"/>
      </w:pPr>
      <w:bookmarkStart w:id="38" w:name="_Toc151554826"/>
      <w:r>
        <w:t>4</w:t>
      </w:r>
      <w:r w:rsidR="002159FA">
        <w:t>.4.</w:t>
      </w:r>
      <w:r w:rsidR="009B697E">
        <w:t xml:space="preserve"> </w:t>
      </w:r>
      <w:r>
        <w:tab/>
      </w:r>
      <w:r w:rsidR="009B697E">
        <w:t>Conclusions</w:t>
      </w:r>
      <w:bookmarkEnd w:id="38"/>
    </w:p>
    <w:p w14:paraId="2A0B711A" w14:textId="58B09C64" w:rsidR="009A6E2D" w:rsidRDefault="009A6E2D" w:rsidP="009A6E2D">
      <w:r>
        <w:t xml:space="preserve">Testing will play a key role </w:t>
      </w:r>
      <w:r w:rsidR="00401A91">
        <w:t xml:space="preserve">throughout the development of this </w:t>
      </w:r>
      <w:r>
        <w:t>application</w:t>
      </w:r>
      <w:r w:rsidR="006A2CDF">
        <w:t xml:space="preserve">. Incremental testing methods will be utilised to </w:t>
      </w:r>
      <w:r w:rsidR="00411407">
        <w:t>identify and resolve any problems at the earliest opportunity, and to</w:t>
      </w:r>
      <w:r w:rsidR="006A2CDF">
        <w:t xml:space="preserve"> </w:t>
      </w:r>
      <w:r w:rsidR="00411407">
        <w:t>assure</w:t>
      </w:r>
      <w:r w:rsidR="00401A91">
        <w:t xml:space="preserve"> </w:t>
      </w:r>
      <w:r w:rsidR="006A2CDF">
        <w:t xml:space="preserve">the </w:t>
      </w:r>
      <w:r w:rsidR="00411407">
        <w:t>final product</w:t>
      </w:r>
      <w:r w:rsidR="006A2CDF">
        <w:t xml:space="preserve"> functions as expected for users</w:t>
      </w:r>
      <w:r w:rsidR="00411407">
        <w:t xml:space="preserve"> in UAT.</w:t>
      </w:r>
    </w:p>
    <w:p w14:paraId="008B14A2" w14:textId="6D445A24" w:rsidR="00411407" w:rsidRDefault="00411407" w:rsidP="009A6E2D">
      <w:r>
        <w:t xml:space="preserve">Evaluation will play </w:t>
      </w:r>
      <w:r w:rsidR="000608CC">
        <w:t>the</w:t>
      </w:r>
      <w:r>
        <w:t xml:space="preserve"> equally important role </w:t>
      </w:r>
      <w:r w:rsidR="000608CC">
        <w:t xml:space="preserve">of assessing user satisfaction with the system. </w:t>
      </w:r>
    </w:p>
    <w:p w14:paraId="10575422" w14:textId="6E5C1C95" w:rsidR="000608CC" w:rsidRDefault="000608CC" w:rsidP="009A6E2D">
      <w:r>
        <w:t xml:space="preserve">Testing and evaluation plans have been developed </w:t>
      </w:r>
      <w:r w:rsidR="006813F3">
        <w:t xml:space="preserve">that </w:t>
      </w:r>
      <w:r w:rsidR="002418FE">
        <w:t>will</w:t>
      </w:r>
      <w:r w:rsidR="006813F3">
        <w:t xml:space="preserve"> hopefully</w:t>
      </w:r>
      <w:r w:rsidR="002418FE">
        <w:t xml:space="preserve"> reduce</w:t>
      </w:r>
      <w:r w:rsidR="006813F3">
        <w:t xml:space="preserve"> the risk of problems occurring at the UAT </w:t>
      </w:r>
      <w:r w:rsidR="00F26D46">
        <w:t>stage and</w:t>
      </w:r>
      <w:r w:rsidR="002418FE">
        <w:t xml:space="preserve"> yield positive feedback from users.</w:t>
      </w:r>
    </w:p>
    <w:p w14:paraId="2A4D9BEE" w14:textId="77777777" w:rsidR="00411407" w:rsidRPr="009A6E2D" w:rsidRDefault="00411407" w:rsidP="009A6E2D"/>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39" w:name="_Toc151554827"/>
      <w:r>
        <w:lastRenderedPageBreak/>
        <w:t>5. Prototype Development</w:t>
      </w:r>
      <w:bookmarkEnd w:id="39"/>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40" w:name="_Toc151554828"/>
      <w:r>
        <w:t xml:space="preserve">5.1. </w:t>
      </w:r>
      <w:r>
        <w:tab/>
        <w:t>Introduction</w:t>
      </w:r>
      <w:bookmarkEnd w:id="40"/>
    </w:p>
    <w:p w14:paraId="3F42BBC3" w14:textId="466C1441" w:rsidR="00F26D46" w:rsidRPr="00A638BF" w:rsidRDefault="00F26D46" w:rsidP="00F26D46">
      <w:r w:rsidRPr="00A638BF">
        <w:t xml:space="preserve">This section will </w:t>
      </w:r>
      <w:r w:rsidR="00A638BF" w:rsidRPr="00A638BF">
        <w:t>detail</w:t>
      </w:r>
      <w:r w:rsidRPr="00A638BF">
        <w:t xml:space="preserve"> all development that has taken place in the project</w:t>
      </w:r>
      <w:r w:rsidR="00D97665" w:rsidRPr="00A638BF">
        <w:t xml:space="preserve"> up to the interim stage</w:t>
      </w:r>
      <w:r w:rsidR="00353984" w:rsidRPr="00A638BF">
        <w:t xml:space="preserve">. </w:t>
      </w:r>
      <w:r w:rsidR="00D97665" w:rsidRPr="00A638BF">
        <w:t>Code snippets and images of output will be used to</w:t>
      </w:r>
      <w:r w:rsidR="00A638BF" w:rsidRPr="00A638BF">
        <w:t xml:space="preserve"> describe</w:t>
      </w:r>
      <w:r w:rsidR="00D97665" w:rsidRPr="00A638BF">
        <w:t xml:space="preserve"> </w:t>
      </w:r>
      <w:r w:rsidR="00A638BF" w:rsidRPr="00A638BF">
        <w:t>the prototype application.</w:t>
      </w:r>
      <w:r w:rsidR="00E922D7" w:rsidRPr="00A638BF">
        <w:t xml:space="preserve"> </w:t>
      </w:r>
    </w:p>
    <w:p w14:paraId="42F78561" w14:textId="77777777" w:rsidR="00442885" w:rsidRPr="007B63DE" w:rsidRDefault="00442885" w:rsidP="00442885"/>
    <w:p w14:paraId="2CC4AB3D" w14:textId="1A6A3B91" w:rsidR="00442885" w:rsidRDefault="00442885" w:rsidP="00442885">
      <w:pPr>
        <w:pStyle w:val="Heading2"/>
      </w:pPr>
      <w:bookmarkStart w:id="41" w:name="_Toc151554829"/>
      <w:r>
        <w:t xml:space="preserve">5.2. </w:t>
      </w:r>
      <w:r>
        <w:tab/>
        <w:t>Prototype Development</w:t>
      </w:r>
      <w:bookmarkEnd w:id="41"/>
    </w:p>
    <w:p w14:paraId="2FC4FFC0" w14:textId="110F4B1A" w:rsidR="00B84EAA" w:rsidRPr="00B84EAA" w:rsidRDefault="00B84EAA" w:rsidP="00B84EAA">
      <w:r>
        <w:t xml:space="preserve">The </w:t>
      </w:r>
      <w:r w:rsidR="001E067F">
        <w:t xml:space="preserve">current prototype has delivered some of the main parts of the promised functionality. It </w:t>
      </w:r>
      <w:r w:rsidR="0032657F">
        <w:t>is presented</w:t>
      </w:r>
      <w:r w:rsidR="00784247">
        <w:t xml:space="preserve"> as a Flask web application, that displays the UI through simple HTML pages.</w:t>
      </w:r>
      <w:r w:rsidR="0045344B">
        <w:t xml:space="preserve"> It contains a functioning recommender system that utilises the Spotify Web API to gather user data and recommend songs.</w:t>
      </w:r>
      <w:r w:rsidR="0032657F">
        <w:t xml:space="preserve"> The development of this prototype will be explained in detail in the following sections.</w:t>
      </w:r>
    </w:p>
    <w:p w14:paraId="3A48B7B9" w14:textId="77777777" w:rsidR="005978F1" w:rsidRDefault="005978F1" w:rsidP="005978F1"/>
    <w:p w14:paraId="5E9D55BF" w14:textId="1D233F77" w:rsidR="00473825" w:rsidRPr="00473825" w:rsidRDefault="005978F1" w:rsidP="00473825">
      <w:pPr>
        <w:pStyle w:val="Heading3"/>
      </w:pPr>
      <w:r>
        <w:t>5.2.1.</w:t>
      </w:r>
      <w:r>
        <w:tab/>
        <w:t>Flask Application</w:t>
      </w:r>
    </w:p>
    <w:p w14:paraId="2D0BAFA4" w14:textId="43D14CD5" w:rsidR="001727D9" w:rsidRPr="001727D9" w:rsidRDefault="001727D9" w:rsidP="001727D9">
      <w:pPr>
        <w:pStyle w:val="Heading4"/>
      </w:pPr>
      <w:r>
        <w:t>5.2.1.1.</w:t>
      </w:r>
      <w:r>
        <w:tab/>
        <w:t>Spotify Authentication</w:t>
      </w:r>
    </w:p>
    <w:p w14:paraId="6FF03EC6" w14:textId="5B92E46E" w:rsidR="004625B8" w:rsidRDefault="004625B8" w:rsidP="004625B8">
      <w:r>
        <w:t>The underlying functionality of the application is contained in a single python file.</w:t>
      </w:r>
      <w:r w:rsidR="00AF7883">
        <w:t xml:space="preserve"> </w:t>
      </w:r>
      <w:r w:rsidR="001175A0">
        <w:t xml:space="preserve">Upon accessing the application, a user is directed to a login screen </w:t>
      </w:r>
      <w:r w:rsidR="001450C2">
        <w:t>- this</w:t>
      </w:r>
      <w:r w:rsidR="001175A0">
        <w:t xml:space="preserve"> is handled in a Flask app </w:t>
      </w:r>
      <w:proofErr w:type="gramStart"/>
      <w:r w:rsidR="001175A0">
        <w:t>route</w:t>
      </w:r>
      <w:proofErr w:type="gramEnd"/>
    </w:p>
    <w:p w14:paraId="4514C678" w14:textId="7B451BBF" w:rsidR="00280A46" w:rsidRDefault="00200CD8" w:rsidP="00200CD8">
      <w:r>
        <w:t xml:space="preserve">            </w:t>
      </w:r>
      <w:r w:rsidR="00280A46">
        <w:rPr>
          <w:noProof/>
        </w:rPr>
        <w:drawing>
          <wp:inline distT="0" distB="0" distL="0" distR="0" wp14:anchorId="3552DA86" wp14:editId="58B20D9F">
            <wp:extent cx="4602480" cy="1391044"/>
            <wp:effectExtent l="0" t="0" r="7620" b="0"/>
            <wp:docPr id="100317992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179927" name="Picture 1" descr="A screen shot of a computer&#10;&#10;Description automatically generated"/>
                    <pic:cNvPicPr/>
                  </pic:nvPicPr>
                  <pic:blipFill>
                    <a:blip r:embed="rId33"/>
                    <a:stretch>
                      <a:fillRect/>
                    </a:stretch>
                  </pic:blipFill>
                  <pic:spPr>
                    <a:xfrm>
                      <a:off x="0" y="0"/>
                      <a:ext cx="4621070" cy="1396663"/>
                    </a:xfrm>
                    <a:prstGeom prst="rect">
                      <a:avLst/>
                    </a:prstGeom>
                  </pic:spPr>
                </pic:pic>
              </a:graphicData>
            </a:graphic>
          </wp:inline>
        </w:drawing>
      </w:r>
    </w:p>
    <w:p w14:paraId="1B499A61" w14:textId="77777777" w:rsidR="00200CD8" w:rsidRDefault="00200CD8" w:rsidP="00200CD8"/>
    <w:p w14:paraId="346469CA" w14:textId="5D6CE602" w:rsidR="00280A46" w:rsidRDefault="00280A46" w:rsidP="004625B8">
      <w:r>
        <w:t>This route uses a function called “create_spotify_</w:t>
      </w:r>
      <w:proofErr w:type="gramStart"/>
      <w:r>
        <w:t>oauth(</w:t>
      </w:r>
      <w:proofErr w:type="gramEnd"/>
      <w:r>
        <w:t>)</w:t>
      </w:r>
      <w:r w:rsidR="00FF5758">
        <w:t xml:space="preserve">” to gather necessary information for login, and then uses this information to </w:t>
      </w:r>
      <w:r w:rsidR="001450C2">
        <w:t>get the authorization URL</w:t>
      </w:r>
      <w:r w:rsidR="00FF5758">
        <w:t xml:space="preserve"> using the spotipy function “get_authorize_url()”</w:t>
      </w:r>
      <w:r w:rsidR="001450C2">
        <w:t>. The user is then directed to this URL.</w:t>
      </w:r>
    </w:p>
    <w:p w14:paraId="723EE26D" w14:textId="31537806" w:rsidR="00BA316F" w:rsidRDefault="00DB59DD" w:rsidP="00DB59DD">
      <w:pPr>
        <w:ind w:left="720"/>
        <w:rPr>
          <w:noProof/>
        </w:rPr>
      </w:pPr>
      <w:r>
        <w:rPr>
          <w:noProof/>
        </w:rPr>
        <w:t xml:space="preserve">     </w:t>
      </w:r>
      <w:r w:rsidR="00922AD4">
        <w:rPr>
          <w:noProof/>
        </w:rPr>
        <w:drawing>
          <wp:inline distT="0" distB="0" distL="0" distR="0" wp14:anchorId="60500C14" wp14:editId="49DFA7B0">
            <wp:extent cx="3977640" cy="1466215"/>
            <wp:effectExtent l="0" t="0" r="3810" b="635"/>
            <wp:docPr id="646093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93325" name=""/>
                    <pic:cNvPicPr/>
                  </pic:nvPicPr>
                  <pic:blipFill>
                    <a:blip r:embed="rId34"/>
                    <a:stretch>
                      <a:fillRect/>
                    </a:stretch>
                  </pic:blipFill>
                  <pic:spPr>
                    <a:xfrm>
                      <a:off x="0" y="0"/>
                      <a:ext cx="3977640" cy="1466215"/>
                    </a:xfrm>
                    <a:prstGeom prst="rect">
                      <a:avLst/>
                    </a:prstGeom>
                  </pic:spPr>
                </pic:pic>
              </a:graphicData>
            </a:graphic>
          </wp:inline>
        </w:drawing>
      </w:r>
    </w:p>
    <w:p w14:paraId="00F302E4" w14:textId="6BABEE6E" w:rsidR="00BA316F" w:rsidRDefault="00473825" w:rsidP="00473825">
      <w:pPr>
        <w:ind w:left="720" w:firstLine="720"/>
      </w:pPr>
      <w:r>
        <w:lastRenderedPageBreak/>
        <w:t xml:space="preserve">          </w:t>
      </w:r>
      <w:r w:rsidR="00200CD8">
        <w:t xml:space="preserve"> </w:t>
      </w:r>
      <w:r w:rsidR="00BA316F">
        <w:rPr>
          <w:noProof/>
        </w:rPr>
        <w:drawing>
          <wp:inline distT="0" distB="0" distL="0" distR="0" wp14:anchorId="7FE74DFD" wp14:editId="2C3AEDB0">
            <wp:extent cx="2842260" cy="3076550"/>
            <wp:effectExtent l="0" t="0" r="0" b="0"/>
            <wp:docPr id="1040315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15925" name="Picture 1" descr="A screenshot of a computer&#10;&#10;Description automatically generated"/>
                    <pic:cNvPicPr/>
                  </pic:nvPicPr>
                  <pic:blipFill>
                    <a:blip r:embed="rId35"/>
                    <a:stretch>
                      <a:fillRect/>
                    </a:stretch>
                  </pic:blipFill>
                  <pic:spPr>
                    <a:xfrm>
                      <a:off x="0" y="0"/>
                      <a:ext cx="2845668" cy="3080239"/>
                    </a:xfrm>
                    <a:prstGeom prst="rect">
                      <a:avLst/>
                    </a:prstGeom>
                  </pic:spPr>
                </pic:pic>
              </a:graphicData>
            </a:graphic>
          </wp:inline>
        </w:drawing>
      </w:r>
    </w:p>
    <w:p w14:paraId="16277093" w14:textId="77777777" w:rsidR="00CF05CE" w:rsidRDefault="00CF05CE" w:rsidP="00CF05CE"/>
    <w:p w14:paraId="3CD343B4" w14:textId="4E4DF192" w:rsidR="00200CD8" w:rsidRDefault="00CF05CE" w:rsidP="00BB748D">
      <w:pPr>
        <w:pStyle w:val="Heading4"/>
      </w:pPr>
      <w:r>
        <w:t>5.2.1.2</w:t>
      </w:r>
      <w:r w:rsidR="00BB748D">
        <w:t>.</w:t>
      </w:r>
      <w:r w:rsidR="00BB748D">
        <w:tab/>
      </w:r>
      <w:r w:rsidR="00D204A4">
        <w:t>Retrieving User Data</w:t>
      </w:r>
    </w:p>
    <w:p w14:paraId="17660B24" w14:textId="29C394E0" w:rsidR="00200CD8" w:rsidRDefault="004F0305" w:rsidP="00200CD8">
      <w:r>
        <w:t xml:space="preserve">The code for viewing playlists is defined in a route called </w:t>
      </w:r>
      <w:r w:rsidR="0007265F">
        <w:t>/viewPlaylists, which the user is redirected to through a button on the frontend. This route contains a function view_</w:t>
      </w:r>
      <w:proofErr w:type="gramStart"/>
      <w:r w:rsidR="0007265F">
        <w:t>playlists(</w:t>
      </w:r>
      <w:proofErr w:type="gramEnd"/>
      <w:r w:rsidR="0007265F">
        <w:t>) that</w:t>
      </w:r>
      <w:r w:rsidR="00B305DC">
        <w:t xml:space="preserve"> creates an instance of the spotipy class called “</w:t>
      </w:r>
      <w:proofErr w:type="spellStart"/>
      <w:r w:rsidR="00B305DC">
        <w:t>sp</w:t>
      </w:r>
      <w:proofErr w:type="spellEnd"/>
      <w:r w:rsidR="00BB748D">
        <w:t>” and</w:t>
      </w:r>
      <w:r w:rsidR="00B305DC">
        <w:t xml:space="preserve"> uses its method</w:t>
      </w:r>
      <w:r w:rsidR="00BB748D">
        <w:t xml:space="preserve"> “</w:t>
      </w:r>
      <w:proofErr w:type="spellStart"/>
      <w:r w:rsidR="00BB748D">
        <w:t>current_user_playlists</w:t>
      </w:r>
      <w:proofErr w:type="spellEnd"/>
      <w:r w:rsidR="00BB748D">
        <w:t>()”</w:t>
      </w:r>
      <w:r w:rsidR="00B305DC">
        <w:t xml:space="preserve"> to retrieve all a user’s playlists. These are then </w:t>
      </w:r>
      <w:r w:rsidR="00CF05CE">
        <w:t>sent to the HTML template to be displayed.</w:t>
      </w:r>
    </w:p>
    <w:p w14:paraId="4C4C6517" w14:textId="53422534" w:rsidR="00CF05CE" w:rsidRDefault="00CF05CE" w:rsidP="00CF05CE">
      <w:pPr>
        <w:ind w:left="720" w:firstLine="720"/>
      </w:pPr>
      <w:r>
        <w:t xml:space="preserve">    </w:t>
      </w:r>
      <w:r>
        <w:rPr>
          <w:noProof/>
        </w:rPr>
        <w:drawing>
          <wp:inline distT="0" distB="0" distL="0" distR="0" wp14:anchorId="4A9B404F" wp14:editId="18B5BFA2">
            <wp:extent cx="3600207" cy="2712720"/>
            <wp:effectExtent l="0" t="0" r="635" b="0"/>
            <wp:docPr id="2078675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75153" name="Picture 1" descr="A screenshot of a computer program&#10;&#10;Description automatically generated"/>
                    <pic:cNvPicPr/>
                  </pic:nvPicPr>
                  <pic:blipFill>
                    <a:blip r:embed="rId36"/>
                    <a:stretch>
                      <a:fillRect/>
                    </a:stretch>
                  </pic:blipFill>
                  <pic:spPr>
                    <a:xfrm>
                      <a:off x="0" y="0"/>
                      <a:ext cx="3604477" cy="2715938"/>
                    </a:xfrm>
                    <a:prstGeom prst="rect">
                      <a:avLst/>
                    </a:prstGeom>
                  </pic:spPr>
                </pic:pic>
              </a:graphicData>
            </a:graphic>
          </wp:inline>
        </w:drawing>
      </w:r>
    </w:p>
    <w:p w14:paraId="0CF2D2F5" w14:textId="77777777" w:rsidR="008B3ED3" w:rsidRDefault="008B3ED3" w:rsidP="00CF05CE">
      <w:pPr>
        <w:ind w:left="720" w:firstLine="720"/>
      </w:pPr>
    </w:p>
    <w:p w14:paraId="52A208B3" w14:textId="4AFFA315" w:rsidR="00DD0ECF" w:rsidRDefault="00DD0ECF" w:rsidP="00DD0ECF">
      <w:r>
        <w:t xml:space="preserve">When a user chooses one of these playlists through the frontend, a list of all its tracks is displayed. This is handled through a route </w:t>
      </w:r>
      <w:r w:rsidR="000526E9">
        <w:t>“/playlist”, containing a method “playlist_page()”. This method takes the playlist id and using spotipy,</w:t>
      </w:r>
      <w:r w:rsidR="00A44BCB">
        <w:t xml:space="preserve"> retrieves the playlist and all its tracks</w:t>
      </w:r>
      <w:r w:rsidR="008B3ED3">
        <w:t>. The songs are added to an array which are displayed on the frontend.</w:t>
      </w:r>
    </w:p>
    <w:p w14:paraId="09B45C56" w14:textId="77777777" w:rsidR="0007265F" w:rsidRDefault="0007265F" w:rsidP="00200CD8"/>
    <w:p w14:paraId="1DCF2EC5" w14:textId="60C80383" w:rsidR="00A8178E" w:rsidRDefault="00246E21" w:rsidP="009D6AB9">
      <w:pPr>
        <w:ind w:firstLine="720"/>
      </w:pPr>
      <w:r>
        <w:rPr>
          <w:noProof/>
        </w:rPr>
        <w:lastRenderedPageBreak/>
        <w:drawing>
          <wp:inline distT="0" distB="0" distL="0" distR="0" wp14:anchorId="743B9AAB" wp14:editId="3069FFD2">
            <wp:extent cx="4671060" cy="1427298"/>
            <wp:effectExtent l="0" t="0" r="0" b="1905"/>
            <wp:docPr id="204579456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94566" name="Picture 1" descr="A screen shot of a computer code&#10;&#10;Description automatically generated"/>
                    <pic:cNvPicPr/>
                  </pic:nvPicPr>
                  <pic:blipFill>
                    <a:blip r:embed="rId37"/>
                    <a:stretch>
                      <a:fillRect/>
                    </a:stretch>
                  </pic:blipFill>
                  <pic:spPr>
                    <a:xfrm>
                      <a:off x="0" y="0"/>
                      <a:ext cx="4724870" cy="1443740"/>
                    </a:xfrm>
                    <a:prstGeom prst="rect">
                      <a:avLst/>
                    </a:prstGeom>
                  </pic:spPr>
                </pic:pic>
              </a:graphicData>
            </a:graphic>
          </wp:inline>
        </w:drawing>
      </w:r>
    </w:p>
    <w:p w14:paraId="3075FE4C" w14:textId="77777777" w:rsidR="00A8178E" w:rsidRDefault="00A8178E" w:rsidP="00200CD8"/>
    <w:p w14:paraId="354779EB" w14:textId="0952E9E5" w:rsidR="00A8178E" w:rsidRDefault="00A8178E" w:rsidP="009D6AB9">
      <w:pPr>
        <w:ind w:firstLine="720"/>
      </w:pPr>
      <w:r>
        <w:rPr>
          <w:noProof/>
        </w:rPr>
        <w:drawing>
          <wp:inline distT="0" distB="0" distL="0" distR="0" wp14:anchorId="4CE3B176" wp14:editId="3345626A">
            <wp:extent cx="4663440" cy="1835203"/>
            <wp:effectExtent l="0" t="0" r="3810" b="0"/>
            <wp:docPr id="200727514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275144" name="Picture 1" descr="A screen shot of a computer program&#10;&#10;Description automatically generated"/>
                    <pic:cNvPicPr/>
                  </pic:nvPicPr>
                  <pic:blipFill>
                    <a:blip r:embed="rId38"/>
                    <a:stretch>
                      <a:fillRect/>
                    </a:stretch>
                  </pic:blipFill>
                  <pic:spPr>
                    <a:xfrm>
                      <a:off x="0" y="0"/>
                      <a:ext cx="4669874" cy="1837735"/>
                    </a:xfrm>
                    <a:prstGeom prst="rect">
                      <a:avLst/>
                    </a:prstGeom>
                  </pic:spPr>
                </pic:pic>
              </a:graphicData>
            </a:graphic>
          </wp:inline>
        </w:drawing>
      </w:r>
    </w:p>
    <w:p w14:paraId="12F66E9F" w14:textId="77777777" w:rsidR="009D6AB9" w:rsidRDefault="009D6AB9" w:rsidP="009D6AB9"/>
    <w:p w14:paraId="49988D81" w14:textId="275AC10B" w:rsidR="009D6AB9" w:rsidRDefault="00D714F0" w:rsidP="009D6AB9">
      <w:r>
        <w:t xml:space="preserve">If the user chooses to generate recommendations for this playlist, they are </w:t>
      </w:r>
      <w:r w:rsidR="00F52369">
        <w:t>redirected</w:t>
      </w:r>
      <w:r>
        <w:t xml:space="preserve"> to the route </w:t>
      </w:r>
      <w:r w:rsidR="00F86F1B">
        <w:t>“/getRecommendations”. This route contains a function “recommendations_page()” which retrieves the mood variables that were defined through frontend interaction</w:t>
      </w:r>
      <w:r w:rsidR="002462E0">
        <w:t>,</w:t>
      </w:r>
      <w:r w:rsidR="00F86F1B">
        <w:t xml:space="preserve"> via a POST request</w:t>
      </w:r>
      <w:r w:rsidR="004E6E17">
        <w:t>. It</w:t>
      </w:r>
      <w:r w:rsidR="00F86F1B">
        <w:t xml:space="preserve"> then calls the </w:t>
      </w:r>
      <w:r w:rsidR="002462E0">
        <w:t xml:space="preserve">“get_recommendations()” function and passes the playlist id and the mood </w:t>
      </w:r>
      <w:r w:rsidR="00D204A4">
        <w:t>variables.</w:t>
      </w:r>
      <w:r w:rsidR="002462E0">
        <w:t xml:space="preserve"> This function generates recommendations using the recommender model, which are displayed on the frontend.</w:t>
      </w:r>
    </w:p>
    <w:p w14:paraId="18F33217" w14:textId="2223EDD5" w:rsidR="00977B7F" w:rsidRDefault="00977B7F" w:rsidP="00977B7F">
      <w:r>
        <w:t xml:space="preserve">        </w:t>
      </w:r>
      <w:r>
        <w:rPr>
          <w:noProof/>
        </w:rPr>
        <w:drawing>
          <wp:inline distT="0" distB="0" distL="0" distR="0" wp14:anchorId="1CC764AA" wp14:editId="64749B44">
            <wp:extent cx="5257800" cy="1561729"/>
            <wp:effectExtent l="0" t="0" r="0" b="635"/>
            <wp:docPr id="126228017"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28017" name="Picture 1" descr="A screen shot of a computer screen&#10;&#10;Description automatically generated"/>
                    <pic:cNvPicPr/>
                  </pic:nvPicPr>
                  <pic:blipFill>
                    <a:blip r:embed="rId39"/>
                    <a:stretch>
                      <a:fillRect/>
                    </a:stretch>
                  </pic:blipFill>
                  <pic:spPr>
                    <a:xfrm>
                      <a:off x="0" y="0"/>
                      <a:ext cx="5275555" cy="1567003"/>
                    </a:xfrm>
                    <a:prstGeom prst="rect">
                      <a:avLst/>
                    </a:prstGeom>
                  </pic:spPr>
                </pic:pic>
              </a:graphicData>
            </a:graphic>
          </wp:inline>
        </w:drawing>
      </w:r>
    </w:p>
    <w:p w14:paraId="3D242AA8" w14:textId="2FF8D8D8" w:rsidR="001727D9" w:rsidRDefault="001727D9" w:rsidP="004625B8"/>
    <w:p w14:paraId="66EE74A0" w14:textId="77777777" w:rsidR="001450C2" w:rsidRDefault="001450C2" w:rsidP="004625B8"/>
    <w:p w14:paraId="519FB2C9" w14:textId="77777777" w:rsidR="00355EC0" w:rsidRDefault="00355EC0" w:rsidP="004625B8"/>
    <w:p w14:paraId="5C0AA987" w14:textId="77777777" w:rsidR="00355EC0" w:rsidRDefault="00355EC0" w:rsidP="004625B8"/>
    <w:p w14:paraId="195D0421" w14:textId="77777777" w:rsidR="00355EC0" w:rsidRDefault="00355EC0" w:rsidP="004625B8"/>
    <w:p w14:paraId="03483A90" w14:textId="77777777" w:rsidR="00355EC0" w:rsidRPr="004625B8" w:rsidRDefault="00355EC0" w:rsidP="004625B8"/>
    <w:p w14:paraId="13AFBE67" w14:textId="1651CE35" w:rsidR="005978F1" w:rsidRDefault="005978F1" w:rsidP="00B84EAA">
      <w:pPr>
        <w:pStyle w:val="Heading3"/>
      </w:pPr>
      <w:r>
        <w:lastRenderedPageBreak/>
        <w:t>5.2.2.</w:t>
      </w:r>
      <w:r>
        <w:tab/>
        <w:t>Frontend</w:t>
      </w:r>
    </w:p>
    <w:p w14:paraId="45029D6A" w14:textId="77777777" w:rsidR="00A72496" w:rsidRDefault="00A72496" w:rsidP="00A72496"/>
    <w:p w14:paraId="79574E44" w14:textId="605F752E" w:rsidR="00A72496" w:rsidRDefault="00A72496" w:rsidP="0003262E">
      <w:pPr>
        <w:pStyle w:val="Heading3"/>
      </w:pPr>
      <w:r>
        <w:t>5.2.2.1</w:t>
      </w:r>
      <w:r w:rsidR="0003262E">
        <w:t>.  Jinja</w:t>
      </w:r>
    </w:p>
    <w:p w14:paraId="210AA062" w14:textId="6ECE67D8" w:rsidR="008D6BB2" w:rsidRDefault="00753220" w:rsidP="0003262E">
      <w:r>
        <w:t xml:space="preserve">When developing my application’s frontend, it became apparent that I needed some way to easily display </w:t>
      </w:r>
      <w:r w:rsidR="007236E3">
        <w:t xml:space="preserve">data contained in </w:t>
      </w:r>
      <w:r>
        <w:t xml:space="preserve">python variables </w:t>
      </w:r>
      <w:r w:rsidR="007236E3">
        <w:t xml:space="preserve">to the screen. </w:t>
      </w:r>
      <w:r w:rsidR="008D6BB2">
        <w:t xml:space="preserve">Variables for songs and </w:t>
      </w:r>
      <w:r w:rsidR="00F4477D">
        <w:t>playlists are contained in Python arrays and dictionaries and need to eventually be presented to the user.</w:t>
      </w:r>
      <w:r w:rsidR="0056481D">
        <w:t xml:space="preserve"> </w:t>
      </w:r>
      <w:r w:rsidR="00F4477D">
        <w:t>This</w:t>
      </w:r>
      <w:r w:rsidR="0056481D">
        <w:t xml:space="preserve"> wasn’t easy to do in JavaScript</w:t>
      </w:r>
      <w:r w:rsidR="008D6BB2">
        <w:t xml:space="preserve"> </w:t>
      </w:r>
      <w:r w:rsidR="0056481D">
        <w:t>as one may usually do</w:t>
      </w:r>
      <w:r w:rsidR="00E36162">
        <w:t>, as JavaScript doesn’t have great interoperability with Python applications.</w:t>
      </w:r>
    </w:p>
    <w:p w14:paraId="11A14989" w14:textId="5773454C" w:rsidR="0003262E" w:rsidRDefault="007236E3" w:rsidP="0003262E">
      <w:r>
        <w:t xml:space="preserve">Upon research, I found that Jinja provided </w:t>
      </w:r>
      <w:r w:rsidR="008D6BB2">
        <w:t xml:space="preserve">similar functionality to JavaScript, but is far more compatible with Python. </w:t>
      </w:r>
      <w:r w:rsidR="00064CBA">
        <w:t xml:space="preserve">The official Jinja documentation describes it as </w:t>
      </w:r>
      <w:r w:rsidR="00F52D02">
        <w:t xml:space="preserve">a templating engine that provides placeholders in </w:t>
      </w:r>
      <w:r w:rsidR="00257EA3">
        <w:t>templates that allow code writing similar to Python</w:t>
      </w:r>
      <w:r w:rsidR="00064CBA">
        <w:t xml:space="preserve"> </w:t>
      </w:r>
      <w:r w:rsidR="00064CBA">
        <w:fldChar w:fldCharType="begin"/>
      </w:r>
      <w:r w:rsidR="00064CBA">
        <w:instrText xml:space="preserve"> ADDIN ZOTERO_ITEM CSL_CITATION {"citationID":"U0RJeK4U","properties":{"formattedCitation":"(28)","plainCitation":"(28)","noteIndex":0},"citationItems":[{"id":70,"uris":["http://zotero.org/users/local/tPAIEh28/items/R6RGL829"],"itemData":{"id":70,"type":"webpage","title":"Introduction — Jinja Documentation (3.1.x)","URL":"https://jinja.palletsprojects.com/en/3.1.x/intro/","accessed":{"date-parts":[["2023",11,25]]}}}],"schema":"https://github.com/citation-style-language/schema/raw/master/csl-citation.json"} </w:instrText>
      </w:r>
      <w:r w:rsidR="00064CBA">
        <w:fldChar w:fldCharType="separate"/>
      </w:r>
      <w:r w:rsidR="00064CBA" w:rsidRPr="00064CBA">
        <w:rPr>
          <w:rFonts w:ascii="Calibri" w:hAnsi="Calibri" w:cs="Calibri"/>
        </w:rPr>
        <w:t>(28)</w:t>
      </w:r>
      <w:r w:rsidR="00064CBA">
        <w:fldChar w:fldCharType="end"/>
      </w:r>
      <w:r w:rsidR="00064CBA">
        <w:t xml:space="preserve">. </w:t>
      </w:r>
      <w:r w:rsidR="007129D6">
        <w:t>Using Jinja in my HTML templates allowed for Python variables to easily be</w:t>
      </w:r>
      <w:r w:rsidR="00676CCB">
        <w:t xml:space="preserve"> interpreted by the HTML template and displayed to the screen. Figures 22 and 23 show an example of this in my application.</w:t>
      </w:r>
    </w:p>
    <w:p w14:paraId="199EB1BD" w14:textId="77777777" w:rsidR="00676CCB" w:rsidRDefault="00676CCB" w:rsidP="00676CCB">
      <w:pPr>
        <w:keepNext/>
      </w:pPr>
      <w:r>
        <w:rPr>
          <w:noProof/>
        </w:rPr>
        <w:drawing>
          <wp:inline distT="0" distB="0" distL="0" distR="0" wp14:anchorId="26B117EC" wp14:editId="51398454">
            <wp:extent cx="3501390" cy="2664379"/>
            <wp:effectExtent l="19050" t="19050" r="22860" b="22225"/>
            <wp:docPr id="170361030" name="Picture 17036103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10518" name="Picture 1" descr="A white background with black text&#10;&#10;Description automatically generated"/>
                    <pic:cNvPicPr/>
                  </pic:nvPicPr>
                  <pic:blipFill>
                    <a:blip r:embed="rId40"/>
                    <a:stretch>
                      <a:fillRect/>
                    </a:stretch>
                  </pic:blipFill>
                  <pic:spPr>
                    <a:xfrm>
                      <a:off x="0" y="0"/>
                      <a:ext cx="3502648" cy="2665336"/>
                    </a:xfrm>
                    <a:prstGeom prst="rect">
                      <a:avLst/>
                    </a:prstGeom>
                    <a:ln>
                      <a:solidFill>
                        <a:schemeClr val="tx1"/>
                      </a:solidFill>
                    </a:ln>
                  </pic:spPr>
                </pic:pic>
              </a:graphicData>
            </a:graphic>
          </wp:inline>
        </w:drawing>
      </w:r>
    </w:p>
    <w:p w14:paraId="0B7B08F6" w14:textId="47856498" w:rsidR="00676CCB" w:rsidRDefault="00676CCB" w:rsidP="00676CCB">
      <w:pPr>
        <w:pStyle w:val="Caption"/>
      </w:pPr>
      <w:r>
        <w:t xml:space="preserve">Figure </w:t>
      </w:r>
      <w:fldSimple w:instr=" SEQ Figure \* ARABIC ">
        <w:r w:rsidR="0024620C">
          <w:rPr>
            <w:noProof/>
          </w:rPr>
          <w:t>22</w:t>
        </w:r>
      </w:fldSimple>
      <w:r>
        <w:t>: Python variable shown on screen using Jinja.</w:t>
      </w:r>
    </w:p>
    <w:p w14:paraId="738ACE9D" w14:textId="77777777" w:rsidR="00676CCB" w:rsidRDefault="00676CCB" w:rsidP="00676CCB">
      <w:pPr>
        <w:keepNext/>
      </w:pPr>
      <w:r>
        <w:rPr>
          <w:noProof/>
        </w:rPr>
        <w:drawing>
          <wp:inline distT="0" distB="0" distL="0" distR="0" wp14:anchorId="48B5ADC3" wp14:editId="7CD7DF3D">
            <wp:extent cx="2124075" cy="790575"/>
            <wp:effectExtent l="0" t="0" r="9525" b="9525"/>
            <wp:docPr id="1372141632" name="Picture 1372141632" descr="A black screen with text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77842" name="Picture 1" descr="A black screen with text and symbols&#10;&#10;Description automatically generated"/>
                    <pic:cNvPicPr/>
                  </pic:nvPicPr>
                  <pic:blipFill>
                    <a:blip r:embed="rId41"/>
                    <a:stretch>
                      <a:fillRect/>
                    </a:stretch>
                  </pic:blipFill>
                  <pic:spPr>
                    <a:xfrm>
                      <a:off x="0" y="0"/>
                      <a:ext cx="2124075" cy="790575"/>
                    </a:xfrm>
                    <a:prstGeom prst="rect">
                      <a:avLst/>
                    </a:prstGeom>
                  </pic:spPr>
                </pic:pic>
              </a:graphicData>
            </a:graphic>
          </wp:inline>
        </w:drawing>
      </w:r>
    </w:p>
    <w:p w14:paraId="1680BB37" w14:textId="28360B84" w:rsidR="00676CCB" w:rsidRDefault="00676CCB" w:rsidP="00676CCB">
      <w:pPr>
        <w:pStyle w:val="Caption"/>
      </w:pPr>
      <w:r>
        <w:t xml:space="preserve">Figure </w:t>
      </w:r>
      <w:fldSimple w:instr=" SEQ Figure \* ARABIC ">
        <w:r w:rsidR="0024620C">
          <w:rPr>
            <w:noProof/>
          </w:rPr>
          <w:t>23</w:t>
        </w:r>
      </w:fldSimple>
      <w:r>
        <w:t>: Jinja code in the HTML template.</w:t>
      </w:r>
    </w:p>
    <w:p w14:paraId="046A3506" w14:textId="77777777" w:rsidR="00676CCB" w:rsidRDefault="00676CCB" w:rsidP="00676CCB"/>
    <w:p w14:paraId="5DBEC2CF" w14:textId="77777777" w:rsidR="00676CCB" w:rsidRDefault="00676CCB" w:rsidP="00676CCB"/>
    <w:p w14:paraId="2B46A43D" w14:textId="77777777" w:rsidR="00676CCB" w:rsidRDefault="00676CCB" w:rsidP="00676CCB"/>
    <w:p w14:paraId="2F1B8BC8" w14:textId="77777777" w:rsidR="00676CCB" w:rsidRDefault="00676CCB" w:rsidP="00676CCB"/>
    <w:p w14:paraId="1F25E004" w14:textId="77777777" w:rsidR="00676CCB" w:rsidRDefault="00676CCB" w:rsidP="00676CCB"/>
    <w:p w14:paraId="1254BF5A" w14:textId="77777777" w:rsidR="00676CCB" w:rsidRPr="00676CCB" w:rsidRDefault="00676CCB" w:rsidP="00676CCB"/>
    <w:p w14:paraId="41ED95FA" w14:textId="58E94241" w:rsidR="0003262E" w:rsidRPr="00A72496" w:rsidRDefault="0003262E" w:rsidP="0003262E">
      <w:pPr>
        <w:pStyle w:val="Heading3"/>
      </w:pPr>
      <w:r>
        <w:lastRenderedPageBreak/>
        <w:t>5.2.2.2.  HTML Templates</w:t>
      </w:r>
    </w:p>
    <w:p w14:paraId="332FA01E" w14:textId="133C3D83" w:rsidR="0060756A" w:rsidRDefault="00556E8D" w:rsidP="00556E8D">
      <w:r>
        <w:t>The prototype contains 5 distinct HTML pages</w:t>
      </w:r>
      <w:r w:rsidR="0060756A">
        <w:t xml:space="preserve"> – </w:t>
      </w:r>
    </w:p>
    <w:p w14:paraId="58092C20" w14:textId="62A42BF0" w:rsidR="0060756A" w:rsidRDefault="0060756A" w:rsidP="0060756A">
      <w:pPr>
        <w:pStyle w:val="ListParagraph"/>
        <w:numPr>
          <w:ilvl w:val="0"/>
          <w:numId w:val="7"/>
        </w:numPr>
      </w:pPr>
      <w:r>
        <w:t>home.html</w:t>
      </w:r>
    </w:p>
    <w:p w14:paraId="4DABBBC5" w14:textId="7735258C" w:rsidR="0060756A" w:rsidRDefault="0060756A" w:rsidP="0060756A">
      <w:pPr>
        <w:pStyle w:val="ListParagraph"/>
        <w:numPr>
          <w:ilvl w:val="0"/>
          <w:numId w:val="7"/>
        </w:numPr>
      </w:pPr>
      <w:r>
        <w:t>error.html</w:t>
      </w:r>
    </w:p>
    <w:p w14:paraId="3E9AFA6F" w14:textId="37E61676" w:rsidR="0060756A" w:rsidRDefault="00C15411" w:rsidP="0060756A">
      <w:pPr>
        <w:pStyle w:val="ListParagraph"/>
        <w:numPr>
          <w:ilvl w:val="0"/>
          <w:numId w:val="7"/>
        </w:numPr>
      </w:pPr>
      <w:r w:rsidRPr="00C15411">
        <w:t>playlist_list</w:t>
      </w:r>
      <w:r w:rsidR="0060756A">
        <w:t>.html</w:t>
      </w:r>
    </w:p>
    <w:p w14:paraId="747E39E1" w14:textId="0B8C525F" w:rsidR="0060756A" w:rsidRDefault="0060756A" w:rsidP="0060756A">
      <w:pPr>
        <w:pStyle w:val="ListParagraph"/>
        <w:numPr>
          <w:ilvl w:val="0"/>
          <w:numId w:val="7"/>
        </w:numPr>
      </w:pPr>
      <w:r>
        <w:t>playlist.html</w:t>
      </w:r>
    </w:p>
    <w:p w14:paraId="28F9A990" w14:textId="4A209C9C" w:rsidR="0060756A" w:rsidRDefault="0060756A" w:rsidP="0060756A">
      <w:pPr>
        <w:pStyle w:val="ListParagraph"/>
        <w:numPr>
          <w:ilvl w:val="0"/>
          <w:numId w:val="7"/>
        </w:numPr>
      </w:pPr>
      <w:r>
        <w:t>recommendations.html</w:t>
      </w:r>
    </w:p>
    <w:p w14:paraId="028C62B0" w14:textId="13C9B454" w:rsidR="0060756A" w:rsidRDefault="00FC4616" w:rsidP="0060756A">
      <w:r>
        <w:t>The purpose and functionality of each</w:t>
      </w:r>
      <w:r w:rsidR="00501FD7">
        <w:t xml:space="preserve"> one will be described in detail in this section</w:t>
      </w:r>
      <w:r>
        <w:t>.</w:t>
      </w:r>
    </w:p>
    <w:p w14:paraId="56A74267" w14:textId="151BB678" w:rsidR="00FC4616" w:rsidRDefault="00FC4616" w:rsidP="0060756A"/>
    <w:p w14:paraId="2F65F643" w14:textId="4336D997" w:rsidR="00FC4616" w:rsidRDefault="00FC4616" w:rsidP="0060756A">
      <w:pPr>
        <w:rPr>
          <w:b/>
          <w:bCs/>
          <w:sz w:val="24"/>
          <w:szCs w:val="24"/>
        </w:rPr>
      </w:pPr>
      <w:r w:rsidRPr="00FC4616">
        <w:rPr>
          <w:b/>
          <w:bCs/>
          <w:sz w:val="24"/>
          <w:szCs w:val="24"/>
        </w:rPr>
        <w:t>home.html</w:t>
      </w:r>
    </w:p>
    <w:p w14:paraId="245A6CC6" w14:textId="7977451B" w:rsidR="00F2537A" w:rsidRPr="00F2537A" w:rsidRDefault="00F2537A" w:rsidP="0060756A">
      <w:r>
        <w:t xml:space="preserve">This page </w:t>
      </w:r>
      <w:r w:rsidR="0005732C">
        <w:t>serves as the landing page for the web app, where a user will be directe</w:t>
      </w:r>
      <w:r w:rsidR="00B3236D">
        <w:t xml:space="preserve">d once they have completed Spotify authentication. </w:t>
      </w:r>
      <w:r w:rsidR="0005732C">
        <w:t xml:space="preserve">In the prototype, it has little functionality other than </w:t>
      </w:r>
      <w:r w:rsidR="001E091B">
        <w:t>presenting a link to the</w:t>
      </w:r>
      <w:r w:rsidR="00DB5EC8">
        <w:t xml:space="preserve"> “view playlists” page</w:t>
      </w:r>
      <w:r w:rsidR="0005732C">
        <w:t>, but it will</w:t>
      </w:r>
      <w:r w:rsidR="00B3236D">
        <w:t xml:space="preserve"> eventually serve as a home page with information about the</w:t>
      </w:r>
      <w:r w:rsidR="00A8031F">
        <w:t xml:space="preserve"> website and website navigation tools.</w:t>
      </w:r>
    </w:p>
    <w:p w14:paraId="7BDDFC56" w14:textId="77777777" w:rsidR="00676CCB" w:rsidRDefault="00DB5EC8" w:rsidP="00676CCB">
      <w:pPr>
        <w:keepNext/>
      </w:pPr>
      <w:r>
        <w:rPr>
          <w:noProof/>
        </w:rPr>
        <w:drawing>
          <wp:inline distT="0" distB="0" distL="0" distR="0" wp14:anchorId="38BB0F7A" wp14:editId="499F2932">
            <wp:extent cx="5731510" cy="3860800"/>
            <wp:effectExtent l="19050" t="19050" r="21590" b="25400"/>
            <wp:docPr id="98822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2192" name="Picture 1" descr="A white background with black text&#10;&#10;Description automatically generated"/>
                    <pic:cNvPicPr/>
                  </pic:nvPicPr>
                  <pic:blipFill>
                    <a:blip r:embed="rId42"/>
                    <a:stretch>
                      <a:fillRect/>
                    </a:stretch>
                  </pic:blipFill>
                  <pic:spPr>
                    <a:xfrm>
                      <a:off x="0" y="0"/>
                      <a:ext cx="5731510" cy="3860800"/>
                    </a:xfrm>
                    <a:prstGeom prst="rect">
                      <a:avLst/>
                    </a:prstGeom>
                    <a:ln>
                      <a:solidFill>
                        <a:schemeClr val="tx1"/>
                      </a:solidFill>
                    </a:ln>
                  </pic:spPr>
                </pic:pic>
              </a:graphicData>
            </a:graphic>
          </wp:inline>
        </w:drawing>
      </w:r>
    </w:p>
    <w:p w14:paraId="121150B8" w14:textId="11C77788" w:rsidR="00F2537A" w:rsidRDefault="00676CCB" w:rsidP="00676CCB">
      <w:pPr>
        <w:pStyle w:val="Caption"/>
        <w:rPr>
          <w:b/>
          <w:bCs/>
          <w:sz w:val="24"/>
          <w:szCs w:val="24"/>
        </w:rPr>
      </w:pPr>
      <w:r>
        <w:t xml:space="preserve">Figure </w:t>
      </w:r>
      <w:fldSimple w:instr=" SEQ Figure \* ARABIC ">
        <w:r w:rsidR="0024620C">
          <w:rPr>
            <w:noProof/>
          </w:rPr>
          <w:t>24</w:t>
        </w:r>
      </w:fldSimple>
      <w:r>
        <w:t>: home.html in the browser</w:t>
      </w:r>
    </w:p>
    <w:p w14:paraId="1CC903D1" w14:textId="77777777" w:rsidR="00676CCB" w:rsidRDefault="003A5D41" w:rsidP="00676CCB">
      <w:pPr>
        <w:keepNext/>
      </w:pPr>
      <w:r>
        <w:rPr>
          <w:noProof/>
        </w:rPr>
        <w:drawing>
          <wp:inline distT="0" distB="0" distL="0" distR="0" wp14:anchorId="6A52197B" wp14:editId="29000143">
            <wp:extent cx="5731510" cy="607060"/>
            <wp:effectExtent l="0" t="0" r="2540" b="2540"/>
            <wp:docPr id="104418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8729" name=""/>
                    <pic:cNvPicPr/>
                  </pic:nvPicPr>
                  <pic:blipFill>
                    <a:blip r:embed="rId43"/>
                    <a:stretch>
                      <a:fillRect/>
                    </a:stretch>
                  </pic:blipFill>
                  <pic:spPr>
                    <a:xfrm>
                      <a:off x="0" y="0"/>
                      <a:ext cx="5731510" cy="607060"/>
                    </a:xfrm>
                    <a:prstGeom prst="rect">
                      <a:avLst/>
                    </a:prstGeom>
                  </pic:spPr>
                </pic:pic>
              </a:graphicData>
            </a:graphic>
          </wp:inline>
        </w:drawing>
      </w:r>
    </w:p>
    <w:p w14:paraId="40EA0B2B" w14:textId="4FEAACE0" w:rsidR="003A5D41" w:rsidRDefault="00676CCB" w:rsidP="00676CCB">
      <w:pPr>
        <w:pStyle w:val="Caption"/>
        <w:rPr>
          <w:b/>
          <w:bCs/>
          <w:sz w:val="24"/>
          <w:szCs w:val="24"/>
        </w:rPr>
      </w:pPr>
      <w:r>
        <w:t xml:space="preserve">Figure </w:t>
      </w:r>
      <w:fldSimple w:instr=" SEQ Figure \* ARABIC ">
        <w:r w:rsidR="0024620C">
          <w:rPr>
            <w:noProof/>
          </w:rPr>
          <w:t>25</w:t>
        </w:r>
      </w:fldSimple>
      <w:r>
        <w:t xml:space="preserve">: home.html </w:t>
      </w:r>
      <w:r w:rsidR="00530B0F">
        <w:t xml:space="preserve">code for linking to view_playlists </w:t>
      </w:r>
      <w:proofErr w:type="gramStart"/>
      <w:r w:rsidR="00530B0F">
        <w:t>route</w:t>
      </w:r>
      <w:proofErr w:type="gramEnd"/>
    </w:p>
    <w:p w14:paraId="6504E180" w14:textId="77777777" w:rsidR="00FC4616" w:rsidRPr="00FC4616" w:rsidRDefault="00FC4616" w:rsidP="0060756A">
      <w:pPr>
        <w:rPr>
          <w:b/>
          <w:bCs/>
        </w:rPr>
      </w:pPr>
    </w:p>
    <w:p w14:paraId="01F5FD1F" w14:textId="77777777" w:rsidR="00501FD7" w:rsidRDefault="00501FD7" w:rsidP="0060756A"/>
    <w:p w14:paraId="76C922C0" w14:textId="77777777" w:rsidR="003A5D41" w:rsidRPr="00556E8D" w:rsidRDefault="003A5D41" w:rsidP="0060756A"/>
    <w:p w14:paraId="39B06C0F" w14:textId="52CAB4FC" w:rsidR="00355EC0" w:rsidRDefault="003A5D41" w:rsidP="00355EC0">
      <w:pPr>
        <w:rPr>
          <w:b/>
          <w:bCs/>
          <w:sz w:val="24"/>
          <w:szCs w:val="24"/>
        </w:rPr>
      </w:pPr>
      <w:r w:rsidRPr="003A5D41">
        <w:rPr>
          <w:b/>
          <w:bCs/>
          <w:sz w:val="24"/>
          <w:szCs w:val="24"/>
        </w:rPr>
        <w:t>error.html</w:t>
      </w:r>
    </w:p>
    <w:p w14:paraId="2A7131A8" w14:textId="50A207A4" w:rsidR="00595211" w:rsidRPr="00595211" w:rsidRDefault="00595211" w:rsidP="00355EC0">
      <w:r>
        <w:t>Users are redirected to this page when the flask application throws an error</w:t>
      </w:r>
      <w:r w:rsidR="00220CB0">
        <w:t xml:space="preserve"> – these are usually due to Spotify authentication issues or users trying to </w:t>
      </w:r>
      <w:r w:rsidR="0050508C">
        <w:t xml:space="preserve">access deleted </w:t>
      </w:r>
      <w:r w:rsidR="00530B0F">
        <w:t>playlists.</w:t>
      </w:r>
    </w:p>
    <w:p w14:paraId="2CDD3CC1" w14:textId="77777777" w:rsidR="00530B0F" w:rsidRDefault="0050508C" w:rsidP="00530B0F">
      <w:pPr>
        <w:keepNext/>
      </w:pPr>
      <w:r>
        <w:rPr>
          <w:noProof/>
        </w:rPr>
        <w:drawing>
          <wp:inline distT="0" distB="0" distL="0" distR="0" wp14:anchorId="45C96FEB" wp14:editId="47B5AC86">
            <wp:extent cx="5055870" cy="3847259"/>
            <wp:effectExtent l="19050" t="19050" r="11430" b="20320"/>
            <wp:docPr id="1977210518"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10518" name="Picture 1" descr="A white background with black text&#10;&#10;Description automatically generated"/>
                    <pic:cNvPicPr/>
                  </pic:nvPicPr>
                  <pic:blipFill>
                    <a:blip r:embed="rId40"/>
                    <a:stretch>
                      <a:fillRect/>
                    </a:stretch>
                  </pic:blipFill>
                  <pic:spPr>
                    <a:xfrm>
                      <a:off x="0" y="0"/>
                      <a:ext cx="5056145" cy="3847468"/>
                    </a:xfrm>
                    <a:prstGeom prst="rect">
                      <a:avLst/>
                    </a:prstGeom>
                    <a:ln>
                      <a:solidFill>
                        <a:schemeClr val="tx1"/>
                      </a:solidFill>
                    </a:ln>
                  </pic:spPr>
                </pic:pic>
              </a:graphicData>
            </a:graphic>
          </wp:inline>
        </w:drawing>
      </w:r>
    </w:p>
    <w:p w14:paraId="356B0A11" w14:textId="3D2F26F9" w:rsidR="00595211" w:rsidRDefault="00530B0F" w:rsidP="00530B0F">
      <w:pPr>
        <w:pStyle w:val="Caption"/>
        <w:rPr>
          <w:b/>
          <w:bCs/>
          <w:sz w:val="24"/>
          <w:szCs w:val="24"/>
        </w:rPr>
      </w:pPr>
      <w:r>
        <w:t xml:space="preserve">Figure </w:t>
      </w:r>
      <w:fldSimple w:instr=" SEQ Figure \* ARABIC ">
        <w:r w:rsidR="0024620C">
          <w:rPr>
            <w:noProof/>
          </w:rPr>
          <w:t>26</w:t>
        </w:r>
      </w:fldSimple>
      <w:r>
        <w:t>: error.html in the browser.</w:t>
      </w:r>
    </w:p>
    <w:p w14:paraId="01633078" w14:textId="77777777" w:rsidR="00530B0F" w:rsidRDefault="005014B6" w:rsidP="00530B0F">
      <w:pPr>
        <w:keepNext/>
      </w:pPr>
      <w:r>
        <w:rPr>
          <w:noProof/>
        </w:rPr>
        <w:drawing>
          <wp:inline distT="0" distB="0" distL="0" distR="0" wp14:anchorId="1C4BC68C" wp14:editId="2806BCA4">
            <wp:extent cx="4831080" cy="552450"/>
            <wp:effectExtent l="0" t="0" r="7620" b="0"/>
            <wp:docPr id="1363744385"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44385" name="Picture 1" descr="A black background with white text&#10;&#10;Description automatically generated"/>
                    <pic:cNvPicPr/>
                  </pic:nvPicPr>
                  <pic:blipFill>
                    <a:blip r:embed="rId44"/>
                    <a:stretch>
                      <a:fillRect/>
                    </a:stretch>
                  </pic:blipFill>
                  <pic:spPr>
                    <a:xfrm>
                      <a:off x="0" y="0"/>
                      <a:ext cx="4831080" cy="552450"/>
                    </a:xfrm>
                    <a:prstGeom prst="rect">
                      <a:avLst/>
                    </a:prstGeom>
                  </pic:spPr>
                </pic:pic>
              </a:graphicData>
            </a:graphic>
          </wp:inline>
        </w:drawing>
      </w:r>
    </w:p>
    <w:p w14:paraId="425C89C8" w14:textId="1CEF13E8" w:rsidR="00F52789" w:rsidRDefault="00530B0F" w:rsidP="00530B0F">
      <w:pPr>
        <w:pStyle w:val="Caption"/>
        <w:rPr>
          <w:b/>
          <w:bCs/>
          <w:sz w:val="24"/>
          <w:szCs w:val="24"/>
        </w:rPr>
      </w:pPr>
      <w:r>
        <w:t xml:space="preserve">Figure </w:t>
      </w:r>
      <w:fldSimple w:instr=" SEQ Figure \* ARABIC ">
        <w:r w:rsidR="0024620C">
          <w:rPr>
            <w:noProof/>
          </w:rPr>
          <w:t>27</w:t>
        </w:r>
      </w:fldSimple>
      <w:r>
        <w:t xml:space="preserve">: passing error text in </w:t>
      </w:r>
      <w:proofErr w:type="gramStart"/>
      <w:r>
        <w:t>python</w:t>
      </w:r>
      <w:proofErr w:type="gramEnd"/>
    </w:p>
    <w:p w14:paraId="746E5DBF" w14:textId="77777777" w:rsidR="00530B0F" w:rsidRDefault="00770B7D" w:rsidP="00530B0F">
      <w:pPr>
        <w:keepNext/>
      </w:pPr>
      <w:r>
        <w:rPr>
          <w:noProof/>
        </w:rPr>
        <w:drawing>
          <wp:inline distT="0" distB="0" distL="0" distR="0" wp14:anchorId="3F94D1AF" wp14:editId="4B3CF0D4">
            <wp:extent cx="2124075" cy="790575"/>
            <wp:effectExtent l="0" t="0" r="9525" b="9525"/>
            <wp:docPr id="1022677842" name="Picture 1" descr="A black screen with text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77842" name="Picture 1" descr="A black screen with text and symbols&#10;&#10;Description automatically generated"/>
                    <pic:cNvPicPr/>
                  </pic:nvPicPr>
                  <pic:blipFill>
                    <a:blip r:embed="rId41"/>
                    <a:stretch>
                      <a:fillRect/>
                    </a:stretch>
                  </pic:blipFill>
                  <pic:spPr>
                    <a:xfrm>
                      <a:off x="0" y="0"/>
                      <a:ext cx="2124075" cy="790575"/>
                    </a:xfrm>
                    <a:prstGeom prst="rect">
                      <a:avLst/>
                    </a:prstGeom>
                  </pic:spPr>
                </pic:pic>
              </a:graphicData>
            </a:graphic>
          </wp:inline>
        </w:drawing>
      </w:r>
    </w:p>
    <w:p w14:paraId="4BBBAFBC" w14:textId="6C20AC06" w:rsidR="003A5D41" w:rsidRDefault="00530B0F" w:rsidP="00530B0F">
      <w:pPr>
        <w:pStyle w:val="Caption"/>
        <w:rPr>
          <w:b/>
          <w:bCs/>
          <w:sz w:val="24"/>
          <w:szCs w:val="24"/>
        </w:rPr>
      </w:pPr>
      <w:r>
        <w:t xml:space="preserve">Figure </w:t>
      </w:r>
      <w:fldSimple w:instr=" SEQ Figure \* ARABIC ">
        <w:r w:rsidR="0024620C">
          <w:rPr>
            <w:noProof/>
          </w:rPr>
          <w:t>28</w:t>
        </w:r>
      </w:fldSimple>
      <w:r>
        <w:t>: displaying error text in HTML/Jinja</w:t>
      </w:r>
    </w:p>
    <w:p w14:paraId="2610D509" w14:textId="77777777" w:rsidR="003A5D41" w:rsidRDefault="003A5D41" w:rsidP="00355EC0">
      <w:pPr>
        <w:rPr>
          <w:b/>
          <w:bCs/>
          <w:sz w:val="24"/>
          <w:szCs w:val="24"/>
        </w:rPr>
      </w:pPr>
    </w:p>
    <w:p w14:paraId="720E51F3" w14:textId="77777777" w:rsidR="00C00AED" w:rsidRDefault="00C00AED" w:rsidP="00355EC0">
      <w:pPr>
        <w:rPr>
          <w:b/>
          <w:bCs/>
          <w:sz w:val="24"/>
          <w:szCs w:val="24"/>
        </w:rPr>
      </w:pPr>
    </w:p>
    <w:p w14:paraId="392BF45D" w14:textId="77777777" w:rsidR="00C00AED" w:rsidRDefault="00C00AED" w:rsidP="00355EC0">
      <w:pPr>
        <w:rPr>
          <w:b/>
          <w:bCs/>
          <w:sz w:val="24"/>
          <w:szCs w:val="24"/>
        </w:rPr>
      </w:pPr>
    </w:p>
    <w:p w14:paraId="1B5BBE5F" w14:textId="77777777" w:rsidR="00C67ED8" w:rsidRDefault="00C67ED8" w:rsidP="00355EC0">
      <w:pPr>
        <w:rPr>
          <w:b/>
          <w:bCs/>
          <w:sz w:val="24"/>
          <w:szCs w:val="24"/>
        </w:rPr>
      </w:pPr>
    </w:p>
    <w:p w14:paraId="796B1B5C" w14:textId="1A4A1C23" w:rsidR="006B69EA" w:rsidRDefault="00C15411" w:rsidP="00355EC0">
      <w:pPr>
        <w:rPr>
          <w:b/>
          <w:bCs/>
          <w:sz w:val="24"/>
          <w:szCs w:val="24"/>
        </w:rPr>
      </w:pPr>
      <w:r>
        <w:rPr>
          <w:b/>
          <w:bCs/>
          <w:sz w:val="24"/>
          <w:szCs w:val="24"/>
        </w:rPr>
        <w:lastRenderedPageBreak/>
        <w:t>playlist_list</w:t>
      </w:r>
      <w:r w:rsidR="006B69EA">
        <w:rPr>
          <w:b/>
          <w:bCs/>
          <w:sz w:val="24"/>
          <w:szCs w:val="24"/>
        </w:rPr>
        <w:t>.html</w:t>
      </w:r>
    </w:p>
    <w:p w14:paraId="2242D2C6" w14:textId="77777777" w:rsidR="00530B0F" w:rsidRDefault="00C00AED" w:rsidP="00530B0F">
      <w:pPr>
        <w:keepNext/>
      </w:pPr>
      <w:r>
        <w:rPr>
          <w:noProof/>
        </w:rPr>
        <w:drawing>
          <wp:inline distT="0" distB="0" distL="0" distR="0" wp14:anchorId="38947C4D" wp14:editId="6BE04872">
            <wp:extent cx="4556760" cy="3473861"/>
            <wp:effectExtent l="19050" t="19050" r="15240" b="12700"/>
            <wp:docPr id="12892586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258609" name="Picture 1" descr="A screenshot of a computer&#10;&#10;Description automatically generated"/>
                    <pic:cNvPicPr/>
                  </pic:nvPicPr>
                  <pic:blipFill>
                    <a:blip r:embed="rId45"/>
                    <a:stretch>
                      <a:fillRect/>
                    </a:stretch>
                  </pic:blipFill>
                  <pic:spPr>
                    <a:xfrm>
                      <a:off x="0" y="0"/>
                      <a:ext cx="4557778" cy="3474637"/>
                    </a:xfrm>
                    <a:prstGeom prst="rect">
                      <a:avLst/>
                    </a:prstGeom>
                    <a:ln>
                      <a:solidFill>
                        <a:schemeClr val="tx1"/>
                      </a:solidFill>
                    </a:ln>
                  </pic:spPr>
                </pic:pic>
              </a:graphicData>
            </a:graphic>
          </wp:inline>
        </w:drawing>
      </w:r>
    </w:p>
    <w:p w14:paraId="36BA133A" w14:textId="431CB9EE" w:rsidR="00C00AED" w:rsidRDefault="00530B0F" w:rsidP="00530B0F">
      <w:pPr>
        <w:pStyle w:val="Caption"/>
        <w:rPr>
          <w:b/>
          <w:bCs/>
          <w:sz w:val="24"/>
          <w:szCs w:val="24"/>
        </w:rPr>
      </w:pPr>
      <w:r>
        <w:t xml:space="preserve">Figure </w:t>
      </w:r>
      <w:fldSimple w:instr=" SEQ Figure \* ARABIC ">
        <w:r w:rsidR="0024620C">
          <w:rPr>
            <w:noProof/>
          </w:rPr>
          <w:t>29</w:t>
        </w:r>
      </w:fldSimple>
      <w:r>
        <w:t>: playlist_list.html in the browser.</w:t>
      </w:r>
    </w:p>
    <w:p w14:paraId="3EADDA7A" w14:textId="4A6D3B6E" w:rsidR="006B69EA" w:rsidRDefault="00C00AED" w:rsidP="00355EC0">
      <w:r>
        <w:t>This page presents the user with a</w:t>
      </w:r>
      <w:r w:rsidR="00FD6080">
        <w:t xml:space="preserve"> </w:t>
      </w:r>
      <w:r>
        <w:t xml:space="preserve">list of their </w:t>
      </w:r>
      <w:r w:rsidR="00FD6080">
        <w:t xml:space="preserve">public playlists as clickable links – these are retrieved from </w:t>
      </w:r>
      <w:r w:rsidR="00C811C8">
        <w:t xml:space="preserve">the list of playlists that were passed to this template, from the main python </w:t>
      </w:r>
      <w:r w:rsidR="00284677">
        <w:t>code.</w:t>
      </w:r>
    </w:p>
    <w:p w14:paraId="5E695943" w14:textId="77777777" w:rsidR="00530B0F" w:rsidRDefault="00284677" w:rsidP="00530B0F">
      <w:pPr>
        <w:keepNext/>
      </w:pPr>
      <w:r>
        <w:rPr>
          <w:noProof/>
        </w:rPr>
        <w:drawing>
          <wp:inline distT="0" distB="0" distL="0" distR="0" wp14:anchorId="1996BF0C" wp14:editId="1DF33FFF">
            <wp:extent cx="4099560" cy="1720943"/>
            <wp:effectExtent l="0" t="0" r="0" b="0"/>
            <wp:docPr id="1272654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542" name="Picture 1" descr="A screen shot of a computer code&#10;&#10;Description automatically generated"/>
                    <pic:cNvPicPr/>
                  </pic:nvPicPr>
                  <pic:blipFill>
                    <a:blip r:embed="rId46"/>
                    <a:stretch>
                      <a:fillRect/>
                    </a:stretch>
                  </pic:blipFill>
                  <pic:spPr>
                    <a:xfrm>
                      <a:off x="0" y="0"/>
                      <a:ext cx="4110716" cy="1725626"/>
                    </a:xfrm>
                    <a:prstGeom prst="rect">
                      <a:avLst/>
                    </a:prstGeom>
                  </pic:spPr>
                </pic:pic>
              </a:graphicData>
            </a:graphic>
          </wp:inline>
        </w:drawing>
      </w:r>
    </w:p>
    <w:p w14:paraId="69001B6D" w14:textId="77BE3B98" w:rsidR="00284677" w:rsidRDefault="00530B0F" w:rsidP="00530B0F">
      <w:pPr>
        <w:pStyle w:val="Caption"/>
      </w:pPr>
      <w:r>
        <w:t xml:space="preserve">Figure </w:t>
      </w:r>
      <w:fldSimple w:instr=" SEQ Figure \* ARABIC ">
        <w:r w:rsidR="0024620C">
          <w:rPr>
            <w:noProof/>
          </w:rPr>
          <w:t>30</w:t>
        </w:r>
      </w:fldSimple>
      <w:r>
        <w:t>: HTML</w:t>
      </w:r>
      <w:r w:rsidR="00D02198">
        <w:t>/Jinja functionality to display playlists.</w:t>
      </w:r>
    </w:p>
    <w:p w14:paraId="7B04C4FB" w14:textId="005E7599" w:rsidR="0067439C" w:rsidRDefault="00284677" w:rsidP="00355EC0">
      <w:r>
        <w:t xml:space="preserve">Clicking on any one of these links redirects the user to the app route </w:t>
      </w:r>
      <w:r w:rsidR="000938BF">
        <w:t>“playlist_page”, passing the id of the selected playlist.</w:t>
      </w:r>
    </w:p>
    <w:p w14:paraId="727C62E6" w14:textId="77777777" w:rsidR="00D02198" w:rsidRDefault="00D02198" w:rsidP="00355EC0"/>
    <w:p w14:paraId="5B68C491" w14:textId="77777777" w:rsidR="00D02198" w:rsidRDefault="00D02198" w:rsidP="00355EC0"/>
    <w:p w14:paraId="74AC49F5" w14:textId="77777777" w:rsidR="00D02198" w:rsidRDefault="00D02198" w:rsidP="00355EC0"/>
    <w:p w14:paraId="1D9E9B49" w14:textId="77777777" w:rsidR="00D02198" w:rsidRDefault="00D02198" w:rsidP="00355EC0"/>
    <w:p w14:paraId="78BD5B15" w14:textId="77777777" w:rsidR="00D02198" w:rsidRDefault="00D02198" w:rsidP="00355EC0"/>
    <w:p w14:paraId="5412F929" w14:textId="77777777" w:rsidR="00D02198" w:rsidRDefault="00D02198" w:rsidP="00355EC0"/>
    <w:p w14:paraId="36D7CE44" w14:textId="4B8423A2" w:rsidR="000938BF" w:rsidRDefault="000938BF" w:rsidP="00355EC0">
      <w:pPr>
        <w:rPr>
          <w:b/>
          <w:bCs/>
          <w:sz w:val="24"/>
          <w:szCs w:val="24"/>
        </w:rPr>
      </w:pPr>
      <w:r>
        <w:rPr>
          <w:b/>
          <w:bCs/>
          <w:sz w:val="24"/>
          <w:szCs w:val="24"/>
        </w:rPr>
        <w:lastRenderedPageBreak/>
        <w:t>playlist.html</w:t>
      </w:r>
    </w:p>
    <w:p w14:paraId="0DBF1FE4" w14:textId="34961B94" w:rsidR="0067439C" w:rsidRPr="0067439C" w:rsidRDefault="0067439C" w:rsidP="00355EC0">
      <w:r>
        <w:t>This template presents a list of the songs in the selected playlist, and the mood sliders.</w:t>
      </w:r>
      <w:r w:rsidR="00242E57">
        <w:t xml:space="preserve"> Th</w:t>
      </w:r>
      <w:r w:rsidR="00A85EBF">
        <w:t>e</w:t>
      </w:r>
      <w:r w:rsidR="00242E57">
        <w:t xml:space="preserve"> songs are retrieved from the variable “psongs” that was passed to the template. The </w:t>
      </w:r>
      <w:r w:rsidR="00A85EBF">
        <w:t>sliders</w:t>
      </w:r>
      <w:r>
        <w:t xml:space="preserve"> </w:t>
      </w:r>
      <w:r w:rsidR="00A85EBF">
        <w:t>are contained within a HTML form</w:t>
      </w:r>
      <w:r w:rsidR="00F661DC">
        <w:t>, so they can be easily submitted to the recommendations page</w:t>
      </w:r>
      <w:r w:rsidR="00A85EBF">
        <w:t xml:space="preserve">. </w:t>
      </w:r>
      <w:r>
        <w:t xml:space="preserve">It also </w:t>
      </w:r>
      <w:r w:rsidR="006B6B7E">
        <w:t>contains the “generate recommendations” button, which redirects the user to the route “</w:t>
      </w:r>
      <w:r w:rsidR="00540231">
        <w:t>getRecommendations”</w:t>
      </w:r>
      <w:r w:rsidR="00A85EBF">
        <w:t xml:space="preserve">, passing the playlist id and the </w:t>
      </w:r>
      <w:r w:rsidR="00F661DC">
        <w:t>variables chosen from the mood sliders.</w:t>
      </w:r>
    </w:p>
    <w:p w14:paraId="5665CBBA" w14:textId="77777777" w:rsidR="00D02198" w:rsidRDefault="0067439C" w:rsidP="00D02198">
      <w:pPr>
        <w:keepNext/>
      </w:pPr>
      <w:r>
        <w:rPr>
          <w:noProof/>
        </w:rPr>
        <w:drawing>
          <wp:inline distT="0" distB="0" distL="0" distR="0" wp14:anchorId="370CEB7A" wp14:editId="7E31113C">
            <wp:extent cx="2654460" cy="2967990"/>
            <wp:effectExtent l="19050" t="19050" r="12700" b="22860"/>
            <wp:docPr id="2090409775" name="Picture 1" descr="A screenshot of a music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409775" name="Picture 1" descr="A screenshot of a music list&#10;&#10;Description automatically generated"/>
                    <pic:cNvPicPr/>
                  </pic:nvPicPr>
                  <pic:blipFill>
                    <a:blip r:embed="rId47"/>
                    <a:stretch>
                      <a:fillRect/>
                    </a:stretch>
                  </pic:blipFill>
                  <pic:spPr>
                    <a:xfrm>
                      <a:off x="0" y="0"/>
                      <a:ext cx="2662375" cy="2976840"/>
                    </a:xfrm>
                    <a:prstGeom prst="rect">
                      <a:avLst/>
                    </a:prstGeom>
                    <a:ln>
                      <a:solidFill>
                        <a:schemeClr val="tx1"/>
                      </a:solidFill>
                    </a:ln>
                  </pic:spPr>
                </pic:pic>
              </a:graphicData>
            </a:graphic>
          </wp:inline>
        </w:drawing>
      </w:r>
    </w:p>
    <w:p w14:paraId="3DD1A702" w14:textId="3F9B2942" w:rsidR="0067439C" w:rsidRDefault="00D02198" w:rsidP="00D02198">
      <w:pPr>
        <w:pStyle w:val="Caption"/>
        <w:rPr>
          <w:b/>
          <w:bCs/>
          <w:sz w:val="24"/>
          <w:szCs w:val="24"/>
        </w:rPr>
      </w:pPr>
      <w:r>
        <w:t xml:space="preserve">Figure </w:t>
      </w:r>
      <w:fldSimple w:instr=" SEQ Figure \* ARABIC ">
        <w:r w:rsidR="0024620C">
          <w:rPr>
            <w:noProof/>
          </w:rPr>
          <w:t>31</w:t>
        </w:r>
      </w:fldSimple>
      <w:r>
        <w:t>: playlist.html in the browser.</w:t>
      </w:r>
    </w:p>
    <w:p w14:paraId="34A600AD" w14:textId="77777777" w:rsidR="00D02198" w:rsidRDefault="002A4AB7" w:rsidP="00D02198">
      <w:pPr>
        <w:keepNext/>
      </w:pPr>
      <w:r>
        <w:rPr>
          <w:noProof/>
        </w:rPr>
        <w:drawing>
          <wp:inline distT="0" distB="0" distL="0" distR="0" wp14:anchorId="30371D5E" wp14:editId="5DA503E0">
            <wp:extent cx="5052060" cy="1575620"/>
            <wp:effectExtent l="0" t="0" r="0" b="5715"/>
            <wp:docPr id="164717885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78851" name="Picture 1" descr="A computer screen shot of text&#10;&#10;Description automatically generated"/>
                    <pic:cNvPicPr/>
                  </pic:nvPicPr>
                  <pic:blipFill>
                    <a:blip r:embed="rId48"/>
                    <a:stretch>
                      <a:fillRect/>
                    </a:stretch>
                  </pic:blipFill>
                  <pic:spPr>
                    <a:xfrm>
                      <a:off x="0" y="0"/>
                      <a:ext cx="5065153" cy="1579703"/>
                    </a:xfrm>
                    <a:prstGeom prst="rect">
                      <a:avLst/>
                    </a:prstGeom>
                  </pic:spPr>
                </pic:pic>
              </a:graphicData>
            </a:graphic>
          </wp:inline>
        </w:drawing>
      </w:r>
    </w:p>
    <w:p w14:paraId="33F1CB98" w14:textId="45428043" w:rsidR="002A4AB7" w:rsidRDefault="00D02198" w:rsidP="00D02198">
      <w:pPr>
        <w:pStyle w:val="Caption"/>
        <w:rPr>
          <w:b/>
          <w:bCs/>
          <w:sz w:val="24"/>
          <w:szCs w:val="24"/>
        </w:rPr>
      </w:pPr>
      <w:r>
        <w:t xml:space="preserve">Figure </w:t>
      </w:r>
      <w:fldSimple w:instr=" SEQ Figure \* ARABIC ">
        <w:r w:rsidR="0024620C">
          <w:rPr>
            <w:noProof/>
          </w:rPr>
          <w:t>32</w:t>
        </w:r>
      </w:fldSimple>
      <w:r>
        <w:t>:</w:t>
      </w:r>
      <w:r w:rsidRPr="00B73CAE">
        <w:t xml:space="preserve">HTML/Jinja functionality to display </w:t>
      </w:r>
      <w:r>
        <w:t>songs.</w:t>
      </w:r>
    </w:p>
    <w:p w14:paraId="3222E69B" w14:textId="77777777" w:rsidR="00D02198" w:rsidRDefault="00666750" w:rsidP="00D02198">
      <w:pPr>
        <w:keepNext/>
      </w:pPr>
      <w:r>
        <w:rPr>
          <w:noProof/>
        </w:rPr>
        <w:drawing>
          <wp:inline distT="0" distB="0" distL="0" distR="0" wp14:anchorId="6FF37631" wp14:editId="0A348130">
            <wp:extent cx="4213860" cy="1917385"/>
            <wp:effectExtent l="0" t="0" r="0" b="6985"/>
            <wp:docPr id="95430048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00485" name="Picture 1" descr="A screen shot of a computer code&#10;&#10;Description automatically generated"/>
                    <pic:cNvPicPr/>
                  </pic:nvPicPr>
                  <pic:blipFill>
                    <a:blip r:embed="rId49"/>
                    <a:stretch>
                      <a:fillRect/>
                    </a:stretch>
                  </pic:blipFill>
                  <pic:spPr>
                    <a:xfrm>
                      <a:off x="0" y="0"/>
                      <a:ext cx="4221092" cy="1920676"/>
                    </a:xfrm>
                    <a:prstGeom prst="rect">
                      <a:avLst/>
                    </a:prstGeom>
                  </pic:spPr>
                </pic:pic>
              </a:graphicData>
            </a:graphic>
          </wp:inline>
        </w:drawing>
      </w:r>
    </w:p>
    <w:p w14:paraId="272BEF46" w14:textId="17A04D17" w:rsidR="00666750" w:rsidRDefault="00D02198" w:rsidP="00D02198">
      <w:pPr>
        <w:pStyle w:val="Caption"/>
        <w:rPr>
          <w:b/>
          <w:bCs/>
          <w:sz w:val="24"/>
          <w:szCs w:val="24"/>
        </w:rPr>
      </w:pPr>
      <w:r>
        <w:t xml:space="preserve">Figure </w:t>
      </w:r>
      <w:fldSimple w:instr=" SEQ Figure \* ARABIC ">
        <w:r w:rsidR="0024620C">
          <w:rPr>
            <w:noProof/>
          </w:rPr>
          <w:t>33</w:t>
        </w:r>
      </w:fldSimple>
      <w:r>
        <w:t>: HTML Sliders</w:t>
      </w:r>
    </w:p>
    <w:p w14:paraId="00CB7873" w14:textId="50086135" w:rsidR="00E11189" w:rsidRDefault="000F6BB9" w:rsidP="00355EC0">
      <w:pPr>
        <w:rPr>
          <w:b/>
          <w:bCs/>
          <w:sz w:val="24"/>
          <w:szCs w:val="24"/>
        </w:rPr>
      </w:pPr>
      <w:r>
        <w:rPr>
          <w:b/>
          <w:bCs/>
          <w:sz w:val="24"/>
          <w:szCs w:val="24"/>
        </w:rPr>
        <w:lastRenderedPageBreak/>
        <w:t>recommendations.html</w:t>
      </w:r>
    </w:p>
    <w:p w14:paraId="6F4FD71A" w14:textId="20599224" w:rsidR="000F6BB9" w:rsidRDefault="000F6BB9" w:rsidP="00355EC0">
      <w:r>
        <w:t xml:space="preserve">This page presents 40 song recommendations in a </w:t>
      </w:r>
      <w:r w:rsidR="007D4E0E">
        <w:t xml:space="preserve">HTML table, with 2 columns for artist and </w:t>
      </w:r>
      <w:proofErr w:type="gramStart"/>
      <w:r w:rsidR="007D4E0E">
        <w:t>song</w:t>
      </w:r>
      <w:proofErr w:type="gramEnd"/>
      <w:r w:rsidR="007D4E0E">
        <w:t xml:space="preserve"> </w:t>
      </w:r>
    </w:p>
    <w:p w14:paraId="4DC5995C" w14:textId="77777777" w:rsidR="00D02198" w:rsidRDefault="007D4E0E" w:rsidP="00D02198">
      <w:pPr>
        <w:keepNext/>
      </w:pPr>
      <w:r>
        <w:rPr>
          <w:noProof/>
        </w:rPr>
        <w:drawing>
          <wp:inline distT="0" distB="0" distL="0" distR="0" wp14:anchorId="3EDEA6F4" wp14:editId="32375368">
            <wp:extent cx="4145280" cy="3745724"/>
            <wp:effectExtent l="19050" t="19050" r="26670" b="26670"/>
            <wp:docPr id="1302515107"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515107" name="Picture 1" descr="A white text on a white background&#10;&#10;Description automatically generated"/>
                    <pic:cNvPicPr/>
                  </pic:nvPicPr>
                  <pic:blipFill>
                    <a:blip r:embed="rId50"/>
                    <a:stretch>
                      <a:fillRect/>
                    </a:stretch>
                  </pic:blipFill>
                  <pic:spPr>
                    <a:xfrm>
                      <a:off x="0" y="0"/>
                      <a:ext cx="4147305" cy="3747554"/>
                    </a:xfrm>
                    <a:prstGeom prst="rect">
                      <a:avLst/>
                    </a:prstGeom>
                    <a:ln>
                      <a:solidFill>
                        <a:schemeClr val="tx1"/>
                      </a:solidFill>
                    </a:ln>
                  </pic:spPr>
                </pic:pic>
              </a:graphicData>
            </a:graphic>
          </wp:inline>
        </w:drawing>
      </w:r>
    </w:p>
    <w:p w14:paraId="1A2AFC2B" w14:textId="1AB2B536" w:rsidR="007D4E0E" w:rsidRDefault="00D02198" w:rsidP="00D02198">
      <w:pPr>
        <w:pStyle w:val="Caption"/>
      </w:pPr>
      <w:r>
        <w:t xml:space="preserve">Figure </w:t>
      </w:r>
      <w:fldSimple w:instr=" SEQ Figure \* ARABIC ">
        <w:r w:rsidR="0024620C">
          <w:rPr>
            <w:noProof/>
          </w:rPr>
          <w:t>34</w:t>
        </w:r>
      </w:fldSimple>
      <w:r>
        <w:t>: recommendations.html in the browser.</w:t>
      </w:r>
    </w:p>
    <w:p w14:paraId="3ECC5A5F" w14:textId="77777777" w:rsidR="00D02198" w:rsidRDefault="00C91249" w:rsidP="00D02198">
      <w:pPr>
        <w:keepNext/>
      </w:pPr>
      <w:r>
        <w:rPr>
          <w:noProof/>
        </w:rPr>
        <w:drawing>
          <wp:inline distT="0" distB="0" distL="0" distR="0" wp14:anchorId="7FE932F4" wp14:editId="0247F958">
            <wp:extent cx="4267200" cy="1883506"/>
            <wp:effectExtent l="0" t="0" r="0" b="2540"/>
            <wp:docPr id="1840361160"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61160" name="Picture 1" descr="A computer screen shot of a program code&#10;&#10;Description automatically generated"/>
                    <pic:cNvPicPr/>
                  </pic:nvPicPr>
                  <pic:blipFill>
                    <a:blip r:embed="rId51"/>
                    <a:stretch>
                      <a:fillRect/>
                    </a:stretch>
                  </pic:blipFill>
                  <pic:spPr>
                    <a:xfrm>
                      <a:off x="0" y="0"/>
                      <a:ext cx="4275121" cy="1887002"/>
                    </a:xfrm>
                    <a:prstGeom prst="rect">
                      <a:avLst/>
                    </a:prstGeom>
                  </pic:spPr>
                </pic:pic>
              </a:graphicData>
            </a:graphic>
          </wp:inline>
        </w:drawing>
      </w:r>
    </w:p>
    <w:p w14:paraId="00AE5229" w14:textId="403C24B7" w:rsidR="00C91249" w:rsidRDefault="00D02198" w:rsidP="00D02198">
      <w:pPr>
        <w:pStyle w:val="Caption"/>
      </w:pPr>
      <w:r>
        <w:t xml:space="preserve">Figure </w:t>
      </w:r>
      <w:fldSimple w:instr=" SEQ Figure \* ARABIC ">
        <w:r w:rsidR="0024620C">
          <w:rPr>
            <w:noProof/>
          </w:rPr>
          <w:t>35</w:t>
        </w:r>
      </w:fldSimple>
      <w:r>
        <w:t>: HTML/Jinja functionality to display recommendations.</w:t>
      </w:r>
    </w:p>
    <w:p w14:paraId="2588D267" w14:textId="0D6342A3" w:rsidR="00C91249" w:rsidRPr="000F6BB9" w:rsidRDefault="00C91249" w:rsidP="00355EC0">
      <w:r>
        <w:t>These recommendations are retrieved from the recommendations dictionary, which as passed to the template in the python code.</w:t>
      </w:r>
    </w:p>
    <w:p w14:paraId="2CBAD366" w14:textId="77777777" w:rsidR="000938BF" w:rsidRDefault="000938BF" w:rsidP="00355EC0">
      <w:pPr>
        <w:rPr>
          <w:b/>
          <w:bCs/>
          <w:sz w:val="24"/>
          <w:szCs w:val="24"/>
        </w:rPr>
      </w:pPr>
    </w:p>
    <w:p w14:paraId="04AB754F" w14:textId="77777777" w:rsidR="00D02198" w:rsidRDefault="00D02198" w:rsidP="00355EC0">
      <w:pPr>
        <w:rPr>
          <w:b/>
          <w:bCs/>
          <w:sz w:val="24"/>
          <w:szCs w:val="24"/>
        </w:rPr>
      </w:pPr>
    </w:p>
    <w:p w14:paraId="105ACBB7" w14:textId="77777777" w:rsidR="00D02198" w:rsidRDefault="00D02198" w:rsidP="00355EC0">
      <w:pPr>
        <w:rPr>
          <w:b/>
          <w:bCs/>
          <w:sz w:val="24"/>
          <w:szCs w:val="24"/>
        </w:rPr>
      </w:pPr>
    </w:p>
    <w:p w14:paraId="07355455" w14:textId="77777777" w:rsidR="00D02198" w:rsidRPr="000938BF" w:rsidRDefault="00D02198" w:rsidP="00355EC0">
      <w:pPr>
        <w:rPr>
          <w:b/>
          <w:bCs/>
          <w:sz w:val="24"/>
          <w:szCs w:val="24"/>
        </w:rPr>
      </w:pPr>
    </w:p>
    <w:p w14:paraId="2D9DEF7E" w14:textId="1FD4611B" w:rsidR="005978F1" w:rsidRDefault="005978F1" w:rsidP="00B84EAA">
      <w:pPr>
        <w:pStyle w:val="Heading3"/>
      </w:pPr>
      <w:r>
        <w:lastRenderedPageBreak/>
        <w:t>5.2.3</w:t>
      </w:r>
      <w:r w:rsidR="00B84EAA">
        <w:t>.</w:t>
      </w:r>
      <w:r w:rsidR="00B84EAA">
        <w:tab/>
        <w:t>Recommender System</w:t>
      </w:r>
    </w:p>
    <w:p w14:paraId="44064912" w14:textId="66E13C3A" w:rsidR="00883865" w:rsidRPr="00883865" w:rsidRDefault="005F4789" w:rsidP="00883865">
      <w:r>
        <w:t xml:space="preserve">This section discusses the development of the song recommender system. </w:t>
      </w:r>
      <w:r w:rsidR="00883865">
        <w:t xml:space="preserve">As discussed in section 2.4, the recommender system implements </w:t>
      </w:r>
      <w:r>
        <w:t>content-based</w:t>
      </w:r>
      <w:r w:rsidR="00883865">
        <w:t xml:space="preserve"> filtering. At the interim stage, this was done using cosine similarity – K nearest neighbours or other algorithms </w:t>
      </w:r>
      <w:r>
        <w:t>will be implemented going forward, to enhance recommendations.</w:t>
      </w:r>
    </w:p>
    <w:p w14:paraId="6BA6FDDF" w14:textId="379E2FC1" w:rsidR="00C67ED8" w:rsidRDefault="00883865" w:rsidP="00C67ED8">
      <w:r>
        <w:t>The recommender system was initially developed in a Jupyter Notebook before being implemented into the flask web app – images of output below are taken from the Jupyter Notebook.</w:t>
      </w:r>
    </w:p>
    <w:p w14:paraId="1EA69A38" w14:textId="77777777" w:rsidR="001F5974" w:rsidRDefault="001F5974" w:rsidP="00C67ED8"/>
    <w:p w14:paraId="0E0EE038" w14:textId="741ACFE0" w:rsidR="001F5974" w:rsidRDefault="001F5974" w:rsidP="00C67ED8">
      <w:r>
        <w:t xml:space="preserve">The first step in </w:t>
      </w:r>
      <w:r w:rsidR="003F176A">
        <w:t>this</w:t>
      </w:r>
      <w:r>
        <w:t xml:space="preserve"> algorithm, like many machine learning algorithms, is data preprocessing. The user’s songs are extracted from the selected playlist, </w:t>
      </w:r>
      <w:r w:rsidR="00DA6487">
        <w:t xml:space="preserve">and the required features are gathered for each song. They are then </w:t>
      </w:r>
      <w:r w:rsidR="008239F9">
        <w:t xml:space="preserve">added to a pandas dataframe. Duplicate song ids are dropped, so no song has its audio features </w:t>
      </w:r>
      <w:r w:rsidR="003F176A">
        <w:t>considered</w:t>
      </w:r>
      <w:r w:rsidR="008239F9">
        <w:t xml:space="preserve"> more than once.</w:t>
      </w:r>
    </w:p>
    <w:p w14:paraId="45D72604" w14:textId="77777777" w:rsidR="003F176A" w:rsidRDefault="00DA6487" w:rsidP="003F176A">
      <w:pPr>
        <w:keepNext/>
      </w:pPr>
      <w:r>
        <w:rPr>
          <w:noProof/>
        </w:rPr>
        <w:drawing>
          <wp:inline distT="0" distB="0" distL="0" distR="0" wp14:anchorId="50599FF5" wp14:editId="195A5E7C">
            <wp:extent cx="4933950" cy="5629275"/>
            <wp:effectExtent l="0" t="0" r="0" b="9525"/>
            <wp:docPr id="506271646"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271646" name="Picture 1" descr="A computer screen shot of a program&#10;&#10;Description automatically generated"/>
                    <pic:cNvPicPr/>
                  </pic:nvPicPr>
                  <pic:blipFill>
                    <a:blip r:embed="rId52"/>
                    <a:stretch>
                      <a:fillRect/>
                    </a:stretch>
                  </pic:blipFill>
                  <pic:spPr>
                    <a:xfrm>
                      <a:off x="0" y="0"/>
                      <a:ext cx="4933950" cy="5629275"/>
                    </a:xfrm>
                    <a:prstGeom prst="rect">
                      <a:avLst/>
                    </a:prstGeom>
                  </pic:spPr>
                </pic:pic>
              </a:graphicData>
            </a:graphic>
          </wp:inline>
        </w:drawing>
      </w:r>
    </w:p>
    <w:p w14:paraId="4B18D461" w14:textId="19261C2E" w:rsidR="001F5974" w:rsidRDefault="003F176A" w:rsidP="003F176A">
      <w:pPr>
        <w:pStyle w:val="Caption"/>
      </w:pPr>
      <w:r>
        <w:t xml:space="preserve">Figure </w:t>
      </w:r>
      <w:fldSimple w:instr=" SEQ Figure \* ARABIC ">
        <w:r w:rsidR="0024620C">
          <w:rPr>
            <w:noProof/>
          </w:rPr>
          <w:t>36</w:t>
        </w:r>
      </w:fldSimple>
      <w:r>
        <w:t>: getting playlist features.</w:t>
      </w:r>
    </w:p>
    <w:p w14:paraId="72B06B91" w14:textId="77777777" w:rsidR="00500677" w:rsidRDefault="00500677" w:rsidP="00C67ED8"/>
    <w:p w14:paraId="7461DE11" w14:textId="77777777" w:rsidR="003F176A" w:rsidRDefault="00500677" w:rsidP="003F176A">
      <w:pPr>
        <w:keepNext/>
      </w:pPr>
      <w:r>
        <w:rPr>
          <w:noProof/>
        </w:rPr>
        <w:lastRenderedPageBreak/>
        <w:drawing>
          <wp:inline distT="0" distB="0" distL="0" distR="0" wp14:anchorId="3045F499" wp14:editId="24AFF7D8">
            <wp:extent cx="5731510" cy="1029335"/>
            <wp:effectExtent l="0" t="0" r="2540" b="0"/>
            <wp:docPr id="46106613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066138" name="Picture 1" descr="A screenshot of a computer screen&#10;&#10;Description automatically generated"/>
                    <pic:cNvPicPr/>
                  </pic:nvPicPr>
                  <pic:blipFill>
                    <a:blip r:embed="rId53"/>
                    <a:stretch>
                      <a:fillRect/>
                    </a:stretch>
                  </pic:blipFill>
                  <pic:spPr>
                    <a:xfrm>
                      <a:off x="0" y="0"/>
                      <a:ext cx="5731510" cy="1029335"/>
                    </a:xfrm>
                    <a:prstGeom prst="rect">
                      <a:avLst/>
                    </a:prstGeom>
                  </pic:spPr>
                </pic:pic>
              </a:graphicData>
            </a:graphic>
          </wp:inline>
        </w:drawing>
      </w:r>
    </w:p>
    <w:p w14:paraId="3AC94E14" w14:textId="390F1F36" w:rsidR="00500677" w:rsidRDefault="003F176A" w:rsidP="003F176A">
      <w:pPr>
        <w:pStyle w:val="Caption"/>
      </w:pPr>
      <w:r>
        <w:t xml:space="preserve">Figure </w:t>
      </w:r>
      <w:fldSimple w:instr=" SEQ Figure \* ARABIC ">
        <w:r w:rsidR="0024620C">
          <w:rPr>
            <w:noProof/>
          </w:rPr>
          <w:t>37</w:t>
        </w:r>
      </w:fldSimple>
      <w:r>
        <w:t>: playlist features dataframe.</w:t>
      </w:r>
    </w:p>
    <w:p w14:paraId="68D49A0B" w14:textId="77777777" w:rsidR="00500677" w:rsidRDefault="00500677" w:rsidP="00C67ED8"/>
    <w:p w14:paraId="530C3565" w14:textId="77777777" w:rsidR="00801F62" w:rsidRDefault="00707215" w:rsidP="00C67ED8">
      <w:r>
        <w:t>A similar dataframe</w:t>
      </w:r>
      <w:r w:rsidR="00801F62">
        <w:t xml:space="preserve"> “all_songs_features”</w:t>
      </w:r>
      <w:r>
        <w:t xml:space="preserve"> is then created, using data from the “all songs dataset”</w:t>
      </w:r>
      <w:r w:rsidR="00801F62">
        <w:t xml:space="preserve"> – this dataframe describes the features of all the songs in our large song dataset. The two dataframes </w:t>
      </w:r>
      <w:r w:rsidR="00801F62">
        <w:t>“all_songs_features</w:t>
      </w:r>
      <w:r w:rsidR="00801F62">
        <w:t xml:space="preserve">” </w:t>
      </w:r>
      <w:r>
        <w:t xml:space="preserve">and </w:t>
      </w:r>
      <w:r w:rsidR="00801F62">
        <w:t>“playlist_features” contain the same features, so they can be easily compared</w:t>
      </w:r>
      <w:r w:rsidR="001C03FB">
        <w:t>.</w:t>
      </w:r>
      <w:r>
        <w:t xml:space="preserve"> </w:t>
      </w:r>
    </w:p>
    <w:p w14:paraId="0F8256E0" w14:textId="0878F2D2" w:rsidR="00707215" w:rsidRDefault="00B6276C" w:rsidP="00C67ED8">
      <w:r>
        <w:t xml:space="preserve">A second dataframe is used also created called </w:t>
      </w:r>
      <w:r w:rsidR="00801F62">
        <w:t xml:space="preserve">“all_songs_df”. </w:t>
      </w:r>
      <w:r w:rsidR="00707215">
        <w:t>This</w:t>
      </w:r>
      <w:r w:rsidR="00801F62">
        <w:t xml:space="preserve"> is another similar dataframe, but containing song titles</w:t>
      </w:r>
      <w:r w:rsidR="00707215">
        <w:t xml:space="preserve"> will be used to draw recommendations from. </w:t>
      </w:r>
    </w:p>
    <w:p w14:paraId="5709D74E" w14:textId="577E1F67" w:rsidR="003F176A" w:rsidRDefault="001C03FB" w:rsidP="003F176A">
      <w:pPr>
        <w:keepNext/>
      </w:pPr>
      <w:r>
        <w:rPr>
          <w:noProof/>
        </w:rPr>
        <w:drawing>
          <wp:inline distT="0" distB="0" distL="0" distR="0" wp14:anchorId="5B2B6073" wp14:editId="7733157B">
            <wp:extent cx="5785030" cy="967740"/>
            <wp:effectExtent l="0" t="0" r="6350" b="3810"/>
            <wp:docPr id="1260638761"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38761" name="Picture 1" descr="A computer screen with text&#10;&#10;Description automatically generated"/>
                    <pic:cNvPicPr/>
                  </pic:nvPicPr>
                  <pic:blipFill>
                    <a:blip r:embed="rId54"/>
                    <a:stretch>
                      <a:fillRect/>
                    </a:stretch>
                  </pic:blipFill>
                  <pic:spPr>
                    <a:xfrm>
                      <a:off x="0" y="0"/>
                      <a:ext cx="5802642" cy="970686"/>
                    </a:xfrm>
                    <a:prstGeom prst="rect">
                      <a:avLst/>
                    </a:prstGeom>
                  </pic:spPr>
                </pic:pic>
              </a:graphicData>
            </a:graphic>
          </wp:inline>
        </w:drawing>
      </w:r>
    </w:p>
    <w:p w14:paraId="77BCBDF4" w14:textId="5EDC2B82" w:rsidR="0056504A" w:rsidRDefault="003F176A" w:rsidP="003F176A">
      <w:pPr>
        <w:pStyle w:val="Caption"/>
      </w:pPr>
      <w:r>
        <w:t xml:space="preserve">Figure </w:t>
      </w:r>
      <w:fldSimple w:instr=" SEQ Figure \* ARABIC ">
        <w:r w:rsidR="0024620C">
          <w:rPr>
            <w:noProof/>
          </w:rPr>
          <w:t>38</w:t>
        </w:r>
      </w:fldSimple>
      <w:r>
        <w:t>: creating new dataframes for all songs.</w:t>
      </w:r>
    </w:p>
    <w:p w14:paraId="0533E901" w14:textId="77777777" w:rsidR="003F176A" w:rsidRPr="003F176A" w:rsidRDefault="003F176A" w:rsidP="003F176A"/>
    <w:p w14:paraId="0E18B402" w14:textId="77777777" w:rsidR="003F176A" w:rsidRDefault="0056504A" w:rsidP="003F176A">
      <w:pPr>
        <w:keepNext/>
      </w:pPr>
      <w:r>
        <w:rPr>
          <w:noProof/>
        </w:rPr>
        <w:drawing>
          <wp:inline distT="0" distB="0" distL="0" distR="0" wp14:anchorId="11C4E983" wp14:editId="7EC04AB1">
            <wp:extent cx="5731510" cy="1086485"/>
            <wp:effectExtent l="0" t="0" r="2540" b="0"/>
            <wp:docPr id="69671768"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71768" name="Picture 1" descr="A screenshot of a black screen&#10;&#10;Description automatically generated"/>
                    <pic:cNvPicPr/>
                  </pic:nvPicPr>
                  <pic:blipFill>
                    <a:blip r:embed="rId55"/>
                    <a:stretch>
                      <a:fillRect/>
                    </a:stretch>
                  </pic:blipFill>
                  <pic:spPr>
                    <a:xfrm>
                      <a:off x="0" y="0"/>
                      <a:ext cx="5731510" cy="1086485"/>
                    </a:xfrm>
                    <a:prstGeom prst="rect">
                      <a:avLst/>
                    </a:prstGeom>
                  </pic:spPr>
                </pic:pic>
              </a:graphicData>
            </a:graphic>
          </wp:inline>
        </w:drawing>
      </w:r>
    </w:p>
    <w:p w14:paraId="32C40230" w14:textId="44D2FD63" w:rsidR="0056504A" w:rsidRDefault="003F176A" w:rsidP="003F176A">
      <w:pPr>
        <w:pStyle w:val="Caption"/>
      </w:pPr>
      <w:r>
        <w:t xml:space="preserve">Figure </w:t>
      </w:r>
      <w:fldSimple w:instr=" SEQ Figure \* ARABIC ">
        <w:r w:rsidR="0024620C">
          <w:rPr>
            <w:noProof/>
          </w:rPr>
          <w:t>39</w:t>
        </w:r>
      </w:fldSimple>
      <w:r>
        <w:t>: all_songs_df contents.</w:t>
      </w:r>
    </w:p>
    <w:p w14:paraId="14650BD8" w14:textId="77777777" w:rsidR="003F176A" w:rsidRDefault="003F176A" w:rsidP="00C67ED8"/>
    <w:p w14:paraId="23685366" w14:textId="77777777" w:rsidR="003F176A" w:rsidRDefault="00141E7D" w:rsidP="003F176A">
      <w:pPr>
        <w:keepNext/>
      </w:pPr>
      <w:r>
        <w:rPr>
          <w:noProof/>
        </w:rPr>
        <w:drawing>
          <wp:inline distT="0" distB="0" distL="0" distR="0" wp14:anchorId="6CCC16BB" wp14:editId="16C4E6E9">
            <wp:extent cx="5731510" cy="1457325"/>
            <wp:effectExtent l="0" t="0" r="2540" b="9525"/>
            <wp:docPr id="5430668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66866" name="Picture 1" descr="A screenshot of a computer&#10;&#10;Description automatically generated"/>
                    <pic:cNvPicPr/>
                  </pic:nvPicPr>
                  <pic:blipFill>
                    <a:blip r:embed="rId56"/>
                    <a:stretch>
                      <a:fillRect/>
                    </a:stretch>
                  </pic:blipFill>
                  <pic:spPr>
                    <a:xfrm>
                      <a:off x="0" y="0"/>
                      <a:ext cx="5731510" cy="1457325"/>
                    </a:xfrm>
                    <a:prstGeom prst="rect">
                      <a:avLst/>
                    </a:prstGeom>
                  </pic:spPr>
                </pic:pic>
              </a:graphicData>
            </a:graphic>
          </wp:inline>
        </w:drawing>
      </w:r>
    </w:p>
    <w:p w14:paraId="579DB524" w14:textId="6FED118A" w:rsidR="00141E7D" w:rsidRDefault="003F176A" w:rsidP="003F176A">
      <w:pPr>
        <w:pStyle w:val="Caption"/>
      </w:pPr>
      <w:r>
        <w:t xml:space="preserve">Figure </w:t>
      </w:r>
      <w:fldSimple w:instr=" SEQ Figure \* ARABIC ">
        <w:r w:rsidR="0024620C">
          <w:rPr>
            <w:noProof/>
          </w:rPr>
          <w:t>40</w:t>
        </w:r>
      </w:fldSimple>
      <w:r>
        <w:t>: playlist_features content.</w:t>
      </w:r>
    </w:p>
    <w:p w14:paraId="4DC5396B" w14:textId="77777777" w:rsidR="003F176A" w:rsidRDefault="003F176A" w:rsidP="00375682"/>
    <w:p w14:paraId="09FD7569" w14:textId="42ABA427" w:rsidR="00375682" w:rsidRDefault="00375682" w:rsidP="00375682">
      <w:r>
        <w:lastRenderedPageBreak/>
        <w:t xml:space="preserve">As each row of the </w:t>
      </w:r>
      <w:proofErr w:type="spellStart"/>
      <w:r>
        <w:t>the</w:t>
      </w:r>
      <w:proofErr w:type="spellEnd"/>
      <w:r>
        <w:t xml:space="preserve"> “all_songs_features” dataframe essentially represents a vector, the next task is getting a single vector that represents the entire user playlist. This is needed to allow cosine similarity to be calculated between this vector and every song in the matrix. </w:t>
      </w:r>
      <w:r w:rsidR="00691ED0">
        <w:t xml:space="preserve">This is done by simply dropping the id column and adding the remaining </w:t>
      </w:r>
      <w:r w:rsidR="002951C6">
        <w:t>features together.</w:t>
      </w:r>
      <w:r w:rsidR="00591E45">
        <w:t xml:space="preserve"> Playlistfeatures now represents our entire playlist, but encapsulated in a single vector, or “song” that can be compared to other songs.</w:t>
      </w:r>
    </w:p>
    <w:p w14:paraId="3419F635" w14:textId="77777777" w:rsidR="00591E45" w:rsidRDefault="00591E45" w:rsidP="00375682"/>
    <w:p w14:paraId="4380C9AF" w14:textId="77777777" w:rsidR="003F176A" w:rsidRDefault="002951C6" w:rsidP="003F176A">
      <w:pPr>
        <w:keepNext/>
      </w:pPr>
      <w:r>
        <w:rPr>
          <w:noProof/>
        </w:rPr>
        <w:drawing>
          <wp:inline distT="0" distB="0" distL="0" distR="0" wp14:anchorId="303FFF21" wp14:editId="222B5A60">
            <wp:extent cx="3914775" cy="609600"/>
            <wp:effectExtent l="0" t="0" r="9525" b="0"/>
            <wp:docPr id="160012786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27865" name="Picture 1" descr="A screenshot of a computer screen&#10;&#10;Description automatically generated"/>
                    <pic:cNvPicPr/>
                  </pic:nvPicPr>
                  <pic:blipFill>
                    <a:blip r:embed="rId57"/>
                    <a:stretch>
                      <a:fillRect/>
                    </a:stretch>
                  </pic:blipFill>
                  <pic:spPr>
                    <a:xfrm>
                      <a:off x="0" y="0"/>
                      <a:ext cx="3914775" cy="609600"/>
                    </a:xfrm>
                    <a:prstGeom prst="rect">
                      <a:avLst/>
                    </a:prstGeom>
                  </pic:spPr>
                </pic:pic>
              </a:graphicData>
            </a:graphic>
          </wp:inline>
        </w:drawing>
      </w:r>
    </w:p>
    <w:p w14:paraId="7990E394" w14:textId="427197E2" w:rsidR="002951C6" w:rsidRDefault="003F176A" w:rsidP="003F176A">
      <w:pPr>
        <w:pStyle w:val="Caption"/>
      </w:pPr>
      <w:r>
        <w:t xml:space="preserve">Figure </w:t>
      </w:r>
      <w:fldSimple w:instr=" SEQ Figure \* ARABIC ">
        <w:r w:rsidR="0024620C">
          <w:rPr>
            <w:noProof/>
          </w:rPr>
          <w:t>41</w:t>
        </w:r>
      </w:fldSimple>
      <w:r>
        <w:t>: dropping duplicate ids.</w:t>
      </w:r>
    </w:p>
    <w:p w14:paraId="2B49391B" w14:textId="77777777" w:rsidR="003F176A" w:rsidRDefault="00591E45" w:rsidP="003F176A">
      <w:pPr>
        <w:keepNext/>
      </w:pPr>
      <w:r>
        <w:rPr>
          <w:noProof/>
        </w:rPr>
        <w:drawing>
          <wp:inline distT="0" distB="0" distL="0" distR="0" wp14:anchorId="6F8AAED1" wp14:editId="36616BF5">
            <wp:extent cx="2381250" cy="2295525"/>
            <wp:effectExtent l="0" t="0" r="0" b="9525"/>
            <wp:docPr id="840799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799558" name="Picture 1" descr="A screenshot of a computer&#10;&#10;Description automatically generated"/>
                    <pic:cNvPicPr/>
                  </pic:nvPicPr>
                  <pic:blipFill>
                    <a:blip r:embed="rId58"/>
                    <a:stretch>
                      <a:fillRect/>
                    </a:stretch>
                  </pic:blipFill>
                  <pic:spPr>
                    <a:xfrm>
                      <a:off x="0" y="0"/>
                      <a:ext cx="2381250" cy="2295525"/>
                    </a:xfrm>
                    <a:prstGeom prst="rect">
                      <a:avLst/>
                    </a:prstGeom>
                  </pic:spPr>
                </pic:pic>
              </a:graphicData>
            </a:graphic>
          </wp:inline>
        </w:drawing>
      </w:r>
    </w:p>
    <w:p w14:paraId="68836E38" w14:textId="0D3B0122" w:rsidR="00591E45" w:rsidRDefault="003F176A" w:rsidP="003F176A">
      <w:pPr>
        <w:pStyle w:val="Caption"/>
      </w:pPr>
      <w:r>
        <w:t xml:space="preserve">Figure </w:t>
      </w:r>
      <w:fldSimple w:instr=" SEQ Figure \* ARABIC ">
        <w:r w:rsidR="0024620C">
          <w:rPr>
            <w:noProof/>
          </w:rPr>
          <w:t>42</w:t>
        </w:r>
      </w:fldSimple>
      <w:r>
        <w:t>: playlistfeatures contents.</w:t>
      </w:r>
    </w:p>
    <w:p w14:paraId="6B9338F8" w14:textId="77777777" w:rsidR="00375682" w:rsidRDefault="00375682" w:rsidP="00C67ED8"/>
    <w:p w14:paraId="37B7A95E" w14:textId="77777777" w:rsidR="007924E4" w:rsidRDefault="007924E4" w:rsidP="00C67ED8"/>
    <w:p w14:paraId="725EC350" w14:textId="2658F629" w:rsidR="0023416F" w:rsidRDefault="0023416F" w:rsidP="00C67ED8">
      <w:r>
        <w:t xml:space="preserve">The values set by the user </w:t>
      </w:r>
      <w:r w:rsidR="00FC10FE">
        <w:t xml:space="preserve">in the mood sliders </w:t>
      </w:r>
      <w:r>
        <w:t>are then applied</w:t>
      </w:r>
      <w:r w:rsidR="00FC10FE">
        <w:t xml:space="preserve"> to the playlist features, so they can be accounted for in the </w:t>
      </w:r>
      <w:r w:rsidR="00591E45">
        <w:t>recommendations.</w:t>
      </w:r>
    </w:p>
    <w:p w14:paraId="12F80861" w14:textId="48CEA6CC" w:rsidR="007924E4" w:rsidRDefault="0024620C" w:rsidP="00C67ED8">
      <w:r>
        <w:rPr>
          <w:noProof/>
        </w:rPr>
        <mc:AlternateContent>
          <mc:Choice Requires="wps">
            <w:drawing>
              <wp:anchor distT="0" distB="0" distL="114300" distR="114300" simplePos="0" relativeHeight="251663360" behindDoc="1" locked="0" layoutInCell="1" allowOverlap="1" wp14:anchorId="32B2059A" wp14:editId="2D7C01C4">
                <wp:simplePos x="0" y="0"/>
                <wp:positionH relativeFrom="column">
                  <wp:posOffset>-144780</wp:posOffset>
                </wp:positionH>
                <wp:positionV relativeFrom="paragraph">
                  <wp:posOffset>1381125</wp:posOffset>
                </wp:positionV>
                <wp:extent cx="3162300" cy="635"/>
                <wp:effectExtent l="0" t="0" r="0" b="0"/>
                <wp:wrapTight wrapText="bothSides">
                  <wp:wrapPolygon edited="0">
                    <wp:start x="0" y="0"/>
                    <wp:lineTo x="0" y="21600"/>
                    <wp:lineTo x="21600" y="21600"/>
                    <wp:lineTo x="21600" y="0"/>
                  </wp:wrapPolygon>
                </wp:wrapTight>
                <wp:docPr id="1176828905" name="Text Box 1"/>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wps:spPr>
                      <wps:txbx>
                        <w:txbxContent>
                          <w:p w14:paraId="09E7FE65" w14:textId="422F467D" w:rsidR="0024620C" w:rsidRPr="004208FB" w:rsidRDefault="0024620C" w:rsidP="0024620C">
                            <w:pPr>
                              <w:pStyle w:val="Caption"/>
                              <w:rPr>
                                <w:noProof/>
                              </w:rPr>
                            </w:pPr>
                            <w:r>
                              <w:t xml:space="preserve">Figure </w:t>
                            </w:r>
                            <w:fldSimple w:instr=" SEQ Figure \* ARABIC ">
                              <w:r>
                                <w:rPr>
                                  <w:noProof/>
                                </w:rPr>
                                <w:t>43</w:t>
                              </w:r>
                            </w:fldSimple>
                            <w:r>
                              <w:t>: applying the mood sliders adjust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B2059A" id="_x0000_t202" coordsize="21600,21600" o:spt="202" path="m,l,21600r21600,l21600,xe">
                <v:stroke joinstyle="miter"/>
                <v:path gradientshapeok="t" o:connecttype="rect"/>
              </v:shapetype>
              <v:shape id="Text Box 1" o:spid="_x0000_s1026" type="#_x0000_t202" style="position:absolute;margin-left:-11.4pt;margin-top:108.75pt;width:249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" stroked="f">
                <v:textbox style="mso-fit-shape-to-text:t" inset="0,0,0,0">
                  <w:txbxContent>
                    <w:p w14:paraId="09E7FE65" w14:textId="422F467D" w:rsidR="0024620C" w:rsidRPr="004208FB" w:rsidRDefault="0024620C" w:rsidP="0024620C">
                      <w:pPr>
                        <w:pStyle w:val="Caption"/>
                        <w:rPr>
                          <w:noProof/>
                        </w:rPr>
                      </w:pPr>
                      <w:r>
                        <w:t xml:space="preserve">Figure </w:t>
                      </w:r>
                      <w:fldSimple w:instr=" SEQ Figure \* ARABIC ">
                        <w:r>
                          <w:rPr>
                            <w:noProof/>
                          </w:rPr>
                          <w:t>43</w:t>
                        </w:r>
                      </w:fldSimple>
                      <w:r>
                        <w:t>: applying the mood sliders adjustments.</w:t>
                      </w:r>
                    </w:p>
                  </w:txbxContent>
                </v:textbox>
                <w10:wrap type="tight"/>
              </v:shape>
            </w:pict>
          </mc:Fallback>
        </mc:AlternateContent>
      </w:r>
      <w:r w:rsidR="003F176A">
        <w:rPr>
          <w:noProof/>
        </w:rPr>
        <w:drawing>
          <wp:anchor distT="0" distB="0" distL="114300" distR="114300" simplePos="0" relativeHeight="251660288" behindDoc="1" locked="0" layoutInCell="1" allowOverlap="1" wp14:anchorId="510AA3F4" wp14:editId="05C9142B">
            <wp:simplePos x="0" y="0"/>
            <wp:positionH relativeFrom="column">
              <wp:posOffset>-144780</wp:posOffset>
            </wp:positionH>
            <wp:positionV relativeFrom="paragraph">
              <wp:posOffset>225425</wp:posOffset>
            </wp:positionV>
            <wp:extent cx="3162300" cy="1098899"/>
            <wp:effectExtent l="0" t="0" r="0" b="6350"/>
            <wp:wrapTight wrapText="bothSides">
              <wp:wrapPolygon edited="0">
                <wp:start x="0" y="0"/>
                <wp:lineTo x="0" y="21350"/>
                <wp:lineTo x="21470" y="21350"/>
                <wp:lineTo x="21470" y="0"/>
                <wp:lineTo x="0" y="0"/>
              </wp:wrapPolygon>
            </wp:wrapTight>
            <wp:docPr id="87104007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040070" name="Picture 1" descr="A screen shot of a computer cod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3162300" cy="1098899"/>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1" locked="0" layoutInCell="1" allowOverlap="1" wp14:anchorId="3AE1BCCC" wp14:editId="002DE69D">
                <wp:simplePos x="0" y="0"/>
                <wp:positionH relativeFrom="column">
                  <wp:posOffset>3178810</wp:posOffset>
                </wp:positionH>
                <wp:positionV relativeFrom="paragraph">
                  <wp:posOffset>2041525</wp:posOffset>
                </wp:positionV>
                <wp:extent cx="2545080" cy="635"/>
                <wp:effectExtent l="0" t="0" r="0" b="0"/>
                <wp:wrapTight wrapText="bothSides">
                  <wp:wrapPolygon edited="0">
                    <wp:start x="0" y="0"/>
                    <wp:lineTo x="0" y="21600"/>
                    <wp:lineTo x="21600" y="21600"/>
                    <wp:lineTo x="21600" y="0"/>
                  </wp:wrapPolygon>
                </wp:wrapTight>
                <wp:docPr id="186175466" name="Text Box 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612176AF" w14:textId="4C352B68" w:rsidR="0024620C" w:rsidRPr="00DE0805" w:rsidRDefault="0024620C" w:rsidP="0024620C">
                            <w:pPr>
                              <w:pStyle w:val="Caption"/>
                              <w:rPr>
                                <w:noProof/>
                              </w:rPr>
                            </w:pPr>
                            <w:r>
                              <w:t xml:space="preserve">Figure </w:t>
                            </w:r>
                            <w:fldSimple w:instr=" SEQ Figure \* ARABIC ">
                              <w:r>
                                <w:rPr>
                                  <w:noProof/>
                                </w:rPr>
                                <w:t>44</w:t>
                              </w:r>
                            </w:fldSimple>
                            <w:r>
                              <w:t>: contents of playlistfeatures before &amp; after mood is appli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1BCCC" id="_x0000_s1027" type="#_x0000_t202" style="position:absolute;margin-left:250.3pt;margin-top:160.75pt;width:200.4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" stroked="f">
                <v:textbox style="mso-fit-shape-to-text:t" inset="0,0,0,0">
                  <w:txbxContent>
                    <w:p w14:paraId="612176AF" w14:textId="4C352B68" w:rsidR="0024620C" w:rsidRPr="00DE0805" w:rsidRDefault="0024620C" w:rsidP="0024620C">
                      <w:pPr>
                        <w:pStyle w:val="Caption"/>
                        <w:rPr>
                          <w:noProof/>
                        </w:rPr>
                      </w:pPr>
                      <w:r>
                        <w:t xml:space="preserve">Figure </w:t>
                      </w:r>
                      <w:fldSimple w:instr=" SEQ Figure \* ARABIC ">
                        <w:r>
                          <w:rPr>
                            <w:noProof/>
                          </w:rPr>
                          <w:t>44</w:t>
                        </w:r>
                      </w:fldSimple>
                      <w:r>
                        <w:t>: contents of playlistfeatures before &amp; after mood is applied.</w:t>
                      </w:r>
                    </w:p>
                  </w:txbxContent>
                </v:textbox>
                <w10:wrap type="tight"/>
              </v:shape>
            </w:pict>
          </mc:Fallback>
        </mc:AlternateContent>
      </w:r>
      <w:r w:rsidR="007924E4">
        <w:rPr>
          <w:noProof/>
        </w:rPr>
        <w:drawing>
          <wp:anchor distT="0" distB="0" distL="114300" distR="114300" simplePos="0" relativeHeight="251661312" behindDoc="1" locked="0" layoutInCell="1" allowOverlap="1" wp14:anchorId="0ECD9111" wp14:editId="42321B42">
            <wp:simplePos x="0" y="0"/>
            <wp:positionH relativeFrom="margin">
              <wp:align>right</wp:align>
            </wp:positionH>
            <wp:positionV relativeFrom="paragraph">
              <wp:posOffset>247015</wp:posOffset>
            </wp:positionV>
            <wp:extent cx="2545080" cy="1737360"/>
            <wp:effectExtent l="0" t="0" r="7620" b="0"/>
            <wp:wrapTight wrapText="bothSides">
              <wp:wrapPolygon edited="0">
                <wp:start x="0" y="0"/>
                <wp:lineTo x="0" y="21316"/>
                <wp:lineTo x="21503" y="21316"/>
                <wp:lineTo x="21503" y="0"/>
                <wp:lineTo x="0" y="0"/>
              </wp:wrapPolygon>
            </wp:wrapTight>
            <wp:docPr id="178250480" name="Picture 1" descr="A computer screen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0480" name="Picture 1" descr="A computer screen with numbers and tex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545080" cy="1737360"/>
                    </a:xfrm>
                    <a:prstGeom prst="rect">
                      <a:avLst/>
                    </a:prstGeom>
                  </pic:spPr>
                </pic:pic>
              </a:graphicData>
            </a:graphic>
            <wp14:sizeRelH relativeFrom="page">
              <wp14:pctWidth>0</wp14:pctWidth>
            </wp14:sizeRelH>
            <wp14:sizeRelV relativeFrom="page">
              <wp14:pctHeight>0</wp14:pctHeight>
            </wp14:sizeRelV>
          </wp:anchor>
        </w:drawing>
      </w:r>
    </w:p>
    <w:p w14:paraId="72C897AA" w14:textId="25BBD05F" w:rsidR="00FC10FE" w:rsidRPr="00C67ED8" w:rsidRDefault="00FC10FE" w:rsidP="00C67ED8"/>
    <w:p w14:paraId="25CC1ACE" w14:textId="008A1E2A" w:rsidR="00442885" w:rsidRDefault="00442885" w:rsidP="00442885"/>
    <w:p w14:paraId="6EABAB40" w14:textId="77777777" w:rsidR="007924E4" w:rsidRDefault="007924E4" w:rsidP="00442885"/>
    <w:p w14:paraId="473E7F8E" w14:textId="77777777" w:rsidR="0017373E" w:rsidRDefault="0017373E" w:rsidP="00442885"/>
    <w:p w14:paraId="7F94DF0C" w14:textId="77777777" w:rsidR="00591E45" w:rsidRDefault="00591E45" w:rsidP="00442885"/>
    <w:p w14:paraId="1EE7C50D" w14:textId="63D0C4E0" w:rsidR="0017373E" w:rsidRDefault="00E27815" w:rsidP="00442885">
      <w:r>
        <w:t>We can now perform cosine similarity</w:t>
      </w:r>
      <w:r w:rsidR="00F5324E">
        <w:t xml:space="preserve"> between the dataframe of all songs, and our playlist_features vector. </w:t>
      </w:r>
      <w:r w:rsidR="007D4A2F">
        <w:t>We return the 40 highest ranking songs, based on similarity, to a dictionary.</w:t>
      </w:r>
    </w:p>
    <w:p w14:paraId="1887FC92" w14:textId="77777777" w:rsidR="0024620C" w:rsidRDefault="00202D3E" w:rsidP="0024620C">
      <w:pPr>
        <w:keepNext/>
      </w:pPr>
      <w:r>
        <w:rPr>
          <w:noProof/>
        </w:rPr>
        <w:drawing>
          <wp:inline distT="0" distB="0" distL="0" distR="0" wp14:anchorId="7A5CC0F4" wp14:editId="393EC475">
            <wp:extent cx="5731510" cy="782955"/>
            <wp:effectExtent l="0" t="0" r="2540" b="0"/>
            <wp:docPr id="584901497"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1497" name="Picture 1" descr="A computer code on a black background&#10;&#10;Description automatically generated"/>
                    <pic:cNvPicPr/>
                  </pic:nvPicPr>
                  <pic:blipFill>
                    <a:blip r:embed="rId61"/>
                    <a:stretch>
                      <a:fillRect/>
                    </a:stretch>
                  </pic:blipFill>
                  <pic:spPr>
                    <a:xfrm>
                      <a:off x="0" y="0"/>
                      <a:ext cx="5731510" cy="782955"/>
                    </a:xfrm>
                    <a:prstGeom prst="rect">
                      <a:avLst/>
                    </a:prstGeom>
                  </pic:spPr>
                </pic:pic>
              </a:graphicData>
            </a:graphic>
          </wp:inline>
        </w:drawing>
      </w:r>
    </w:p>
    <w:p w14:paraId="39F00D30" w14:textId="21951DF6" w:rsidR="00226B63" w:rsidRDefault="0024620C" w:rsidP="0024620C">
      <w:pPr>
        <w:pStyle w:val="Caption"/>
      </w:pPr>
      <w:r>
        <w:t xml:space="preserve">Figure </w:t>
      </w:r>
      <w:fldSimple w:instr=" SEQ Figure \* ARABIC ">
        <w:r>
          <w:rPr>
            <w:noProof/>
          </w:rPr>
          <w:t>45</w:t>
        </w:r>
      </w:fldSimple>
      <w:r>
        <w:t>: calculating cosine similarity.</w:t>
      </w:r>
    </w:p>
    <w:p w14:paraId="316CA69A" w14:textId="77777777" w:rsidR="00226B63" w:rsidRDefault="00226B63" w:rsidP="00442885"/>
    <w:p w14:paraId="44368F40" w14:textId="5CD0446C" w:rsidR="006769A6" w:rsidRDefault="0059339D" w:rsidP="00442885">
      <w:r>
        <w:t>r</w:t>
      </w:r>
      <w:r w:rsidR="006769A6">
        <w:t xml:space="preserve">ecommendations_dict is then simply passed to the </w:t>
      </w:r>
      <w:r>
        <w:t>HTML template to be displayed.</w:t>
      </w:r>
    </w:p>
    <w:p w14:paraId="245B49A4" w14:textId="77777777" w:rsidR="0024620C" w:rsidRDefault="00226B63" w:rsidP="0024620C">
      <w:pPr>
        <w:keepNext/>
      </w:pPr>
      <w:r>
        <w:rPr>
          <w:noProof/>
        </w:rPr>
        <w:drawing>
          <wp:inline distT="0" distB="0" distL="0" distR="0" wp14:anchorId="47705D68" wp14:editId="1EF82487">
            <wp:extent cx="5731510" cy="440690"/>
            <wp:effectExtent l="0" t="0" r="2540" b="0"/>
            <wp:docPr id="3820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09416" name=""/>
                    <pic:cNvPicPr/>
                  </pic:nvPicPr>
                  <pic:blipFill>
                    <a:blip r:embed="rId62"/>
                    <a:stretch>
                      <a:fillRect/>
                    </a:stretch>
                  </pic:blipFill>
                  <pic:spPr>
                    <a:xfrm>
                      <a:off x="0" y="0"/>
                      <a:ext cx="5731510" cy="440690"/>
                    </a:xfrm>
                    <a:prstGeom prst="rect">
                      <a:avLst/>
                    </a:prstGeom>
                  </pic:spPr>
                </pic:pic>
              </a:graphicData>
            </a:graphic>
          </wp:inline>
        </w:drawing>
      </w:r>
    </w:p>
    <w:p w14:paraId="0ACAFCBC" w14:textId="72FFF8A7" w:rsidR="00226B63" w:rsidRDefault="0024620C" w:rsidP="0024620C">
      <w:pPr>
        <w:pStyle w:val="Caption"/>
      </w:pPr>
      <w:r>
        <w:t xml:space="preserve">Figure </w:t>
      </w:r>
      <w:fldSimple w:instr=" SEQ Figure \* ARABIC ">
        <w:r>
          <w:rPr>
            <w:noProof/>
          </w:rPr>
          <w:t>46</w:t>
        </w:r>
      </w:fldSimple>
      <w:r>
        <w:t>: passing recommendations to the HTML template.</w:t>
      </w:r>
    </w:p>
    <w:p w14:paraId="7F1F476D" w14:textId="77777777" w:rsidR="007924E4" w:rsidRDefault="007924E4" w:rsidP="00442885"/>
    <w:p w14:paraId="797F592E" w14:textId="15B7FE16" w:rsidR="001F5974" w:rsidRDefault="001F5974" w:rsidP="00442885"/>
    <w:p w14:paraId="32110481" w14:textId="77777777" w:rsidR="001F5974" w:rsidRDefault="001F5974" w:rsidP="00442885">
      <w:pPr>
        <w:rPr>
          <w:rFonts w:asciiTheme="majorHAnsi" w:eastAsiaTheme="majorEastAsia" w:hAnsiTheme="majorHAnsi" w:cstheme="majorBidi"/>
          <w:color w:val="2E74B5" w:themeColor="accent1" w:themeShade="BF"/>
          <w:sz w:val="32"/>
          <w:szCs w:val="32"/>
        </w:rPr>
      </w:pPr>
    </w:p>
    <w:p w14:paraId="48E61ACC" w14:textId="77777777" w:rsidR="00500677" w:rsidRDefault="00500677" w:rsidP="00442885">
      <w:pPr>
        <w:rPr>
          <w:rFonts w:asciiTheme="majorHAnsi" w:eastAsiaTheme="majorEastAsia" w:hAnsiTheme="majorHAnsi" w:cstheme="majorBidi"/>
          <w:color w:val="2E74B5" w:themeColor="accent1" w:themeShade="BF"/>
          <w:sz w:val="32"/>
          <w:szCs w:val="32"/>
        </w:rPr>
      </w:pPr>
    </w:p>
    <w:p w14:paraId="19E3EBBA" w14:textId="77777777" w:rsidR="00500677" w:rsidRDefault="00500677" w:rsidP="00442885">
      <w:pPr>
        <w:rPr>
          <w:rFonts w:asciiTheme="majorHAnsi" w:eastAsiaTheme="majorEastAsia" w:hAnsiTheme="majorHAnsi" w:cstheme="majorBidi"/>
          <w:color w:val="2E74B5" w:themeColor="accent1" w:themeShade="BF"/>
          <w:sz w:val="32"/>
          <w:szCs w:val="32"/>
        </w:rPr>
      </w:pPr>
    </w:p>
    <w:p w14:paraId="6F2F63A3" w14:textId="77777777" w:rsidR="00500677" w:rsidRDefault="00500677" w:rsidP="00442885">
      <w:pPr>
        <w:rPr>
          <w:rFonts w:asciiTheme="majorHAnsi" w:eastAsiaTheme="majorEastAsia" w:hAnsiTheme="majorHAnsi" w:cstheme="majorBidi"/>
          <w:color w:val="2E74B5" w:themeColor="accent1" w:themeShade="BF"/>
          <w:sz w:val="32"/>
          <w:szCs w:val="32"/>
        </w:rPr>
      </w:pPr>
    </w:p>
    <w:p w14:paraId="4BD0DBDE" w14:textId="77777777" w:rsidR="00500677" w:rsidRDefault="00500677" w:rsidP="00442885">
      <w:pPr>
        <w:rPr>
          <w:rFonts w:asciiTheme="majorHAnsi" w:eastAsiaTheme="majorEastAsia" w:hAnsiTheme="majorHAnsi" w:cstheme="majorBidi"/>
          <w:color w:val="2E74B5" w:themeColor="accent1" w:themeShade="BF"/>
          <w:sz w:val="32"/>
          <w:szCs w:val="32"/>
        </w:rPr>
      </w:pPr>
    </w:p>
    <w:p w14:paraId="141DE52F" w14:textId="77777777" w:rsidR="00500677" w:rsidRDefault="00500677" w:rsidP="00442885">
      <w:pPr>
        <w:rPr>
          <w:rFonts w:asciiTheme="majorHAnsi" w:eastAsiaTheme="majorEastAsia" w:hAnsiTheme="majorHAnsi" w:cstheme="majorBidi"/>
          <w:color w:val="2E74B5" w:themeColor="accent1" w:themeShade="BF"/>
          <w:sz w:val="32"/>
          <w:szCs w:val="32"/>
        </w:rPr>
      </w:pPr>
    </w:p>
    <w:p w14:paraId="663E4617" w14:textId="77777777" w:rsidR="00500677" w:rsidRDefault="00500677" w:rsidP="00442885">
      <w:pPr>
        <w:rPr>
          <w:rFonts w:asciiTheme="majorHAnsi" w:eastAsiaTheme="majorEastAsia" w:hAnsiTheme="majorHAnsi" w:cstheme="majorBidi"/>
          <w:color w:val="2E74B5" w:themeColor="accent1" w:themeShade="BF"/>
          <w:sz w:val="32"/>
          <w:szCs w:val="32"/>
        </w:rPr>
      </w:pPr>
    </w:p>
    <w:p w14:paraId="68A633C6" w14:textId="77777777" w:rsidR="00500677" w:rsidRDefault="00500677" w:rsidP="00442885">
      <w:pPr>
        <w:rPr>
          <w:rFonts w:asciiTheme="majorHAnsi" w:eastAsiaTheme="majorEastAsia" w:hAnsiTheme="majorHAnsi" w:cstheme="majorBidi"/>
          <w:color w:val="2E74B5" w:themeColor="accent1" w:themeShade="BF"/>
          <w:sz w:val="32"/>
          <w:szCs w:val="32"/>
        </w:rPr>
      </w:pPr>
    </w:p>
    <w:p w14:paraId="4884CB31" w14:textId="77777777" w:rsidR="00500677" w:rsidRDefault="00500677" w:rsidP="00442885">
      <w:pPr>
        <w:rPr>
          <w:rFonts w:asciiTheme="majorHAnsi" w:eastAsiaTheme="majorEastAsia" w:hAnsiTheme="majorHAnsi" w:cstheme="majorBidi"/>
          <w:color w:val="2E74B5" w:themeColor="accent1" w:themeShade="BF"/>
          <w:sz w:val="32"/>
          <w:szCs w:val="32"/>
        </w:rPr>
      </w:pPr>
    </w:p>
    <w:p w14:paraId="61C3697E" w14:textId="77777777" w:rsidR="00500677" w:rsidRDefault="00500677" w:rsidP="00442885">
      <w:pPr>
        <w:rPr>
          <w:rFonts w:asciiTheme="majorHAnsi" w:eastAsiaTheme="majorEastAsia" w:hAnsiTheme="majorHAnsi" w:cstheme="majorBidi"/>
          <w:color w:val="2E74B5" w:themeColor="accent1" w:themeShade="BF"/>
          <w:sz w:val="32"/>
          <w:szCs w:val="32"/>
        </w:rPr>
      </w:pPr>
    </w:p>
    <w:p w14:paraId="2A713D02" w14:textId="77777777" w:rsidR="00500677" w:rsidRDefault="00500677" w:rsidP="00442885">
      <w:pPr>
        <w:rPr>
          <w:rFonts w:asciiTheme="majorHAnsi" w:eastAsiaTheme="majorEastAsia" w:hAnsiTheme="majorHAnsi" w:cstheme="majorBidi"/>
          <w:color w:val="2E74B5" w:themeColor="accent1" w:themeShade="BF"/>
          <w:sz w:val="32"/>
          <w:szCs w:val="32"/>
        </w:rPr>
      </w:pPr>
    </w:p>
    <w:p w14:paraId="43D614AD" w14:textId="77777777" w:rsidR="00500677" w:rsidRDefault="00500677" w:rsidP="00442885">
      <w:pPr>
        <w:rPr>
          <w:rFonts w:asciiTheme="majorHAnsi" w:eastAsiaTheme="majorEastAsia" w:hAnsiTheme="majorHAnsi" w:cstheme="majorBidi"/>
          <w:color w:val="2E74B5" w:themeColor="accent1" w:themeShade="BF"/>
          <w:sz w:val="32"/>
          <w:szCs w:val="32"/>
        </w:rPr>
      </w:pPr>
    </w:p>
    <w:p w14:paraId="45154225" w14:textId="77777777" w:rsidR="00500677" w:rsidRDefault="00500677" w:rsidP="00442885">
      <w:pPr>
        <w:rPr>
          <w:rFonts w:asciiTheme="majorHAnsi" w:eastAsiaTheme="majorEastAsia" w:hAnsiTheme="majorHAnsi" w:cstheme="majorBidi"/>
          <w:color w:val="2E74B5" w:themeColor="accent1" w:themeShade="BF"/>
          <w:sz w:val="32"/>
          <w:szCs w:val="32"/>
        </w:rPr>
      </w:pPr>
    </w:p>
    <w:p w14:paraId="79B6F2C0" w14:textId="77777777" w:rsidR="00500677" w:rsidRDefault="00500677" w:rsidP="00442885">
      <w:pPr>
        <w:rPr>
          <w:rFonts w:asciiTheme="majorHAnsi" w:eastAsiaTheme="majorEastAsia" w:hAnsiTheme="majorHAnsi" w:cstheme="majorBidi"/>
          <w:color w:val="2E74B5" w:themeColor="accent1" w:themeShade="BF"/>
          <w:sz w:val="32"/>
          <w:szCs w:val="32"/>
        </w:rPr>
      </w:pPr>
    </w:p>
    <w:p w14:paraId="65A62139" w14:textId="77777777" w:rsidR="00500677" w:rsidRDefault="00500677" w:rsidP="00442885">
      <w:pPr>
        <w:rPr>
          <w:rFonts w:asciiTheme="majorHAnsi" w:eastAsiaTheme="majorEastAsia" w:hAnsiTheme="majorHAnsi" w:cstheme="majorBidi"/>
          <w:color w:val="2E74B5" w:themeColor="accent1" w:themeShade="BF"/>
          <w:sz w:val="32"/>
          <w:szCs w:val="32"/>
        </w:rPr>
      </w:pPr>
    </w:p>
    <w:p w14:paraId="4AA31672" w14:textId="77777777" w:rsidR="009B697E" w:rsidRDefault="009B697E" w:rsidP="009B697E">
      <w:pPr>
        <w:pStyle w:val="Heading1"/>
      </w:pPr>
      <w:bookmarkStart w:id="42" w:name="_Toc151554832"/>
      <w:r>
        <w:t xml:space="preserve">6. </w:t>
      </w:r>
      <w:r w:rsidR="00604B8B">
        <w:t>Issues</w:t>
      </w:r>
      <w:r>
        <w:t xml:space="preserve"> and Future Work</w:t>
      </w:r>
      <w:bookmarkEnd w:id="42"/>
    </w:p>
    <w:p w14:paraId="6DA0F7D1" w14:textId="77777777" w:rsidR="00F77FE7" w:rsidRDefault="00F77FE7" w:rsidP="00F77FE7"/>
    <w:p w14:paraId="1D4AB255" w14:textId="04905D58" w:rsidR="009B697E" w:rsidRDefault="009B697E" w:rsidP="009B697E">
      <w:pPr>
        <w:pStyle w:val="Heading2"/>
      </w:pPr>
      <w:bookmarkStart w:id="43" w:name="_Toc151554833"/>
      <w:r>
        <w:t xml:space="preserve">6.1. </w:t>
      </w:r>
      <w:r w:rsidR="00442885">
        <w:tab/>
      </w:r>
      <w:r>
        <w:t>Introduction</w:t>
      </w:r>
      <w:bookmarkEnd w:id="43"/>
    </w:p>
    <w:p w14:paraId="12CAF8A7" w14:textId="77777777" w:rsidR="00D724BE" w:rsidRPr="00A638BF" w:rsidRDefault="00D724BE" w:rsidP="00D724BE">
      <w:r w:rsidRPr="00A638BF">
        <w:t>This chapter will describe any issues any potential risks that have been identified in the project so far, and methods of risk mitigation and management that have been put in place to deal with these risks. It also outlines a plan for completing the remaining work in the project, including a GANTT chart.</w:t>
      </w:r>
    </w:p>
    <w:p w14:paraId="55A830AF" w14:textId="77777777" w:rsidR="007B63DE" w:rsidRPr="007B63DE" w:rsidRDefault="007B63DE" w:rsidP="007B63DE"/>
    <w:p w14:paraId="30608031" w14:textId="3159AE78" w:rsidR="009B697E" w:rsidRDefault="009B697E" w:rsidP="009B697E">
      <w:pPr>
        <w:pStyle w:val="Heading2"/>
      </w:pPr>
      <w:bookmarkStart w:id="44" w:name="_Toc151554834"/>
      <w:r>
        <w:t xml:space="preserve">6.2. </w:t>
      </w:r>
      <w:r w:rsidR="00442885">
        <w:tab/>
      </w:r>
      <w:r w:rsidR="00604B8B">
        <w:t>Issues and Risks</w:t>
      </w:r>
      <w:bookmarkEnd w:id="44"/>
    </w:p>
    <w:p w14:paraId="7F66DDF9" w14:textId="31E0DE8D" w:rsidR="007C0409" w:rsidRPr="00A638BF" w:rsidRDefault="007C0409" w:rsidP="007C0409">
      <w:r w:rsidRPr="00A638BF">
        <w:t xml:space="preserve">Multiple potential risks to </w:t>
      </w:r>
      <w:r w:rsidR="00167DBC" w:rsidRPr="00A638BF">
        <w:t xml:space="preserve">the delivery of the project were identified during development, and appropriate mitigation techniques have been put in place to reduce </w:t>
      </w:r>
      <w:r w:rsidR="001B5FFD" w:rsidRPr="00A638BF">
        <w:t>risk. These risks will be discussed in this section.</w:t>
      </w:r>
    </w:p>
    <w:p w14:paraId="6F36FD11" w14:textId="77777777" w:rsidR="0000041C" w:rsidRDefault="0000041C" w:rsidP="007C0409">
      <w:pPr>
        <w:rPr>
          <w:sz w:val="24"/>
          <w:szCs w:val="24"/>
        </w:rPr>
      </w:pPr>
    </w:p>
    <w:p w14:paraId="4EB69029" w14:textId="03D00822" w:rsidR="001B5FFD" w:rsidRDefault="001B1EED" w:rsidP="001B1EED">
      <w:pPr>
        <w:pStyle w:val="Heading3"/>
      </w:pPr>
      <w:bookmarkStart w:id="45" w:name="_Toc151554835"/>
      <w:r>
        <w:t>6.2.1.</w:t>
      </w:r>
      <w:r>
        <w:tab/>
        <w:t>Scope Creep</w:t>
      </w:r>
      <w:bookmarkEnd w:id="45"/>
    </w:p>
    <w:p w14:paraId="2256CE6E" w14:textId="24EEFD25" w:rsidR="001B1EED" w:rsidRPr="00A638BF" w:rsidRDefault="00870366" w:rsidP="001B1EED">
      <w:r w:rsidRPr="00A638BF">
        <w:t xml:space="preserve">Project scope creep is essentially the tendency of projects to </w:t>
      </w:r>
      <w:r w:rsidR="00F2241D" w:rsidRPr="00A638BF">
        <w:t xml:space="preserve">extend beyond its initial boundaries </w:t>
      </w:r>
      <w:r w:rsidR="00F2241D" w:rsidRPr="00A638BF">
        <w:fldChar w:fldCharType="begin"/>
      </w:r>
      <w:r w:rsidR="00064CBA">
        <w:instrText xml:space="preserve"> ADDIN ZOTERO_ITEM CSL_CITATION {"citationID":"yMc9Ih4F","properties":{"unsorted":true,"formattedCitation":"(29)","plainCitation":"(29)","noteIndex":0},"citationItems":[{"id":67,"uris":["http://zotero.org/users/local/tPAIEh28/items/XNNZXM6B"],"itemData":{"id":67,"type":"article-journal","abstract":"Purpose\nThe purpose of this paper is to explore the different views of major project stakeholders about the factors that contribute to poor project scope leading to project scope creep.\n\nDesign/methodology/approach\nMajor factors of project scope creep are identified using commonality analysis of stakeholders’ views. An interview-based industry research method is applied to collect data from different projects in the United Arab Emirates.\n\nFindings\nRelying on stakeholders’ theory, the study proposes a framework for managing project scope creep. Results indicate that communication is among the major causes of project scope creep, as reported by all project stakeholder groups in this study.\n\nPractical implications\nThe study is expected to support the assessment of the causes of project scope creep, simultaneously expanding knowledge on the topic for both researchers and practitioners.\n\nOriginality/value\nThis study is among the first few to explore the commonality of various stakeholder views in the factors that hinder project success.","container-title":"International Journal of Managing Projects in Business","DOI":"10.1108/IJMPB-10-2018-0228","journalAbbreviation":"International Journal of Managing Projects in Business","source":"ResearchGate","title":"Exploring factors behind project scope creep – stakeholders’ perspective","volume":"ahead-of-print","author":[{"family":"Ajmal","given":"Mian"},{"family":"Khan","given":"Mehmood"},{"family":"Al-Yafei","given":"Hanan"}],"issued":{"date-parts":[["2019",11,22]]}}}],"schema":"https://github.com/citation-style-language/schema/raw/master/csl-citation.json"} </w:instrText>
      </w:r>
      <w:r w:rsidR="00F2241D" w:rsidRPr="00A638BF">
        <w:fldChar w:fldCharType="separate"/>
      </w:r>
      <w:r w:rsidR="00064CBA" w:rsidRPr="00064CBA">
        <w:rPr>
          <w:rFonts w:ascii="Calibri" w:hAnsi="Calibri" w:cs="Calibri"/>
        </w:rPr>
        <w:t>(29)</w:t>
      </w:r>
      <w:r w:rsidR="00F2241D" w:rsidRPr="00A638BF">
        <w:fldChar w:fldCharType="end"/>
      </w:r>
      <w:r w:rsidR="00F2241D" w:rsidRPr="00A638BF">
        <w:t xml:space="preserve">. </w:t>
      </w:r>
      <w:r w:rsidR="00390DFB" w:rsidRPr="00A638BF">
        <w:t xml:space="preserve">If a </w:t>
      </w:r>
      <w:r w:rsidR="00CB03D1" w:rsidRPr="00A638BF">
        <w:t xml:space="preserve">project’s requirements </w:t>
      </w:r>
      <w:r w:rsidR="00390DFB" w:rsidRPr="00A638BF">
        <w:t>increase over its lifecycle, it can become a threat to project delivery, as not all requirements may be delivered on time.</w:t>
      </w:r>
    </w:p>
    <w:p w14:paraId="4DCB3140" w14:textId="62DFE51F" w:rsidR="00390DFB" w:rsidRPr="00A638BF" w:rsidRDefault="00390DFB" w:rsidP="001B1EED">
      <w:r w:rsidRPr="00A638BF">
        <w:t xml:space="preserve">To eliminate the potential for scope creep in my project, I outlined a very clear </w:t>
      </w:r>
      <w:r w:rsidR="00E66E47" w:rsidRPr="00A638BF">
        <w:t>project scope</w:t>
      </w:r>
      <w:r w:rsidRPr="00A638BF">
        <w:t xml:space="preserve"> </w:t>
      </w:r>
      <w:r w:rsidR="00E66E47" w:rsidRPr="00A638BF">
        <w:t>(</w:t>
      </w:r>
      <w:r w:rsidR="00CB03D1" w:rsidRPr="00A638BF">
        <w:t xml:space="preserve">see </w:t>
      </w:r>
      <w:r w:rsidR="00E66E47" w:rsidRPr="00A638BF">
        <w:t>section</w:t>
      </w:r>
      <w:r w:rsidR="00CB03D1" w:rsidRPr="00A638BF">
        <w:t xml:space="preserve"> 1.4)</w:t>
      </w:r>
      <w:r w:rsidR="00E66E47" w:rsidRPr="00A638BF">
        <w:t xml:space="preserve"> </w:t>
      </w:r>
      <w:r w:rsidRPr="00A638BF">
        <w:t>and set of requirements</w:t>
      </w:r>
      <w:r w:rsidR="00E66E47" w:rsidRPr="00A638BF">
        <w:t xml:space="preserve"> (</w:t>
      </w:r>
      <w:r w:rsidR="00CB03D1" w:rsidRPr="00A638BF">
        <w:t xml:space="preserve">see </w:t>
      </w:r>
      <w:r w:rsidR="00E66E47" w:rsidRPr="00A638BF">
        <w:t>section</w:t>
      </w:r>
      <w:r w:rsidR="00CB03D1" w:rsidRPr="00A638BF">
        <w:t xml:space="preserve"> 1.3</w:t>
      </w:r>
      <w:r w:rsidR="006B1AD2" w:rsidRPr="00A638BF">
        <w:t>) that</w:t>
      </w:r>
      <w:r w:rsidRPr="00A638BF">
        <w:t xml:space="preserve"> will be strictly adhered to and not expanded throughout project lifecycle. The creation of a GANTT chart also creates a timeline </w:t>
      </w:r>
      <w:r w:rsidR="00CB03D1" w:rsidRPr="00A638BF">
        <w:t>to accompany project scope, withing which all development, testing and evaluation should be completed.</w:t>
      </w:r>
    </w:p>
    <w:p w14:paraId="2CA01541" w14:textId="5D44B1FB" w:rsidR="00CB03D1" w:rsidRPr="00A638BF" w:rsidRDefault="00CB03D1" w:rsidP="001B1EED">
      <w:r w:rsidRPr="00A638BF">
        <w:t>Clearly defining project scope and strictly adhering to the timeline set out by the GANTT chart should eliminate any risks associated with project scope.</w:t>
      </w:r>
    </w:p>
    <w:p w14:paraId="0DA312BB" w14:textId="77777777" w:rsidR="00D04860" w:rsidRDefault="00D04860" w:rsidP="001B1EED">
      <w:pPr>
        <w:rPr>
          <w:sz w:val="24"/>
          <w:szCs w:val="24"/>
        </w:rPr>
      </w:pPr>
    </w:p>
    <w:p w14:paraId="730C9D47" w14:textId="5CC97042" w:rsidR="0000041C" w:rsidRDefault="0000041C" w:rsidP="0000041C">
      <w:pPr>
        <w:pStyle w:val="Heading3"/>
      </w:pPr>
      <w:bookmarkStart w:id="46" w:name="_Toc151554836"/>
      <w:r>
        <w:t>6.2.2.</w:t>
      </w:r>
      <w:r>
        <w:tab/>
      </w:r>
      <w:r w:rsidR="006276D8">
        <w:t>Unexpected Evaluation Results</w:t>
      </w:r>
      <w:bookmarkEnd w:id="46"/>
    </w:p>
    <w:p w14:paraId="6706EA52" w14:textId="77777777" w:rsidR="009A7980" w:rsidRPr="00A638BF" w:rsidRDefault="001A0881" w:rsidP="001A0881">
      <w:r w:rsidRPr="00A638BF">
        <w:t xml:space="preserve">An obvious risk of my application is that it doesn’t yield positive results in the evaluation, </w:t>
      </w:r>
      <w:r w:rsidR="00A7526E" w:rsidRPr="00A638BF">
        <w:t>i.e.,</w:t>
      </w:r>
      <w:r w:rsidRPr="00A638BF">
        <w:t xml:space="preserve"> </w:t>
      </w:r>
      <w:r w:rsidR="00A7526E" w:rsidRPr="00A638BF">
        <w:t>users</w:t>
      </w:r>
      <w:r w:rsidRPr="00A638BF">
        <w:t xml:space="preserve"> don’t find their recommendations to be satisfactory</w:t>
      </w:r>
      <w:r w:rsidR="00A7526E" w:rsidRPr="00A638BF">
        <w:t>. To mitigate this risk, testing and evaluation has been allocated three weeks of time – if evaluation in the f</w:t>
      </w:r>
      <w:r w:rsidR="00CE0D73" w:rsidRPr="00A638BF">
        <w:t xml:space="preserve">irst week gives unsatisfactory results, </w:t>
      </w:r>
      <w:r w:rsidR="00187DF4" w:rsidRPr="00A638BF">
        <w:t>the second week will be</w:t>
      </w:r>
      <w:r w:rsidR="00CE0D73" w:rsidRPr="00A638BF">
        <w:t xml:space="preserve"> reserved to learn from user feedback and refine the application before </w:t>
      </w:r>
      <w:r w:rsidR="00187DF4" w:rsidRPr="00A638BF">
        <w:t>a second</w:t>
      </w:r>
      <w:r w:rsidR="00CE0D73" w:rsidRPr="00A638BF">
        <w:t xml:space="preserve"> evaluation</w:t>
      </w:r>
      <w:r w:rsidR="00187DF4" w:rsidRPr="00A638BF">
        <w:t xml:space="preserve"> in the third week</w:t>
      </w:r>
      <w:r w:rsidR="00CE0D73" w:rsidRPr="00A638BF">
        <w:t xml:space="preserve">. </w:t>
      </w:r>
      <w:r w:rsidR="00996542" w:rsidRPr="00A638BF">
        <w:t>Thoughtful planning has allowed time for this process</w:t>
      </w:r>
      <w:r w:rsidR="00187DF4" w:rsidRPr="00A638BF">
        <w:t>, all before the submission deadline.</w:t>
      </w:r>
      <w:r w:rsidR="002B0ACC" w:rsidRPr="00A638BF">
        <w:t xml:space="preserve"> By doing this, the risk of submitting an application that wasn’t received well by users is mitigated.</w:t>
      </w:r>
    </w:p>
    <w:p w14:paraId="7E4B1A64" w14:textId="0F5833B8" w:rsidR="001A0881" w:rsidRPr="00A638BF" w:rsidRDefault="009A7980" w:rsidP="001A0881">
      <w:r w:rsidRPr="00A638BF">
        <w:t>This is however a contingency plan, and</w:t>
      </w:r>
      <w:r w:rsidR="002B0ACC" w:rsidRPr="00A638BF">
        <w:t xml:space="preserve"> </w:t>
      </w:r>
      <w:r w:rsidRPr="00A638BF">
        <w:t>should</w:t>
      </w:r>
      <w:r w:rsidR="00B800A2" w:rsidRPr="00A638BF">
        <w:t xml:space="preserve"> the evaluation produce satisfactory results on the first attempt, the following two weeks will be used for </w:t>
      </w:r>
      <w:r w:rsidRPr="00A638BF">
        <w:t>more thorough evaluation and other housekeeping.</w:t>
      </w:r>
    </w:p>
    <w:p w14:paraId="192CF783" w14:textId="77777777" w:rsidR="009A7980" w:rsidRDefault="009A7980" w:rsidP="001A0881">
      <w:pPr>
        <w:rPr>
          <w:sz w:val="24"/>
          <w:szCs w:val="24"/>
        </w:rPr>
      </w:pPr>
    </w:p>
    <w:p w14:paraId="77115A32" w14:textId="6B1CE0E0" w:rsidR="009A7980" w:rsidRDefault="009A7980" w:rsidP="009A7980">
      <w:pPr>
        <w:pStyle w:val="Heading3"/>
      </w:pPr>
      <w:bookmarkStart w:id="47" w:name="_Toc151554837"/>
      <w:r>
        <w:t>6.2.3.</w:t>
      </w:r>
      <w:r>
        <w:tab/>
        <w:t>Integration Risks</w:t>
      </w:r>
      <w:bookmarkEnd w:id="47"/>
    </w:p>
    <w:p w14:paraId="187ED6A9" w14:textId="77777777" w:rsidR="007322CF" w:rsidRPr="00A638BF" w:rsidRDefault="009A7980" w:rsidP="009A7980">
      <w:r w:rsidRPr="00A638BF">
        <w:t>When developing</w:t>
      </w:r>
      <w:r w:rsidR="000005BD" w:rsidRPr="00A638BF">
        <w:t xml:space="preserve"> multi-tiered</w:t>
      </w:r>
      <w:r w:rsidRPr="00A638BF">
        <w:t xml:space="preserve"> software</w:t>
      </w:r>
      <w:r w:rsidR="000005BD" w:rsidRPr="00A638BF">
        <w:t>, there is an inherent risk that different</w:t>
      </w:r>
      <w:r w:rsidR="00F16CF5" w:rsidRPr="00A638BF">
        <w:t xml:space="preserve"> technologies will not integrate as expected, which could cause setbacks in the project lifecycle as these issues are addressed.</w:t>
      </w:r>
    </w:p>
    <w:p w14:paraId="700707DB" w14:textId="06C50663" w:rsidR="009A7980" w:rsidRPr="00A638BF" w:rsidRDefault="00F16CF5" w:rsidP="009A7980">
      <w:r w:rsidRPr="00A638BF">
        <w:t xml:space="preserve"> </w:t>
      </w:r>
      <w:r w:rsidR="00796AFD" w:rsidRPr="00A638BF">
        <w:t xml:space="preserve">This risk has been mitigated using thorough research, as technologies were chosen that are often used together and have a track record of good interoperability. For example, </w:t>
      </w:r>
      <w:r w:rsidR="00EE7148" w:rsidRPr="00A638BF">
        <w:t xml:space="preserve">Flask was chosen as the web framework due to its compatibility with the Python language, which the recommender system will be written in. </w:t>
      </w:r>
      <w:r w:rsidR="007322CF" w:rsidRPr="00A638BF">
        <w:t>Both</w:t>
      </w:r>
      <w:r w:rsidR="00EE7148" w:rsidRPr="00A638BF">
        <w:t xml:space="preserve"> are also compatible with </w:t>
      </w:r>
      <w:r w:rsidR="007322CF" w:rsidRPr="00A638BF">
        <w:t>S</w:t>
      </w:r>
      <w:r w:rsidR="00EE7148" w:rsidRPr="00A638BF">
        <w:t xml:space="preserve">potipy, the </w:t>
      </w:r>
      <w:r w:rsidR="007322CF" w:rsidRPr="00A638BF">
        <w:t>Python library for the Spotify Web API.</w:t>
      </w:r>
    </w:p>
    <w:p w14:paraId="51E932CD" w14:textId="4A09DC4F" w:rsidR="003345F4" w:rsidRPr="00A638BF" w:rsidRDefault="003345F4" w:rsidP="009A7980">
      <w:r w:rsidRPr="00A638BF">
        <w:t xml:space="preserve">Furthermore, time has been allocated in the GANTT chart for integration testing after each major component has been developed, which will remove the potential for </w:t>
      </w:r>
      <w:r w:rsidR="00D81D35" w:rsidRPr="00A638BF">
        <w:t>problems relating to integration late in the project lifecycle.</w:t>
      </w:r>
    </w:p>
    <w:p w14:paraId="1017D2C7" w14:textId="77777777" w:rsidR="00D81D35" w:rsidRDefault="00D81D35" w:rsidP="009A7980">
      <w:pPr>
        <w:rPr>
          <w:sz w:val="24"/>
          <w:szCs w:val="24"/>
        </w:rPr>
      </w:pPr>
    </w:p>
    <w:p w14:paraId="2F97300F" w14:textId="40D8C01B" w:rsidR="00D81D35" w:rsidRDefault="00D81D35" w:rsidP="00D81D35">
      <w:pPr>
        <w:pStyle w:val="Heading3"/>
      </w:pPr>
      <w:bookmarkStart w:id="48" w:name="_Toc151554838"/>
      <w:r>
        <w:t>6.2.4.</w:t>
      </w:r>
      <w:r>
        <w:tab/>
        <w:t>External Risks</w:t>
      </w:r>
      <w:bookmarkEnd w:id="48"/>
    </w:p>
    <w:p w14:paraId="226A4B75" w14:textId="77777777" w:rsidR="00F73D0B" w:rsidRPr="00A638BF" w:rsidRDefault="00011778" w:rsidP="00A327ED">
      <w:r w:rsidRPr="00A638BF">
        <w:t xml:space="preserve">External risks </w:t>
      </w:r>
      <w:proofErr w:type="gramStart"/>
      <w:r w:rsidRPr="00A638BF">
        <w:t>is</w:t>
      </w:r>
      <w:proofErr w:type="gramEnd"/>
      <w:r w:rsidRPr="00A638BF">
        <w:t xml:space="preserve"> an umbrella term used to encompass any risks not related to project development, such as </w:t>
      </w:r>
      <w:r w:rsidR="00022FD1" w:rsidRPr="00A638BF">
        <w:t xml:space="preserve">lost files or broken hardware. </w:t>
      </w:r>
    </w:p>
    <w:p w14:paraId="6E6F70EE" w14:textId="3034F6B0" w:rsidR="004425EA" w:rsidRPr="00A638BF" w:rsidRDefault="00022FD1" w:rsidP="00A327ED">
      <w:r w:rsidRPr="00A638BF">
        <w:t xml:space="preserve">These two risks </w:t>
      </w:r>
      <w:r w:rsidR="00F73D0B" w:rsidRPr="00A638BF">
        <w:t>have</w:t>
      </w:r>
      <w:r w:rsidRPr="00A638BF">
        <w:t xml:space="preserve"> been mitigated by using cloud storage for important project files – all the code and data have been saved to OneDrive, allowing them to be accessed case the local versions become </w:t>
      </w:r>
      <w:r w:rsidR="004425EA" w:rsidRPr="00A638BF">
        <w:t>inaccessible.</w:t>
      </w:r>
    </w:p>
    <w:p w14:paraId="1B02E5F7" w14:textId="451121A0" w:rsidR="00A327ED" w:rsidRPr="00A638BF" w:rsidRDefault="00EC3AA3" w:rsidP="00A327ED">
      <w:r w:rsidRPr="00A638BF">
        <w:t>All code has also been uploaded to a remote GitHub repository</w:t>
      </w:r>
      <w:r w:rsidR="00DF7848" w:rsidRPr="00A638BF">
        <w:t xml:space="preserve"> which allows code to be reverted to previous versions</w:t>
      </w:r>
      <w:r w:rsidR="00F73D0B" w:rsidRPr="00A638BF">
        <w:t>.</w:t>
      </w:r>
      <w:r w:rsidR="00DF7848" w:rsidRPr="00A638BF">
        <w:t xml:space="preserve"> </w:t>
      </w:r>
      <w:r w:rsidR="00F73D0B" w:rsidRPr="00A638BF">
        <w:t>In</w:t>
      </w:r>
      <w:r w:rsidR="00DF7848" w:rsidRPr="00A638BF">
        <w:t xml:space="preserve"> a situation where </w:t>
      </w:r>
      <w:r w:rsidR="00F73D0B" w:rsidRPr="00A638BF">
        <w:t xml:space="preserve">important </w:t>
      </w:r>
      <w:r w:rsidR="00DF7848" w:rsidRPr="00A638BF">
        <w:t xml:space="preserve">code </w:t>
      </w:r>
      <w:r w:rsidR="00F73D0B" w:rsidRPr="00A638BF">
        <w:t>is deleted or the application stops functioning, the project can be rolled back to a previous version that is known to be functional.</w:t>
      </w:r>
    </w:p>
    <w:p w14:paraId="05E681E1" w14:textId="77777777" w:rsidR="009A7980" w:rsidRPr="009A7980" w:rsidRDefault="009A7980" w:rsidP="001A0881">
      <w:pPr>
        <w:rPr>
          <w:sz w:val="24"/>
          <w:szCs w:val="24"/>
        </w:rPr>
      </w:pPr>
    </w:p>
    <w:p w14:paraId="79BD6D07" w14:textId="77777777" w:rsidR="0000041C" w:rsidRPr="00C046C6" w:rsidRDefault="0000041C" w:rsidP="001B1EED">
      <w:pPr>
        <w:rPr>
          <w:sz w:val="24"/>
          <w:szCs w:val="24"/>
        </w:rPr>
      </w:pPr>
    </w:p>
    <w:p w14:paraId="0122B0BF" w14:textId="77777777" w:rsidR="007B63DE" w:rsidRDefault="007B63DE" w:rsidP="009B697E">
      <w:pPr>
        <w:pStyle w:val="Heading2"/>
      </w:pPr>
    </w:p>
    <w:p w14:paraId="2AE333CE" w14:textId="5886FF98" w:rsidR="00536DA2" w:rsidRDefault="009B697E" w:rsidP="009B697E">
      <w:pPr>
        <w:pStyle w:val="Heading2"/>
      </w:pPr>
      <w:bookmarkStart w:id="49" w:name="_Toc151554839"/>
      <w:r>
        <w:t xml:space="preserve">6.3. </w:t>
      </w:r>
      <w:r w:rsidR="00442885">
        <w:tab/>
      </w:r>
      <w:r w:rsidR="00604B8B">
        <w:t>Plans and Future Work</w:t>
      </w:r>
      <w:bookmarkEnd w:id="49"/>
    </w:p>
    <w:p w14:paraId="39967009" w14:textId="353B4463" w:rsidR="004E4A45" w:rsidRPr="00A638BF" w:rsidRDefault="004E4A45" w:rsidP="004E4A45">
      <w:r w:rsidRPr="00A638BF">
        <w:t xml:space="preserve">The main areas of work </w:t>
      </w:r>
      <w:r w:rsidR="006E027B" w:rsidRPr="00A638BF">
        <w:t>are yet to be completed are:</w:t>
      </w:r>
    </w:p>
    <w:p w14:paraId="59AB7F1A" w14:textId="25404253" w:rsidR="006E027B" w:rsidRPr="00A638BF" w:rsidRDefault="006E027B" w:rsidP="006E027B">
      <w:pPr>
        <w:pStyle w:val="ListParagraph"/>
        <w:numPr>
          <w:ilvl w:val="0"/>
          <w:numId w:val="6"/>
        </w:numPr>
      </w:pPr>
      <w:r w:rsidRPr="00A638BF">
        <w:t>Implement the database.</w:t>
      </w:r>
    </w:p>
    <w:p w14:paraId="5A9D94AA" w14:textId="5AA39539" w:rsidR="006E027B" w:rsidRPr="00A638BF" w:rsidRDefault="006E027B" w:rsidP="006E027B">
      <w:pPr>
        <w:pStyle w:val="ListParagraph"/>
        <w:numPr>
          <w:ilvl w:val="0"/>
          <w:numId w:val="6"/>
        </w:numPr>
      </w:pPr>
      <w:r w:rsidRPr="00A638BF">
        <w:t xml:space="preserve">Improve the </w:t>
      </w:r>
      <w:r w:rsidR="00203297" w:rsidRPr="00A638BF">
        <w:t>frontend.</w:t>
      </w:r>
      <w:r w:rsidRPr="00A638BF">
        <w:t xml:space="preserve"> </w:t>
      </w:r>
    </w:p>
    <w:p w14:paraId="60273835" w14:textId="219B6C4B" w:rsidR="00203297" w:rsidRPr="00A638BF" w:rsidRDefault="00203297" w:rsidP="006E027B">
      <w:pPr>
        <w:pStyle w:val="ListParagraph"/>
        <w:numPr>
          <w:ilvl w:val="0"/>
          <w:numId w:val="6"/>
        </w:numPr>
      </w:pPr>
      <w:r w:rsidRPr="00A638BF">
        <w:t>Enhance the recommender system.</w:t>
      </w:r>
    </w:p>
    <w:p w14:paraId="48A0426F" w14:textId="0E5AF23F" w:rsidR="00203297" w:rsidRPr="00A638BF" w:rsidRDefault="00203297" w:rsidP="006E027B">
      <w:pPr>
        <w:pStyle w:val="ListParagraph"/>
        <w:numPr>
          <w:ilvl w:val="0"/>
          <w:numId w:val="6"/>
        </w:numPr>
      </w:pPr>
      <w:r w:rsidRPr="00A638BF">
        <w:t>Testing and evaluation</w:t>
      </w:r>
    </w:p>
    <w:p w14:paraId="711176F6" w14:textId="77777777" w:rsidR="00011579" w:rsidRPr="00A638BF" w:rsidRDefault="00011579" w:rsidP="00011579">
      <w:pPr>
        <w:pStyle w:val="ListParagraph"/>
      </w:pPr>
    </w:p>
    <w:p w14:paraId="12AAB2C6" w14:textId="355F6B11" w:rsidR="00203297" w:rsidRPr="00A638BF" w:rsidRDefault="00203297" w:rsidP="00011579">
      <w:pPr>
        <w:pStyle w:val="Heading3"/>
        <w:rPr>
          <w:sz w:val="22"/>
          <w:szCs w:val="22"/>
        </w:rPr>
      </w:pPr>
      <w:bookmarkStart w:id="50" w:name="_Toc151554840"/>
      <w:r w:rsidRPr="00A638BF">
        <w:rPr>
          <w:sz w:val="22"/>
          <w:szCs w:val="22"/>
        </w:rPr>
        <w:t>6.3</w:t>
      </w:r>
      <w:r w:rsidR="00011579" w:rsidRPr="00A638BF">
        <w:rPr>
          <w:sz w:val="22"/>
          <w:szCs w:val="22"/>
        </w:rPr>
        <w:t>.1.</w:t>
      </w:r>
      <w:r w:rsidR="00011579" w:rsidRPr="00A638BF">
        <w:rPr>
          <w:sz w:val="22"/>
          <w:szCs w:val="22"/>
        </w:rPr>
        <w:tab/>
        <w:t>Database</w:t>
      </w:r>
      <w:bookmarkEnd w:id="50"/>
    </w:p>
    <w:p w14:paraId="4A9A2311" w14:textId="7B0E2877" w:rsidR="003C0A76" w:rsidRPr="00A638BF" w:rsidRDefault="003C0A76" w:rsidP="003C0A76">
      <w:r w:rsidRPr="00A638BF">
        <w:t xml:space="preserve">As described in the prototype development, the Spotify songs dataset is currently stored locally on </w:t>
      </w:r>
      <w:r w:rsidR="00CE429A" w:rsidRPr="00A638BF">
        <w:t xml:space="preserve">the machine where the app resides. This is only suitable for the app while it’s in development, as it requires every user of the app to have this large dataset saved to their device. To address this issue, this dataset needs to be exported to an external database. By doing this, users will be able to </w:t>
      </w:r>
      <w:r w:rsidR="00F729A6" w:rsidRPr="00A638BF">
        <w:t xml:space="preserve">use the full functionality of the </w:t>
      </w:r>
      <w:r w:rsidR="0014687A" w:rsidRPr="00A638BF">
        <w:t>application without having to interact directly with the dataset.</w:t>
      </w:r>
    </w:p>
    <w:p w14:paraId="7A98A3E9" w14:textId="624BC66D" w:rsidR="00344C2A" w:rsidRPr="00A638BF" w:rsidRDefault="006455C8" w:rsidP="003C0A76">
      <w:r w:rsidRPr="00A638BF">
        <w:lastRenderedPageBreak/>
        <w:t xml:space="preserve">Going forward, research will be conducted on viable </w:t>
      </w:r>
      <w:r w:rsidR="00C771F3" w:rsidRPr="00A638BF">
        <w:t>DBMS solutions, and a suitable option will be chosen and implemented.</w:t>
      </w:r>
    </w:p>
    <w:p w14:paraId="15DF18DD" w14:textId="77777777" w:rsidR="00011579" w:rsidRPr="00011579" w:rsidRDefault="00011579" w:rsidP="00011579"/>
    <w:p w14:paraId="62081F09" w14:textId="561C9BF4" w:rsidR="00011579" w:rsidRDefault="00011579" w:rsidP="00011579">
      <w:pPr>
        <w:pStyle w:val="Heading3"/>
      </w:pPr>
      <w:bookmarkStart w:id="51" w:name="_Toc151554841"/>
      <w:r>
        <w:t>6.3.2.</w:t>
      </w:r>
      <w:r>
        <w:tab/>
        <w:t>Frontend</w:t>
      </w:r>
      <w:bookmarkEnd w:id="51"/>
    </w:p>
    <w:p w14:paraId="37B8256C" w14:textId="5211B2CB" w:rsidR="009A6696" w:rsidRPr="00A638BF" w:rsidRDefault="00155F98" w:rsidP="001168F9">
      <w:r w:rsidRPr="00A638BF">
        <w:t>In the prototype development, a large portion of development time</w:t>
      </w:r>
      <w:r w:rsidR="004F7663" w:rsidRPr="00A638BF">
        <w:t xml:space="preserve"> was allocated to having the complex functionality of the </w:t>
      </w:r>
      <w:r w:rsidRPr="00A638BF">
        <w:t>application working, such as the Spotify authentication and the basic recommender system – less time was allocated to the frontend development, which was considered a lower priority goal. For this reason, the current frontend is very basic, and does not resemble the design illustrated in section 3.4.3.</w:t>
      </w:r>
      <w:r w:rsidR="003E495C" w:rsidRPr="00A638BF">
        <w:t xml:space="preserve"> The frontend will be </w:t>
      </w:r>
      <w:r w:rsidR="004E42D4" w:rsidRPr="00A638BF">
        <w:t xml:space="preserve">improved greatly in the remainder of </w:t>
      </w:r>
      <w:r w:rsidR="00F85685" w:rsidRPr="00A638BF">
        <w:t xml:space="preserve">the development </w:t>
      </w:r>
      <w:r w:rsidR="00566DCA" w:rsidRPr="00A638BF">
        <w:t>process,</w:t>
      </w:r>
      <w:r w:rsidR="00F85685" w:rsidRPr="00A638BF">
        <w:t xml:space="preserve"> so it reflects the design that has been set out</w:t>
      </w:r>
      <w:r w:rsidR="000E0FF6" w:rsidRPr="00A638BF">
        <w:t>, and to deliver the desired user experience</w:t>
      </w:r>
      <w:r w:rsidR="00F85685" w:rsidRPr="00A638BF">
        <w:t>.</w:t>
      </w:r>
    </w:p>
    <w:p w14:paraId="792EF041" w14:textId="14AB2B0D" w:rsidR="003E495C" w:rsidRPr="00A638BF" w:rsidRDefault="00F85685" w:rsidP="001168F9">
      <w:r w:rsidRPr="00A638BF">
        <w:t xml:space="preserve"> </w:t>
      </w:r>
      <w:r w:rsidR="009D67F3" w:rsidRPr="00A638BF">
        <w:t>Some more frontend elements also need to be implemented to allow the full functionality of the application to work</w:t>
      </w:r>
      <w:r w:rsidR="009A6696" w:rsidRPr="00A638BF">
        <w:t xml:space="preserve"> – the “mood” sliders need to be implemented to allow the mood-based </w:t>
      </w:r>
      <w:r w:rsidR="0074406D" w:rsidRPr="00A638BF">
        <w:t>recommendation functionality to work as intended.</w:t>
      </w:r>
    </w:p>
    <w:p w14:paraId="60BF3670" w14:textId="3A718947" w:rsidR="000E0FF6" w:rsidRPr="00A638BF" w:rsidRDefault="000E0FF6" w:rsidP="001168F9">
      <w:r w:rsidRPr="00A638BF">
        <w:t>For these reasons, a substantial amount of time will be allocated to frontend development going forward.</w:t>
      </w:r>
    </w:p>
    <w:p w14:paraId="11F5E129" w14:textId="77777777" w:rsidR="00011579" w:rsidRPr="00011579" w:rsidRDefault="00011579" w:rsidP="00011579"/>
    <w:p w14:paraId="162011EF" w14:textId="319759A8" w:rsidR="00011579" w:rsidRDefault="00011579" w:rsidP="00011579">
      <w:pPr>
        <w:pStyle w:val="Heading3"/>
      </w:pPr>
      <w:bookmarkStart w:id="52" w:name="_Toc151554842"/>
      <w:r>
        <w:t>6.3.3.</w:t>
      </w:r>
      <w:r>
        <w:tab/>
      </w:r>
      <w:r w:rsidR="003C0A76">
        <w:t>Recommender System</w:t>
      </w:r>
      <w:bookmarkEnd w:id="52"/>
    </w:p>
    <w:p w14:paraId="3FEC9C15" w14:textId="5A4F42DE" w:rsidR="00510F46" w:rsidRPr="00A638BF" w:rsidRDefault="00960FA4" w:rsidP="00960FA4">
      <w:r w:rsidRPr="00A638BF">
        <w:t xml:space="preserve">The recommender system developed at the interim stage does not deliver </w:t>
      </w:r>
      <w:r w:rsidR="000E5EF6" w:rsidRPr="00A638BF">
        <w:t>all</w:t>
      </w:r>
      <w:r w:rsidRPr="00A638BF">
        <w:t xml:space="preserve"> the promised functionality yet – namely, it doesn’t account for mood</w:t>
      </w:r>
      <w:r w:rsidR="000E5EF6" w:rsidRPr="00A638BF">
        <w:t xml:space="preserve">. </w:t>
      </w:r>
      <w:r w:rsidR="005B18A6" w:rsidRPr="00A638BF">
        <w:t xml:space="preserve">Generating mood-based recommendations </w:t>
      </w:r>
      <w:r w:rsidR="008E4F76" w:rsidRPr="00A638BF">
        <w:t xml:space="preserve">is the primary </w:t>
      </w:r>
      <w:r w:rsidR="005B18A6" w:rsidRPr="00A638BF">
        <w:t>functionality of he project and is seen as the highest priority goal</w:t>
      </w:r>
      <w:r w:rsidR="00D16957" w:rsidRPr="00A638BF">
        <w:t xml:space="preserve">. For this reason, it will be the first area of work tackled after the </w:t>
      </w:r>
      <w:r w:rsidR="00DD7BDB" w:rsidRPr="00A638BF">
        <w:t xml:space="preserve">interim stage, to allow ample time for coding, testing, and addressing any issues that may arise in </w:t>
      </w:r>
      <w:r w:rsidR="00510F46" w:rsidRPr="00A638BF">
        <w:t xml:space="preserve">the development process. The coding will consist of implementing frontend elements that allow users to alter the mood of recommendations, and underlying </w:t>
      </w:r>
      <w:r w:rsidR="004732C8" w:rsidRPr="00A638BF">
        <w:t xml:space="preserve">code that </w:t>
      </w:r>
      <w:r w:rsidR="00B41B0C" w:rsidRPr="00A638BF">
        <w:t>adds these variables to the features derived from the user’s playlist before they are passed into the recommender system.</w:t>
      </w:r>
    </w:p>
    <w:p w14:paraId="2A3BB21C" w14:textId="47475081" w:rsidR="00077024" w:rsidRPr="00A638BF" w:rsidRDefault="00B41B0C" w:rsidP="00960FA4">
      <w:r w:rsidRPr="00A638BF">
        <w:t xml:space="preserve">The accuracy of the recommendations is also not yet at the desired level. </w:t>
      </w:r>
      <w:r w:rsidR="00566DCA" w:rsidRPr="00A638BF">
        <w:t xml:space="preserve">While the generated recommendations are accurate with regards to audio features, they often fall into wildly different genres, or are even in different languages, </w:t>
      </w:r>
      <w:r w:rsidR="00077024" w:rsidRPr="00A638BF">
        <w:t>than</w:t>
      </w:r>
      <w:r w:rsidR="00566DCA" w:rsidRPr="00A638BF">
        <w:t xml:space="preserve"> the user’s taste. To </w:t>
      </w:r>
      <w:r w:rsidR="0090538A" w:rsidRPr="00A638BF">
        <w:t>address this issue, the recommender system will be enhanced to account for the genre of music.</w:t>
      </w:r>
      <w:r w:rsidR="00986352" w:rsidRPr="00A638BF">
        <w:t xml:space="preserve"> The genres of songs are not currently being </w:t>
      </w:r>
      <w:r w:rsidR="00C62C46" w:rsidRPr="00A638BF">
        <w:t>represented by a feature in the recommender system</w:t>
      </w:r>
      <w:r w:rsidR="00A65173" w:rsidRPr="00A638BF">
        <w:t xml:space="preserve"> </w:t>
      </w:r>
      <w:r w:rsidR="00C62C46" w:rsidRPr="00A638BF">
        <w:t xml:space="preserve">– this will be amended by </w:t>
      </w:r>
      <w:r w:rsidR="00970A7C" w:rsidRPr="00A638BF">
        <w:t>using “</w:t>
      </w:r>
      <w:r w:rsidR="00C62C46" w:rsidRPr="00A638BF">
        <w:t>one hot encoding</w:t>
      </w:r>
      <w:r w:rsidR="00970A7C" w:rsidRPr="00A638BF">
        <w:t>” on</w:t>
      </w:r>
      <w:r w:rsidR="00C62C46" w:rsidRPr="00A638BF">
        <w:t xml:space="preserve"> the </w:t>
      </w:r>
      <w:r w:rsidR="00A65173" w:rsidRPr="00A638BF">
        <w:t>genres. One</w:t>
      </w:r>
      <w:r w:rsidR="00970A7C" w:rsidRPr="00A638BF">
        <w:t xml:space="preserve"> </w:t>
      </w:r>
      <w:r w:rsidR="00A65173" w:rsidRPr="00A638BF">
        <w:t>hot encoding involves representing categorical values, like “genre” in our case, as numerical values so they can be interpreted easily by machine learning models</w:t>
      </w:r>
      <w:r w:rsidR="00077024" w:rsidRPr="00A638BF">
        <w:t xml:space="preserve"> </w:t>
      </w:r>
      <w:r w:rsidR="00077024" w:rsidRPr="00A638BF">
        <w:fldChar w:fldCharType="begin"/>
      </w:r>
      <w:r w:rsidR="00064CBA">
        <w:instrText xml:space="preserve"> ADDIN ZOTERO_ITEM CSL_CITATION {"citationID":"LjT3KPoA","properties":{"formattedCitation":"(30)","plainCitation":"(30)","noteIndex":0},"citationItems":[{"id":65,"uris":["http://zotero.org/users/local/tPAIEh28/items/XVJEYIQG"],"itemData":{"id":65,"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11,18]]},"issued":{"date-parts":[["2023",3,13]]}}}],"schema":"https://github.com/citation-style-language/schema/raw/master/csl-citation.json"} </w:instrText>
      </w:r>
      <w:r w:rsidR="00077024" w:rsidRPr="00A638BF">
        <w:fldChar w:fldCharType="separate"/>
      </w:r>
      <w:r w:rsidR="00064CBA" w:rsidRPr="00064CBA">
        <w:rPr>
          <w:rFonts w:ascii="Calibri" w:hAnsi="Calibri" w:cs="Calibri"/>
        </w:rPr>
        <w:t>(30)</w:t>
      </w:r>
      <w:r w:rsidR="00077024" w:rsidRPr="00A638BF">
        <w:fldChar w:fldCharType="end"/>
      </w:r>
      <w:r w:rsidR="00077024" w:rsidRPr="00A638BF">
        <w:t>.</w:t>
      </w:r>
      <w:r w:rsidR="00970A7C" w:rsidRPr="00A638BF">
        <w:t xml:space="preserve"> </w:t>
      </w:r>
      <w:r w:rsidR="00077024" w:rsidRPr="00A638BF">
        <w:t xml:space="preserve">By </w:t>
      </w:r>
      <w:r w:rsidR="007C67CF" w:rsidRPr="00A638BF">
        <w:t xml:space="preserve">accounting for genre in generating recommendations, </w:t>
      </w:r>
      <w:r w:rsidR="00970A7C" w:rsidRPr="00A638BF">
        <w:t>the system will hopefully achieve a greater level of accuracy. One hot encoding will be thoroughly researched, and eventually implemented going forward.</w:t>
      </w:r>
    </w:p>
    <w:p w14:paraId="3D8D0AEB" w14:textId="77777777" w:rsidR="00011579" w:rsidRPr="00011579" w:rsidRDefault="00011579" w:rsidP="00011579"/>
    <w:p w14:paraId="08252F0C" w14:textId="3E6EB307" w:rsidR="00011579" w:rsidRDefault="00011579" w:rsidP="00011579">
      <w:pPr>
        <w:pStyle w:val="Heading3"/>
      </w:pPr>
      <w:bookmarkStart w:id="53" w:name="_Toc151554843"/>
      <w:r>
        <w:t>6.3.4.</w:t>
      </w:r>
      <w:r w:rsidR="003C0A76">
        <w:tab/>
        <w:t>Testing and Evaluation</w:t>
      </w:r>
      <w:bookmarkEnd w:id="53"/>
    </w:p>
    <w:p w14:paraId="3A78A961" w14:textId="64D67C48" w:rsidR="00804C98" w:rsidRPr="00A638BF" w:rsidRDefault="005D44B5" w:rsidP="00604B8B">
      <w:r w:rsidRPr="00A638BF">
        <w:t>Testing and evaluation have not yet been dealt with at the interim stage. As more components are developed, time will be allocated for incremental integration testing</w:t>
      </w:r>
      <w:r w:rsidR="00C63144" w:rsidRPr="00A638BF">
        <w:t xml:space="preserve">, the benefits of which were discussed in section 4.2.1. The testing and evaluation plan outlined in section 4 will </w:t>
      </w:r>
      <w:r w:rsidR="00E60C68" w:rsidRPr="00A638BF">
        <w:t xml:space="preserve">be completed at </w:t>
      </w:r>
      <w:r w:rsidR="00E60C68" w:rsidRPr="00A638BF">
        <w:lastRenderedPageBreak/>
        <w:t>appropriate times in the development cycle. The</w:t>
      </w:r>
      <w:r w:rsidR="004617A9" w:rsidRPr="00A638BF">
        <w:t xml:space="preserve"> times at which testing will take place are detailed in the GANTT chart.</w:t>
      </w:r>
    </w:p>
    <w:p w14:paraId="03D1030E" w14:textId="77777777" w:rsidR="00804C98" w:rsidRPr="00804C98" w:rsidRDefault="00804C98" w:rsidP="00604B8B">
      <w:pPr>
        <w:rPr>
          <w:sz w:val="24"/>
          <w:szCs w:val="24"/>
        </w:rPr>
      </w:pPr>
    </w:p>
    <w:p w14:paraId="2AF49336" w14:textId="77777777" w:rsidR="008E297A" w:rsidRDefault="008E297A" w:rsidP="00604B8B"/>
    <w:p w14:paraId="693B1CDF" w14:textId="5BBCEF68" w:rsidR="00604B8B" w:rsidRDefault="00604B8B" w:rsidP="00604B8B">
      <w:pPr>
        <w:pStyle w:val="Heading3"/>
      </w:pPr>
      <w:bookmarkStart w:id="54" w:name="_Toc151554844"/>
      <w:r>
        <w:t>6.3.</w:t>
      </w:r>
      <w:r w:rsidR="00011579">
        <w:t>5</w:t>
      </w:r>
      <w:r>
        <w:t xml:space="preserve">. </w:t>
      </w:r>
      <w:r w:rsidR="00442885">
        <w:tab/>
      </w:r>
      <w:r>
        <w:t>GANTT Chart</w:t>
      </w:r>
      <w:bookmarkEnd w:id="54"/>
    </w:p>
    <w:p w14:paraId="38FA3E39" w14:textId="5812B4E9" w:rsidR="00E6468A" w:rsidRPr="00E6468A" w:rsidRDefault="00E6468A" w:rsidP="00E6468A">
      <w:r>
        <w:t>The following GANTT charts outline a planned timeline of work, up to the interim stage, and from the interim stage until final submission.</w:t>
      </w:r>
    </w:p>
    <w:p w14:paraId="5480EA94" w14:textId="77777777" w:rsidR="00E6468A" w:rsidRDefault="00E6468A" w:rsidP="008E297A"/>
    <w:p w14:paraId="31D3F2FB" w14:textId="50BF5B69" w:rsidR="008E297A" w:rsidRPr="00E6468A" w:rsidRDefault="008719DF" w:rsidP="007C75AF">
      <w:pPr>
        <w:pStyle w:val="Heading3"/>
      </w:pPr>
      <w:bookmarkStart w:id="55" w:name="_Toc151554845"/>
      <w:r w:rsidRPr="00E6468A">
        <w:rPr>
          <w:noProof/>
        </w:rPr>
        <w:drawing>
          <wp:anchor distT="0" distB="0" distL="114300" distR="114300" simplePos="0" relativeHeight="251658240" behindDoc="1" locked="0" layoutInCell="1" allowOverlap="1" wp14:anchorId="1E9DAA01" wp14:editId="29FF92FD">
            <wp:simplePos x="0" y="0"/>
            <wp:positionH relativeFrom="column">
              <wp:posOffset>-762000</wp:posOffset>
            </wp:positionH>
            <wp:positionV relativeFrom="paragraph">
              <wp:posOffset>285750</wp:posOffset>
            </wp:positionV>
            <wp:extent cx="7155180" cy="2948940"/>
            <wp:effectExtent l="0" t="0" r="7620" b="3810"/>
            <wp:wrapTight wrapText="bothSides">
              <wp:wrapPolygon edited="0">
                <wp:start x="0" y="0"/>
                <wp:lineTo x="0" y="21488"/>
                <wp:lineTo x="21565" y="21488"/>
                <wp:lineTo x="21565" y="0"/>
                <wp:lineTo x="0" y="0"/>
              </wp:wrapPolygon>
            </wp:wrapTight>
            <wp:docPr id="1994116963"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16963" name="Picture 1" descr="A graph with different colored squar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7155180" cy="2948940"/>
                    </a:xfrm>
                    <a:prstGeom prst="rect">
                      <a:avLst/>
                    </a:prstGeom>
                  </pic:spPr>
                </pic:pic>
              </a:graphicData>
            </a:graphic>
            <wp14:sizeRelH relativeFrom="page">
              <wp14:pctWidth>0</wp14:pctWidth>
            </wp14:sizeRelH>
            <wp14:sizeRelV relativeFrom="page">
              <wp14:pctHeight>0</wp14:pctHeight>
            </wp14:sizeRelV>
          </wp:anchor>
        </w:drawing>
      </w:r>
      <w:r w:rsidR="007C75AF">
        <w:t>6.3.5.1.   Until Interim Submission</w:t>
      </w:r>
      <w:bookmarkEnd w:id="55"/>
    </w:p>
    <w:p w14:paraId="3F685DF9" w14:textId="77777777" w:rsidR="00E6468A" w:rsidRDefault="00E6468A" w:rsidP="008A58DD"/>
    <w:p w14:paraId="1BCF7546" w14:textId="4A418213" w:rsidR="008A58DD" w:rsidRDefault="008A58DD" w:rsidP="008A58DD"/>
    <w:p w14:paraId="52745103" w14:textId="4F39EAA2" w:rsidR="00DC222F" w:rsidRDefault="00A7526E" w:rsidP="00E6468A">
      <w:pPr>
        <w:pStyle w:val="Heading3"/>
      </w:pPr>
      <w:bookmarkStart w:id="56" w:name="_Toc151554846"/>
      <w:r>
        <w:rPr>
          <w:noProof/>
        </w:rPr>
        <w:lastRenderedPageBreak/>
        <w:drawing>
          <wp:anchor distT="0" distB="0" distL="114300" distR="114300" simplePos="0" relativeHeight="251659264" behindDoc="1" locked="0" layoutInCell="1" allowOverlap="1" wp14:anchorId="26358A62" wp14:editId="13D06DF4">
            <wp:simplePos x="0" y="0"/>
            <wp:positionH relativeFrom="column">
              <wp:posOffset>-764540</wp:posOffset>
            </wp:positionH>
            <wp:positionV relativeFrom="paragraph">
              <wp:posOffset>311150</wp:posOffset>
            </wp:positionV>
            <wp:extent cx="7404382" cy="3482340"/>
            <wp:effectExtent l="0" t="0" r="6350" b="3810"/>
            <wp:wrapTight wrapText="bothSides">
              <wp:wrapPolygon edited="0">
                <wp:start x="0" y="0"/>
                <wp:lineTo x="0" y="21505"/>
                <wp:lineTo x="21563" y="21505"/>
                <wp:lineTo x="21563" y="0"/>
                <wp:lineTo x="0" y="0"/>
              </wp:wrapPolygon>
            </wp:wrapTight>
            <wp:docPr id="128425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5195" name="Picture 1" descr="A screenshot of a compu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7404382" cy="3482340"/>
                    </a:xfrm>
                    <a:prstGeom prst="rect">
                      <a:avLst/>
                    </a:prstGeom>
                  </pic:spPr>
                </pic:pic>
              </a:graphicData>
            </a:graphic>
            <wp14:sizeRelH relativeFrom="page">
              <wp14:pctWidth>0</wp14:pctWidth>
            </wp14:sizeRelH>
            <wp14:sizeRelV relativeFrom="page">
              <wp14:pctHeight>0</wp14:pctHeight>
            </wp14:sizeRelV>
          </wp:anchor>
        </w:drawing>
      </w:r>
      <w:r w:rsidR="007C75AF">
        <w:t xml:space="preserve">6.3.5.3.    </w:t>
      </w:r>
      <w:r w:rsidR="00E6468A">
        <w:t>Until Final Submission</w:t>
      </w:r>
      <w:bookmarkEnd w:id="56"/>
    </w:p>
    <w:p w14:paraId="07F4C296" w14:textId="77777777" w:rsidR="00A7526E" w:rsidRPr="00A7526E" w:rsidRDefault="00A7526E" w:rsidP="00A7526E"/>
    <w:p w14:paraId="7622517D" w14:textId="3B65E61E" w:rsidR="00A7526E" w:rsidRPr="00A7526E" w:rsidRDefault="00A7526E" w:rsidP="00A7526E"/>
    <w:p w14:paraId="00D2C53E" w14:textId="47363E7A" w:rsidR="008A58DD" w:rsidRDefault="008A58DD" w:rsidP="00E6468A">
      <w:pPr>
        <w:pStyle w:val="Heading3"/>
      </w:pPr>
      <w:r>
        <w:br w:type="page"/>
      </w:r>
    </w:p>
    <w:p w14:paraId="30E58197" w14:textId="77777777" w:rsidR="008A58DD" w:rsidRDefault="008A58DD" w:rsidP="008A58DD">
      <w:pPr>
        <w:pStyle w:val="Heading1"/>
      </w:pPr>
      <w:bookmarkStart w:id="57" w:name="_Toc151554847"/>
      <w:r>
        <w:lastRenderedPageBreak/>
        <w:t>Bibliography</w:t>
      </w:r>
      <w:bookmarkEnd w:id="57"/>
    </w:p>
    <w:p w14:paraId="0B5180F8" w14:textId="77777777" w:rsidR="00064CBA" w:rsidRPr="00064CBA" w:rsidRDefault="00C10852" w:rsidP="00064CBA">
      <w:pPr>
        <w:pStyle w:val="Bibliography"/>
        <w:rPr>
          <w:rFonts w:ascii="Calibri" w:hAnsi="Calibri" w:cs="Calibri"/>
        </w:rPr>
      </w:pPr>
      <w:r>
        <w:fldChar w:fldCharType="begin"/>
      </w:r>
      <w:r w:rsidR="00861C6E">
        <w:instrText xml:space="preserve"> ADDIN ZOTERO_BIBL {"uncited":[],"omitted":[],"custom":[]} CSL_BIBLIOGRAPHY </w:instrText>
      </w:r>
      <w:r>
        <w:fldChar w:fldCharType="separate"/>
      </w:r>
      <w:r w:rsidR="00064CBA" w:rsidRPr="00064CBA">
        <w:rPr>
          <w:rFonts w:ascii="Calibri" w:hAnsi="Calibri" w:cs="Calibri"/>
        </w:rPr>
        <w:t>1.</w:t>
      </w:r>
      <w:r w:rsidR="00064CBA" w:rsidRPr="00064CBA">
        <w:rPr>
          <w:rFonts w:ascii="Calibri" w:hAnsi="Calibri" w:cs="Calibri"/>
        </w:rPr>
        <w:tab/>
        <w:t>Statista [Internet]. [cited 2023 Oct 31]. Music streaming services subscribers market shares 2022. Available from: https://www.statista.com/statistics/653926/music-streaming-service-subscriber-share/</w:t>
      </w:r>
    </w:p>
    <w:p w14:paraId="50CD5C5F" w14:textId="77777777" w:rsidR="00064CBA" w:rsidRPr="00064CBA" w:rsidRDefault="00064CBA" w:rsidP="00064CBA">
      <w:pPr>
        <w:pStyle w:val="Bibliography"/>
        <w:rPr>
          <w:rFonts w:ascii="Calibri" w:hAnsi="Calibri" w:cs="Calibri"/>
        </w:rPr>
      </w:pPr>
      <w:r w:rsidRPr="00064CBA">
        <w:rPr>
          <w:rFonts w:ascii="Calibri" w:hAnsi="Calibri" w:cs="Calibri"/>
        </w:rPr>
        <w:t>2.</w:t>
      </w:r>
      <w:r w:rsidRPr="00064CBA">
        <w:rPr>
          <w:rFonts w:ascii="Calibri" w:hAnsi="Calibri" w:cs="Calibri"/>
        </w:rPr>
        <w:tab/>
        <w:t>Dachs P. Hear what I’ve found — A survey on music discovery [Internet]. The Sound of AI. 2019 [cited 2023 Oct 31]. Available from: https://medium.com/the-sound-of-ai/hear-what-ive-found-a-survey-on-music-discovery-3869b6b6cbe4</w:t>
      </w:r>
    </w:p>
    <w:p w14:paraId="715D7DC7" w14:textId="77777777" w:rsidR="00064CBA" w:rsidRPr="00064CBA" w:rsidRDefault="00064CBA" w:rsidP="00064CBA">
      <w:pPr>
        <w:pStyle w:val="Bibliography"/>
        <w:rPr>
          <w:rFonts w:ascii="Calibri" w:hAnsi="Calibri" w:cs="Calibri"/>
        </w:rPr>
      </w:pPr>
      <w:r w:rsidRPr="00064CBA">
        <w:rPr>
          <w:rFonts w:ascii="Calibri" w:hAnsi="Calibri" w:cs="Calibri"/>
        </w:rPr>
        <w:t>3.</w:t>
      </w:r>
      <w:r w:rsidRPr="00064CBA">
        <w:rPr>
          <w:rFonts w:ascii="Calibri" w:hAnsi="Calibri" w:cs="Calibri"/>
        </w:rPr>
        <w:tab/>
        <w:t xml:space="preserve">Ding Y, Liu C. Exploring drawbacks in music recommender </w:t>
      </w:r>
      <w:proofErr w:type="gramStart"/>
      <w:r w:rsidRPr="00064CBA">
        <w:rPr>
          <w:rFonts w:ascii="Calibri" w:hAnsi="Calibri" w:cs="Calibri"/>
        </w:rPr>
        <w:t>systems :</w:t>
      </w:r>
      <w:proofErr w:type="gramEnd"/>
      <w:r w:rsidRPr="00064CBA">
        <w:rPr>
          <w:rFonts w:ascii="Calibri" w:hAnsi="Calibri" w:cs="Calibri"/>
        </w:rPr>
        <w:t xml:space="preserve"> the Spotify case [Internet]. 2015 [cited 2023 Oct 31]. Available from: https://urn.kb.se/resolve?urn=urn:nbn:se:hb:diva-8690</w:t>
      </w:r>
    </w:p>
    <w:p w14:paraId="2AAF3042" w14:textId="77777777" w:rsidR="00064CBA" w:rsidRPr="00064CBA" w:rsidRDefault="00064CBA" w:rsidP="00064CBA">
      <w:pPr>
        <w:pStyle w:val="Bibliography"/>
        <w:rPr>
          <w:rFonts w:ascii="Calibri" w:hAnsi="Calibri" w:cs="Calibri"/>
        </w:rPr>
      </w:pPr>
      <w:r w:rsidRPr="00064CBA">
        <w:rPr>
          <w:rFonts w:ascii="Calibri" w:hAnsi="Calibri" w:cs="Calibri"/>
        </w:rPr>
        <w:t>4.</w:t>
      </w:r>
      <w:r w:rsidRPr="00064CBA">
        <w:rPr>
          <w:rFonts w:ascii="Calibri" w:hAnsi="Calibri" w:cs="Calibri"/>
        </w:rPr>
        <w:tab/>
        <w:t>Leight E. It Started as a College Project. Now It’s the Music Industry’s Hottest Recommendation Tool [Internet]. Rolling Stone. 2022 [cited 2023 Nov 1]. Available from: https://www.rollingstone.com/music/music-features/discz-tiktok-recommendation-app-1324785/</w:t>
      </w:r>
    </w:p>
    <w:p w14:paraId="1DDB1C49" w14:textId="77777777" w:rsidR="00064CBA" w:rsidRPr="00064CBA" w:rsidRDefault="00064CBA" w:rsidP="00064CBA">
      <w:pPr>
        <w:pStyle w:val="Bibliography"/>
        <w:rPr>
          <w:rFonts w:ascii="Calibri" w:hAnsi="Calibri" w:cs="Calibri"/>
        </w:rPr>
      </w:pPr>
      <w:r w:rsidRPr="00064CBA">
        <w:rPr>
          <w:rFonts w:ascii="Calibri" w:hAnsi="Calibri" w:cs="Calibri"/>
        </w:rPr>
        <w:t>5.</w:t>
      </w:r>
      <w:r w:rsidRPr="00064CBA">
        <w:rPr>
          <w:rFonts w:ascii="Calibri" w:hAnsi="Calibri" w:cs="Calibri"/>
        </w:rPr>
        <w:tab/>
      </w:r>
      <w:proofErr w:type="spellStart"/>
      <w:r w:rsidRPr="00064CBA">
        <w:rPr>
          <w:rFonts w:ascii="Calibri" w:hAnsi="Calibri" w:cs="Calibri"/>
        </w:rPr>
        <w:t>Guttag</w:t>
      </w:r>
      <w:proofErr w:type="spellEnd"/>
      <w:r w:rsidRPr="00064CBA">
        <w:rPr>
          <w:rFonts w:ascii="Calibri" w:hAnsi="Calibri" w:cs="Calibri"/>
        </w:rPr>
        <w:t xml:space="preserve"> BL with J. Program Development in Java - Abstraction, Specification, and Object-Oriented Design. USA, Addison Wesley; 2000. </w:t>
      </w:r>
    </w:p>
    <w:p w14:paraId="79D8DADB" w14:textId="77777777" w:rsidR="00064CBA" w:rsidRPr="00064CBA" w:rsidRDefault="00064CBA" w:rsidP="00064CBA">
      <w:pPr>
        <w:pStyle w:val="Bibliography"/>
        <w:rPr>
          <w:rFonts w:ascii="Calibri" w:hAnsi="Calibri" w:cs="Calibri"/>
        </w:rPr>
      </w:pPr>
      <w:r w:rsidRPr="00064CBA">
        <w:rPr>
          <w:rFonts w:ascii="Calibri" w:hAnsi="Calibri" w:cs="Calibri"/>
        </w:rPr>
        <w:t>6.</w:t>
      </w:r>
      <w:r w:rsidRPr="00064CBA">
        <w:rPr>
          <w:rFonts w:ascii="Calibri" w:hAnsi="Calibri" w:cs="Calibri"/>
        </w:rPr>
        <w:tab/>
        <w:t>Business Insider [Internet]. [cited 2023 Nov 7]. The 10 most popular programming languages, according to the “Facebook for programmers.” Available from: https://www.businessinsider.in/the-10-most-popular-programming-languages-according-to-the-facebook-for-programmers/articleshow/66253927.cms</w:t>
      </w:r>
    </w:p>
    <w:p w14:paraId="0F51088F" w14:textId="77777777" w:rsidR="00064CBA" w:rsidRPr="00064CBA" w:rsidRDefault="00064CBA" w:rsidP="00064CBA">
      <w:pPr>
        <w:pStyle w:val="Bibliography"/>
        <w:rPr>
          <w:rFonts w:ascii="Calibri" w:hAnsi="Calibri" w:cs="Calibri"/>
        </w:rPr>
      </w:pPr>
      <w:r w:rsidRPr="00064CBA">
        <w:rPr>
          <w:rFonts w:ascii="Calibri" w:hAnsi="Calibri" w:cs="Calibri"/>
        </w:rPr>
        <w:t>7.</w:t>
      </w:r>
      <w:r w:rsidRPr="00064CBA">
        <w:rPr>
          <w:rFonts w:ascii="Calibri" w:hAnsi="Calibri" w:cs="Calibri"/>
        </w:rPr>
        <w:tab/>
        <w:t xml:space="preserve">Java Vs Python - Key Differences Between Java </w:t>
      </w:r>
      <w:proofErr w:type="gramStart"/>
      <w:r w:rsidRPr="00064CBA">
        <w:rPr>
          <w:rFonts w:ascii="Calibri" w:hAnsi="Calibri" w:cs="Calibri"/>
        </w:rPr>
        <w:t>And</w:t>
      </w:r>
      <w:proofErr w:type="gramEnd"/>
      <w:r w:rsidRPr="00064CBA">
        <w:rPr>
          <w:rFonts w:ascii="Calibri" w:hAnsi="Calibri" w:cs="Calibri"/>
        </w:rPr>
        <w:t xml:space="preserve"> Python [Internet]. [cited 2023 Nov 7]. Available from: https://www.softwaretestinghelp.com/java-vs-python/</w:t>
      </w:r>
    </w:p>
    <w:p w14:paraId="32C21950" w14:textId="77777777" w:rsidR="00064CBA" w:rsidRPr="00064CBA" w:rsidRDefault="00064CBA" w:rsidP="00064CBA">
      <w:pPr>
        <w:pStyle w:val="Bibliography"/>
        <w:rPr>
          <w:rFonts w:ascii="Calibri" w:hAnsi="Calibri" w:cs="Calibri"/>
        </w:rPr>
      </w:pPr>
      <w:r w:rsidRPr="00064CBA">
        <w:rPr>
          <w:rFonts w:ascii="Calibri" w:hAnsi="Calibri" w:cs="Calibri"/>
        </w:rPr>
        <w:t>8.</w:t>
      </w:r>
      <w:r w:rsidRPr="00064CBA">
        <w:rPr>
          <w:rFonts w:ascii="Calibri" w:hAnsi="Calibri" w:cs="Calibri"/>
        </w:rPr>
        <w:tab/>
        <w:t>Python (programming language) ~ Information Technology ~ 2420 ~ kelas-karyawan-bali.kurikulum.org [Internet]. [cited 2023 Nov 7]. Available from: http://kelas-karyawan-bali.kurikulum.org/IT/en/2420-2301/Python_3721_kelas-karyawan-bali-kurikulumngetesumum.html</w:t>
      </w:r>
    </w:p>
    <w:p w14:paraId="5B51D0DA" w14:textId="77777777" w:rsidR="00064CBA" w:rsidRPr="00064CBA" w:rsidRDefault="00064CBA" w:rsidP="00064CBA">
      <w:pPr>
        <w:pStyle w:val="Bibliography"/>
        <w:rPr>
          <w:rFonts w:ascii="Calibri" w:hAnsi="Calibri" w:cs="Calibri"/>
        </w:rPr>
      </w:pPr>
      <w:r w:rsidRPr="00064CBA">
        <w:rPr>
          <w:rFonts w:ascii="Calibri" w:hAnsi="Calibri" w:cs="Calibri"/>
        </w:rPr>
        <w:t>9.</w:t>
      </w:r>
      <w:r w:rsidRPr="00064CBA">
        <w:rPr>
          <w:rFonts w:ascii="Calibri" w:hAnsi="Calibri" w:cs="Calibri"/>
        </w:rPr>
        <w:tab/>
        <w:t>Welcome to Spotipy! — spotipy 2.0 documentation [Internet]. [cited 2023 Nov 7]. Available from: https://spotipy.readthedocs.io/en/2.22.1/</w:t>
      </w:r>
    </w:p>
    <w:p w14:paraId="6CC61D46" w14:textId="77777777" w:rsidR="00064CBA" w:rsidRPr="00064CBA" w:rsidRDefault="00064CBA" w:rsidP="00064CBA">
      <w:pPr>
        <w:pStyle w:val="Bibliography"/>
        <w:rPr>
          <w:rFonts w:ascii="Calibri" w:hAnsi="Calibri" w:cs="Calibri"/>
        </w:rPr>
      </w:pPr>
      <w:r w:rsidRPr="00064CBA">
        <w:rPr>
          <w:rFonts w:ascii="Calibri" w:hAnsi="Calibri" w:cs="Calibri"/>
        </w:rPr>
        <w:t>10.</w:t>
      </w:r>
      <w:r w:rsidRPr="00064CBA">
        <w:rPr>
          <w:rFonts w:ascii="Calibri" w:hAnsi="Calibri" w:cs="Calibri"/>
        </w:rPr>
        <w:tab/>
        <w:t xml:space="preserve">Chisnall D. The Challenge of Cross-language Interoperability: Interfacing between languages is increasingly important. Queue. 2013 Oct 8;11(10):20–8. </w:t>
      </w:r>
    </w:p>
    <w:p w14:paraId="075DFDB8" w14:textId="77777777" w:rsidR="00064CBA" w:rsidRPr="00064CBA" w:rsidRDefault="00064CBA" w:rsidP="00064CBA">
      <w:pPr>
        <w:pStyle w:val="Bibliography"/>
        <w:rPr>
          <w:rFonts w:ascii="Calibri" w:hAnsi="Calibri" w:cs="Calibri"/>
        </w:rPr>
      </w:pPr>
      <w:r w:rsidRPr="00064CBA">
        <w:rPr>
          <w:rFonts w:ascii="Calibri" w:hAnsi="Calibri" w:cs="Calibri"/>
        </w:rPr>
        <w:t>11.</w:t>
      </w:r>
      <w:r w:rsidRPr="00064CBA">
        <w:rPr>
          <w:rFonts w:ascii="Calibri" w:hAnsi="Calibri" w:cs="Calibri"/>
        </w:rPr>
        <w:tab/>
        <w:t>Django Project [Internet]. [cited 2023 Nov 7]. Django. Available from: https://www.djangoproject.com/</w:t>
      </w:r>
    </w:p>
    <w:p w14:paraId="3BDB35EA" w14:textId="77777777" w:rsidR="00064CBA" w:rsidRPr="00064CBA" w:rsidRDefault="00064CBA" w:rsidP="00064CBA">
      <w:pPr>
        <w:pStyle w:val="Bibliography"/>
        <w:rPr>
          <w:rFonts w:ascii="Calibri" w:hAnsi="Calibri" w:cs="Calibri"/>
        </w:rPr>
      </w:pPr>
      <w:r w:rsidRPr="00064CBA">
        <w:rPr>
          <w:rFonts w:ascii="Calibri" w:hAnsi="Calibri" w:cs="Calibri"/>
        </w:rPr>
        <w:t>12.</w:t>
      </w:r>
      <w:r w:rsidRPr="00064CBA">
        <w:rPr>
          <w:rFonts w:ascii="Calibri" w:hAnsi="Calibri" w:cs="Calibri"/>
        </w:rPr>
        <w:tab/>
      </w:r>
      <w:proofErr w:type="spellStart"/>
      <w:r w:rsidRPr="00064CBA">
        <w:rPr>
          <w:rFonts w:ascii="Calibri" w:hAnsi="Calibri" w:cs="Calibri"/>
        </w:rPr>
        <w:t>Copperwaite</w:t>
      </w:r>
      <w:proofErr w:type="spellEnd"/>
      <w:r w:rsidRPr="00064CBA">
        <w:rPr>
          <w:rFonts w:ascii="Calibri" w:hAnsi="Calibri" w:cs="Calibri"/>
        </w:rPr>
        <w:t xml:space="preserve"> M, Leifer C. Learning Flask Framework. </w:t>
      </w:r>
      <w:proofErr w:type="spellStart"/>
      <w:r w:rsidRPr="00064CBA">
        <w:rPr>
          <w:rFonts w:ascii="Calibri" w:hAnsi="Calibri" w:cs="Calibri"/>
        </w:rPr>
        <w:t>Packt</w:t>
      </w:r>
      <w:proofErr w:type="spellEnd"/>
      <w:r w:rsidRPr="00064CBA">
        <w:rPr>
          <w:rFonts w:ascii="Calibri" w:hAnsi="Calibri" w:cs="Calibri"/>
        </w:rPr>
        <w:t xml:space="preserve"> Publishing Ltd; 2015. 250 p. </w:t>
      </w:r>
    </w:p>
    <w:p w14:paraId="63B02314" w14:textId="77777777" w:rsidR="00064CBA" w:rsidRPr="00064CBA" w:rsidRDefault="00064CBA" w:rsidP="00064CBA">
      <w:pPr>
        <w:pStyle w:val="Bibliography"/>
        <w:rPr>
          <w:rFonts w:ascii="Calibri" w:hAnsi="Calibri" w:cs="Calibri"/>
        </w:rPr>
      </w:pPr>
      <w:r w:rsidRPr="00064CBA">
        <w:rPr>
          <w:rFonts w:ascii="Calibri" w:hAnsi="Calibri" w:cs="Calibri"/>
        </w:rPr>
        <w:t>13.</w:t>
      </w:r>
      <w:r w:rsidRPr="00064CBA">
        <w:rPr>
          <w:rFonts w:ascii="Calibri" w:hAnsi="Calibri" w:cs="Calibri"/>
        </w:rPr>
        <w:tab/>
      </w:r>
      <w:proofErr w:type="spellStart"/>
      <w:r w:rsidRPr="00064CBA">
        <w:rPr>
          <w:rFonts w:ascii="Calibri" w:hAnsi="Calibri" w:cs="Calibri"/>
        </w:rPr>
        <w:t>B.Thorat</w:t>
      </w:r>
      <w:proofErr w:type="spellEnd"/>
      <w:r w:rsidRPr="00064CBA">
        <w:rPr>
          <w:rFonts w:ascii="Calibri" w:hAnsi="Calibri" w:cs="Calibri"/>
        </w:rPr>
        <w:t xml:space="preserve"> P, M. Goudar R, Barve S. Survey on Collaborative Filtering, Content-based Filtering and Hybrid Recommendation System. Int J </w:t>
      </w:r>
      <w:proofErr w:type="spellStart"/>
      <w:r w:rsidRPr="00064CBA">
        <w:rPr>
          <w:rFonts w:ascii="Calibri" w:hAnsi="Calibri" w:cs="Calibri"/>
        </w:rPr>
        <w:t>Comput</w:t>
      </w:r>
      <w:proofErr w:type="spellEnd"/>
      <w:r w:rsidRPr="00064CBA">
        <w:rPr>
          <w:rFonts w:ascii="Calibri" w:hAnsi="Calibri" w:cs="Calibri"/>
        </w:rPr>
        <w:t xml:space="preserve"> Appl. 2015 Jan 16;110(4):31–6. </w:t>
      </w:r>
    </w:p>
    <w:p w14:paraId="773EA4A2" w14:textId="77777777" w:rsidR="00064CBA" w:rsidRPr="00064CBA" w:rsidRDefault="00064CBA" w:rsidP="00064CBA">
      <w:pPr>
        <w:pStyle w:val="Bibliography"/>
        <w:rPr>
          <w:rFonts w:ascii="Calibri" w:hAnsi="Calibri" w:cs="Calibri"/>
        </w:rPr>
      </w:pPr>
      <w:r w:rsidRPr="00064CBA">
        <w:rPr>
          <w:rFonts w:ascii="Calibri" w:hAnsi="Calibri" w:cs="Calibri"/>
        </w:rPr>
        <w:t>14.</w:t>
      </w:r>
      <w:r w:rsidRPr="00064CBA">
        <w:rPr>
          <w:rFonts w:ascii="Calibri" w:hAnsi="Calibri" w:cs="Calibri"/>
        </w:rPr>
        <w:tab/>
        <w:t>Atlassian. Atlassian. [cited 2023 Nov 11]. What is Agile? Available from: https://www.atlassian.com/agile</w:t>
      </w:r>
    </w:p>
    <w:p w14:paraId="393ECA0C" w14:textId="77777777" w:rsidR="00064CBA" w:rsidRPr="00064CBA" w:rsidRDefault="00064CBA" w:rsidP="00064CBA">
      <w:pPr>
        <w:pStyle w:val="Bibliography"/>
        <w:rPr>
          <w:rFonts w:ascii="Calibri" w:hAnsi="Calibri" w:cs="Calibri"/>
        </w:rPr>
      </w:pPr>
      <w:r w:rsidRPr="00064CBA">
        <w:rPr>
          <w:rFonts w:ascii="Calibri" w:hAnsi="Calibri" w:cs="Calibri"/>
        </w:rPr>
        <w:t>15.</w:t>
      </w:r>
      <w:r w:rsidRPr="00064CBA">
        <w:rPr>
          <w:rFonts w:ascii="Calibri" w:hAnsi="Calibri" w:cs="Calibri"/>
        </w:rPr>
        <w:tab/>
        <w:t>agile-manifesto-download-2019.pdf [Internet]. [cited 2023 Nov 11]. Available from: https://www.agilealliance.org/wp-content/uploads/2019/09/agile-manifesto-download-2019.pdf</w:t>
      </w:r>
    </w:p>
    <w:p w14:paraId="38D9F71E" w14:textId="77777777" w:rsidR="00064CBA" w:rsidRPr="00064CBA" w:rsidRDefault="00064CBA" w:rsidP="00064CBA">
      <w:pPr>
        <w:pStyle w:val="Bibliography"/>
        <w:rPr>
          <w:rFonts w:ascii="Calibri" w:hAnsi="Calibri" w:cs="Calibri"/>
        </w:rPr>
      </w:pPr>
      <w:r w:rsidRPr="00064CBA">
        <w:rPr>
          <w:rFonts w:ascii="Calibri" w:hAnsi="Calibri" w:cs="Calibri"/>
        </w:rPr>
        <w:lastRenderedPageBreak/>
        <w:t>16.</w:t>
      </w:r>
      <w:r w:rsidRPr="00064CBA">
        <w:rPr>
          <w:rFonts w:ascii="Calibri" w:hAnsi="Calibri" w:cs="Calibri"/>
        </w:rPr>
        <w:tab/>
        <w:t xml:space="preserve">Sverrisdottir HS, Ingason HT, Jonasson HI. The Role of the Product Owner in Scrum-comparison between Theory and Practices. Procedia - Soc </w:t>
      </w:r>
      <w:proofErr w:type="spellStart"/>
      <w:r w:rsidRPr="00064CBA">
        <w:rPr>
          <w:rFonts w:ascii="Calibri" w:hAnsi="Calibri" w:cs="Calibri"/>
        </w:rPr>
        <w:t>Behav</w:t>
      </w:r>
      <w:proofErr w:type="spellEnd"/>
      <w:r w:rsidRPr="00064CBA">
        <w:rPr>
          <w:rFonts w:ascii="Calibri" w:hAnsi="Calibri" w:cs="Calibri"/>
        </w:rPr>
        <w:t xml:space="preserve"> Sci. 2014 </w:t>
      </w:r>
      <w:proofErr w:type="gramStart"/>
      <w:r w:rsidRPr="00064CBA">
        <w:rPr>
          <w:rFonts w:ascii="Calibri" w:hAnsi="Calibri" w:cs="Calibri"/>
        </w:rPr>
        <w:t>Mar;119:257</w:t>
      </w:r>
      <w:proofErr w:type="gramEnd"/>
      <w:r w:rsidRPr="00064CBA">
        <w:rPr>
          <w:rFonts w:ascii="Calibri" w:hAnsi="Calibri" w:cs="Calibri"/>
        </w:rPr>
        <w:t xml:space="preserve">–67. </w:t>
      </w:r>
    </w:p>
    <w:p w14:paraId="1CE9FBB0" w14:textId="77777777" w:rsidR="00064CBA" w:rsidRPr="00064CBA" w:rsidRDefault="00064CBA" w:rsidP="00064CBA">
      <w:pPr>
        <w:pStyle w:val="Bibliography"/>
        <w:rPr>
          <w:rFonts w:ascii="Calibri" w:hAnsi="Calibri" w:cs="Calibri"/>
        </w:rPr>
      </w:pPr>
      <w:r w:rsidRPr="00064CBA">
        <w:rPr>
          <w:rFonts w:ascii="Calibri" w:hAnsi="Calibri" w:cs="Calibri"/>
        </w:rPr>
        <w:t>17.</w:t>
      </w:r>
      <w:r w:rsidRPr="00064CBA">
        <w:rPr>
          <w:rFonts w:ascii="Calibri" w:hAnsi="Calibri" w:cs="Calibri"/>
        </w:rPr>
        <w:tab/>
        <w:t xml:space="preserve">Sachdeva S. Scrum Methodology. Int J Eng </w:t>
      </w:r>
      <w:proofErr w:type="spellStart"/>
      <w:r w:rsidRPr="00064CBA">
        <w:rPr>
          <w:rFonts w:ascii="Calibri" w:hAnsi="Calibri" w:cs="Calibri"/>
        </w:rPr>
        <w:t>Comput</w:t>
      </w:r>
      <w:proofErr w:type="spellEnd"/>
      <w:r w:rsidRPr="00064CBA">
        <w:rPr>
          <w:rFonts w:ascii="Calibri" w:hAnsi="Calibri" w:cs="Calibri"/>
        </w:rPr>
        <w:t xml:space="preserve"> Sci [Internet]. 2016 Jun 6 [cited 2023 Nov 11]; Available from: http://ijecs.in/issue/v5-i6/11%20ijecs.pdf</w:t>
      </w:r>
    </w:p>
    <w:p w14:paraId="576954D8" w14:textId="77777777" w:rsidR="00064CBA" w:rsidRPr="00064CBA" w:rsidRDefault="00064CBA" w:rsidP="00064CBA">
      <w:pPr>
        <w:pStyle w:val="Bibliography"/>
        <w:rPr>
          <w:rFonts w:ascii="Calibri" w:hAnsi="Calibri" w:cs="Calibri"/>
        </w:rPr>
      </w:pPr>
      <w:r w:rsidRPr="00064CBA">
        <w:rPr>
          <w:rFonts w:ascii="Calibri" w:hAnsi="Calibri" w:cs="Calibri"/>
        </w:rPr>
        <w:t>18.</w:t>
      </w:r>
      <w:r w:rsidRPr="00064CBA">
        <w:rPr>
          <w:rFonts w:ascii="Calibri" w:hAnsi="Calibri" w:cs="Calibri"/>
        </w:rPr>
        <w:tab/>
        <w:t>Atlassian. Atlassian. [cited 2023 Nov 11]. Kanban - A brief introduction. Available from: https://www.atlassian.com/agile/kanban</w:t>
      </w:r>
    </w:p>
    <w:p w14:paraId="7EE8CE5D" w14:textId="77777777" w:rsidR="00064CBA" w:rsidRPr="00064CBA" w:rsidRDefault="00064CBA" w:rsidP="00064CBA">
      <w:pPr>
        <w:pStyle w:val="Bibliography"/>
        <w:rPr>
          <w:rFonts w:ascii="Calibri" w:hAnsi="Calibri" w:cs="Calibri"/>
        </w:rPr>
      </w:pPr>
      <w:r w:rsidRPr="00064CBA">
        <w:rPr>
          <w:rFonts w:ascii="Calibri" w:hAnsi="Calibri" w:cs="Calibri"/>
        </w:rPr>
        <w:t>19.</w:t>
      </w:r>
      <w:r w:rsidRPr="00064CBA">
        <w:rPr>
          <w:rFonts w:ascii="Calibri" w:hAnsi="Calibri" w:cs="Calibri"/>
        </w:rPr>
        <w:tab/>
        <w:t xml:space="preserve">Kniberg H, Skarin M. </w:t>
      </w:r>
      <w:proofErr w:type="gramStart"/>
      <w:r w:rsidRPr="00064CBA">
        <w:rPr>
          <w:rFonts w:ascii="Calibri" w:hAnsi="Calibri" w:cs="Calibri"/>
        </w:rPr>
        <w:t>Kanban</w:t>
      </w:r>
      <w:proofErr w:type="gramEnd"/>
      <w:r w:rsidRPr="00064CBA">
        <w:rPr>
          <w:rFonts w:ascii="Calibri" w:hAnsi="Calibri" w:cs="Calibri"/>
        </w:rPr>
        <w:t xml:space="preserve"> and Scrum - Making the Most of Both. Lulu.com; 2010. 122 p. </w:t>
      </w:r>
    </w:p>
    <w:p w14:paraId="4441B534" w14:textId="77777777" w:rsidR="00064CBA" w:rsidRPr="00064CBA" w:rsidRDefault="00064CBA" w:rsidP="00064CBA">
      <w:pPr>
        <w:pStyle w:val="Bibliography"/>
        <w:rPr>
          <w:rFonts w:ascii="Calibri" w:hAnsi="Calibri" w:cs="Calibri"/>
        </w:rPr>
      </w:pPr>
      <w:r w:rsidRPr="00064CBA">
        <w:rPr>
          <w:rFonts w:ascii="Calibri" w:hAnsi="Calibri" w:cs="Calibri"/>
        </w:rPr>
        <w:t>20.</w:t>
      </w:r>
      <w:r w:rsidRPr="00064CBA">
        <w:rPr>
          <w:rFonts w:ascii="Calibri" w:hAnsi="Calibri" w:cs="Calibri"/>
        </w:rPr>
        <w:tab/>
        <w:t xml:space="preserve">Gonzalez-Holland E, Whitmer D, Moralez L, </w:t>
      </w:r>
      <w:proofErr w:type="spellStart"/>
      <w:r w:rsidRPr="00064CBA">
        <w:rPr>
          <w:rFonts w:ascii="Calibri" w:hAnsi="Calibri" w:cs="Calibri"/>
        </w:rPr>
        <w:t>Mouloua</w:t>
      </w:r>
      <w:proofErr w:type="spellEnd"/>
      <w:r w:rsidRPr="00064CBA">
        <w:rPr>
          <w:rFonts w:ascii="Calibri" w:hAnsi="Calibri" w:cs="Calibri"/>
        </w:rPr>
        <w:t xml:space="preserve"> M. Examination of the Use of Nielsen’s 10 Usability Heuristics &amp; Outlooks for the Future. Proc Hum Factors Ergon Soc Annu Meet. 2017 Sep 1;61(1):1472–5. </w:t>
      </w:r>
    </w:p>
    <w:p w14:paraId="27D169A1" w14:textId="77777777" w:rsidR="00064CBA" w:rsidRPr="00064CBA" w:rsidRDefault="00064CBA" w:rsidP="00064CBA">
      <w:pPr>
        <w:pStyle w:val="Bibliography"/>
        <w:rPr>
          <w:rFonts w:ascii="Calibri" w:hAnsi="Calibri" w:cs="Calibri"/>
        </w:rPr>
      </w:pPr>
      <w:r w:rsidRPr="00064CBA">
        <w:rPr>
          <w:rFonts w:ascii="Calibri" w:hAnsi="Calibri" w:cs="Calibri"/>
        </w:rPr>
        <w:t>21.</w:t>
      </w:r>
      <w:r w:rsidRPr="00064CBA">
        <w:rPr>
          <w:rFonts w:ascii="Calibri" w:hAnsi="Calibri" w:cs="Calibri"/>
        </w:rPr>
        <w:tab/>
        <w:t xml:space="preserve">Tsai WT, Bai X, Paul R, Shao W, Agarwal V. End-To-End Integration Testing Design. 2001. 166 p. </w:t>
      </w:r>
    </w:p>
    <w:p w14:paraId="27CE01E2" w14:textId="77777777" w:rsidR="00064CBA" w:rsidRPr="00064CBA" w:rsidRDefault="00064CBA" w:rsidP="00064CBA">
      <w:pPr>
        <w:pStyle w:val="Bibliography"/>
        <w:rPr>
          <w:rFonts w:ascii="Calibri" w:hAnsi="Calibri" w:cs="Calibri"/>
        </w:rPr>
      </w:pPr>
      <w:r w:rsidRPr="00064CBA">
        <w:rPr>
          <w:rFonts w:ascii="Calibri" w:hAnsi="Calibri" w:cs="Calibri"/>
        </w:rPr>
        <w:t>22.</w:t>
      </w:r>
      <w:r w:rsidRPr="00064CBA">
        <w:rPr>
          <w:rFonts w:ascii="Calibri" w:hAnsi="Calibri" w:cs="Calibri"/>
        </w:rPr>
        <w:tab/>
        <w:t>Educative [Internet]. [cited 2023 Nov 15]. What is incremental testing? Available from: https://www.educative.io/answers/what-is-incremental-testing</w:t>
      </w:r>
    </w:p>
    <w:p w14:paraId="252AFE04" w14:textId="77777777" w:rsidR="00064CBA" w:rsidRPr="00064CBA" w:rsidRDefault="00064CBA" w:rsidP="00064CBA">
      <w:pPr>
        <w:pStyle w:val="Bibliography"/>
        <w:rPr>
          <w:rFonts w:ascii="Calibri" w:hAnsi="Calibri" w:cs="Calibri"/>
        </w:rPr>
      </w:pPr>
      <w:r w:rsidRPr="00064CBA">
        <w:rPr>
          <w:rFonts w:ascii="Calibri" w:hAnsi="Calibri" w:cs="Calibri"/>
        </w:rPr>
        <w:t>23.</w:t>
      </w:r>
      <w:r w:rsidRPr="00064CBA">
        <w:rPr>
          <w:rFonts w:ascii="Calibri" w:hAnsi="Calibri" w:cs="Calibri"/>
        </w:rPr>
        <w:tab/>
        <w:t xml:space="preserve">Olan M. Unit testing: Test early, test often. J </w:t>
      </w:r>
      <w:proofErr w:type="spellStart"/>
      <w:r w:rsidRPr="00064CBA">
        <w:rPr>
          <w:rFonts w:ascii="Calibri" w:hAnsi="Calibri" w:cs="Calibri"/>
        </w:rPr>
        <w:t>Comput</w:t>
      </w:r>
      <w:proofErr w:type="spellEnd"/>
      <w:r w:rsidRPr="00064CBA">
        <w:rPr>
          <w:rFonts w:ascii="Calibri" w:hAnsi="Calibri" w:cs="Calibri"/>
        </w:rPr>
        <w:t xml:space="preserve"> Sci Coll - JCSC. 2003 Jan 1;19. </w:t>
      </w:r>
    </w:p>
    <w:p w14:paraId="7D5F9ACB" w14:textId="77777777" w:rsidR="00064CBA" w:rsidRPr="00064CBA" w:rsidRDefault="00064CBA" w:rsidP="00064CBA">
      <w:pPr>
        <w:pStyle w:val="Bibliography"/>
        <w:rPr>
          <w:rFonts w:ascii="Calibri" w:hAnsi="Calibri" w:cs="Calibri"/>
        </w:rPr>
      </w:pPr>
      <w:r w:rsidRPr="00064CBA">
        <w:rPr>
          <w:rFonts w:ascii="Calibri" w:hAnsi="Calibri" w:cs="Calibri"/>
        </w:rPr>
        <w:t>24.</w:t>
      </w:r>
      <w:r w:rsidRPr="00064CBA">
        <w:rPr>
          <w:rFonts w:ascii="Calibri" w:hAnsi="Calibri" w:cs="Calibri"/>
        </w:rPr>
        <w:tab/>
        <w:t>pytest: helps you write better programs — pytest documentation [Internet]. [cited 2023 Nov 15]. Available from: https://docs.pytest.org/en/7.4.x/</w:t>
      </w:r>
    </w:p>
    <w:p w14:paraId="57C2588D" w14:textId="77777777" w:rsidR="00064CBA" w:rsidRPr="00064CBA" w:rsidRDefault="00064CBA" w:rsidP="00064CBA">
      <w:pPr>
        <w:pStyle w:val="Bibliography"/>
        <w:rPr>
          <w:rFonts w:ascii="Calibri" w:hAnsi="Calibri" w:cs="Calibri"/>
        </w:rPr>
      </w:pPr>
      <w:r w:rsidRPr="00064CBA">
        <w:rPr>
          <w:rFonts w:ascii="Calibri" w:hAnsi="Calibri" w:cs="Calibri"/>
        </w:rPr>
        <w:t>25.</w:t>
      </w:r>
      <w:r w:rsidRPr="00064CBA">
        <w:rPr>
          <w:rFonts w:ascii="Calibri" w:hAnsi="Calibri" w:cs="Calibri"/>
        </w:rPr>
        <w:tab/>
        <w:t xml:space="preserve">Ganesh K, Mohapatra S, </w:t>
      </w:r>
      <w:proofErr w:type="spellStart"/>
      <w:r w:rsidRPr="00064CBA">
        <w:rPr>
          <w:rFonts w:ascii="Calibri" w:hAnsi="Calibri" w:cs="Calibri"/>
        </w:rPr>
        <w:t>Anbuudayasankar</w:t>
      </w:r>
      <w:proofErr w:type="spellEnd"/>
      <w:r w:rsidRPr="00064CBA">
        <w:rPr>
          <w:rFonts w:ascii="Calibri" w:hAnsi="Calibri" w:cs="Calibri"/>
        </w:rPr>
        <w:t xml:space="preserve"> SP, Sivakumar P. User Acceptance Test. In: Ganesh K, Mohapatra S, </w:t>
      </w:r>
      <w:proofErr w:type="spellStart"/>
      <w:r w:rsidRPr="00064CBA">
        <w:rPr>
          <w:rFonts w:ascii="Calibri" w:hAnsi="Calibri" w:cs="Calibri"/>
        </w:rPr>
        <w:t>Anbuudayasankar</w:t>
      </w:r>
      <w:proofErr w:type="spellEnd"/>
      <w:r w:rsidRPr="00064CBA">
        <w:rPr>
          <w:rFonts w:ascii="Calibri" w:hAnsi="Calibri" w:cs="Calibri"/>
        </w:rPr>
        <w:t xml:space="preserve"> SP, Sivakumar P, editors. Enterprise Resource Planning: Fundamentals of Design and Implementation [Internet]. Cham: Springer International Publishing; 2014 [cited 2023 Nov 15]. p. 123–7. (Management for Professionals). Available from: https://doi.org/10.1007/978-3-319-05927-3_9</w:t>
      </w:r>
    </w:p>
    <w:p w14:paraId="55CC0E56" w14:textId="77777777" w:rsidR="00064CBA" w:rsidRPr="00064CBA" w:rsidRDefault="00064CBA" w:rsidP="00064CBA">
      <w:pPr>
        <w:pStyle w:val="Bibliography"/>
        <w:rPr>
          <w:rFonts w:ascii="Calibri" w:hAnsi="Calibri" w:cs="Calibri"/>
        </w:rPr>
      </w:pPr>
      <w:r w:rsidRPr="00064CBA">
        <w:rPr>
          <w:rFonts w:ascii="Calibri" w:hAnsi="Calibri" w:cs="Calibri"/>
        </w:rPr>
        <w:t>26.</w:t>
      </w:r>
      <w:r w:rsidRPr="00064CBA">
        <w:rPr>
          <w:rFonts w:ascii="Calibri" w:hAnsi="Calibri" w:cs="Calibri"/>
        </w:rPr>
        <w:tab/>
        <w:t xml:space="preserve">Rana K. Test Scenario | Definition, Template &amp; Examples [Internet]. </w:t>
      </w:r>
      <w:proofErr w:type="spellStart"/>
      <w:r w:rsidRPr="00064CBA">
        <w:rPr>
          <w:rFonts w:ascii="Calibri" w:hAnsi="Calibri" w:cs="Calibri"/>
        </w:rPr>
        <w:t>ArtOfTesting</w:t>
      </w:r>
      <w:proofErr w:type="spellEnd"/>
      <w:r w:rsidRPr="00064CBA">
        <w:rPr>
          <w:rFonts w:ascii="Calibri" w:hAnsi="Calibri" w:cs="Calibri"/>
        </w:rPr>
        <w:t>. 2019 [cited 2023 Nov 15]. Available from: https://artoftesting.com/test-scenario-examples</w:t>
      </w:r>
    </w:p>
    <w:p w14:paraId="104ECF6A" w14:textId="77777777" w:rsidR="00064CBA" w:rsidRPr="00064CBA" w:rsidRDefault="00064CBA" w:rsidP="00064CBA">
      <w:pPr>
        <w:pStyle w:val="Bibliography"/>
        <w:rPr>
          <w:rFonts w:ascii="Calibri" w:hAnsi="Calibri" w:cs="Calibri"/>
        </w:rPr>
      </w:pPr>
      <w:r w:rsidRPr="00064CBA">
        <w:rPr>
          <w:rFonts w:ascii="Calibri" w:hAnsi="Calibri" w:cs="Calibri"/>
        </w:rPr>
        <w:t>27.</w:t>
      </w:r>
      <w:r w:rsidRPr="00064CBA">
        <w:rPr>
          <w:rFonts w:ascii="Calibri" w:hAnsi="Calibri" w:cs="Calibri"/>
        </w:rPr>
        <w:tab/>
        <w:t xml:space="preserve">Paz F, Pow-Sang J. A systematic mapping review of usability evaluation methods for software development process. 2016 Jan </w:t>
      </w:r>
      <w:proofErr w:type="gramStart"/>
      <w:r w:rsidRPr="00064CBA">
        <w:rPr>
          <w:rFonts w:ascii="Calibri" w:hAnsi="Calibri" w:cs="Calibri"/>
        </w:rPr>
        <w:t>1;10:165</w:t>
      </w:r>
      <w:proofErr w:type="gramEnd"/>
      <w:r w:rsidRPr="00064CBA">
        <w:rPr>
          <w:rFonts w:ascii="Calibri" w:hAnsi="Calibri" w:cs="Calibri"/>
        </w:rPr>
        <w:t xml:space="preserve">–78. </w:t>
      </w:r>
    </w:p>
    <w:p w14:paraId="3A77C4A3" w14:textId="77777777" w:rsidR="00064CBA" w:rsidRPr="00064CBA" w:rsidRDefault="00064CBA" w:rsidP="00064CBA">
      <w:pPr>
        <w:pStyle w:val="Bibliography"/>
        <w:rPr>
          <w:rFonts w:ascii="Calibri" w:hAnsi="Calibri" w:cs="Calibri"/>
        </w:rPr>
      </w:pPr>
      <w:r w:rsidRPr="00064CBA">
        <w:rPr>
          <w:rFonts w:ascii="Calibri" w:hAnsi="Calibri" w:cs="Calibri"/>
        </w:rPr>
        <w:t>28.</w:t>
      </w:r>
      <w:r w:rsidRPr="00064CBA">
        <w:rPr>
          <w:rFonts w:ascii="Calibri" w:hAnsi="Calibri" w:cs="Calibri"/>
        </w:rPr>
        <w:tab/>
        <w:t>Introduction — Jinja Documentation (3.1.x) [Internet]. [cited 2023 Nov 25]. Available from: https://jinja.palletsprojects.com/en/3.1.x/intro/</w:t>
      </w:r>
    </w:p>
    <w:p w14:paraId="1FBF84B9" w14:textId="77777777" w:rsidR="00064CBA" w:rsidRPr="00064CBA" w:rsidRDefault="00064CBA" w:rsidP="00064CBA">
      <w:pPr>
        <w:pStyle w:val="Bibliography"/>
        <w:rPr>
          <w:rFonts w:ascii="Calibri" w:hAnsi="Calibri" w:cs="Calibri"/>
        </w:rPr>
      </w:pPr>
      <w:r w:rsidRPr="00064CBA">
        <w:rPr>
          <w:rFonts w:ascii="Calibri" w:hAnsi="Calibri" w:cs="Calibri"/>
        </w:rPr>
        <w:t>29.</w:t>
      </w:r>
      <w:r w:rsidRPr="00064CBA">
        <w:rPr>
          <w:rFonts w:ascii="Calibri" w:hAnsi="Calibri" w:cs="Calibri"/>
        </w:rPr>
        <w:tab/>
        <w:t xml:space="preserve">Ajmal M, Khan M, Al-Yafei H. Exploring factors behind project scope creep – stakeholders’ perspective. Int J Manag </w:t>
      </w:r>
      <w:proofErr w:type="spellStart"/>
      <w:r w:rsidRPr="00064CBA">
        <w:rPr>
          <w:rFonts w:ascii="Calibri" w:hAnsi="Calibri" w:cs="Calibri"/>
        </w:rPr>
        <w:t>Proj</w:t>
      </w:r>
      <w:proofErr w:type="spellEnd"/>
      <w:r w:rsidRPr="00064CBA">
        <w:rPr>
          <w:rFonts w:ascii="Calibri" w:hAnsi="Calibri" w:cs="Calibri"/>
        </w:rPr>
        <w:t xml:space="preserve"> Bus. 2019 Nov </w:t>
      </w:r>
      <w:proofErr w:type="gramStart"/>
      <w:r w:rsidRPr="00064CBA">
        <w:rPr>
          <w:rFonts w:ascii="Calibri" w:hAnsi="Calibri" w:cs="Calibri"/>
        </w:rPr>
        <w:t>22;ahead</w:t>
      </w:r>
      <w:proofErr w:type="gramEnd"/>
      <w:r w:rsidRPr="00064CBA">
        <w:rPr>
          <w:rFonts w:ascii="Calibri" w:hAnsi="Calibri" w:cs="Calibri"/>
        </w:rPr>
        <w:t xml:space="preserve">-of-print. </w:t>
      </w:r>
    </w:p>
    <w:p w14:paraId="11536914" w14:textId="77777777" w:rsidR="00064CBA" w:rsidRPr="00064CBA" w:rsidRDefault="00064CBA" w:rsidP="00064CBA">
      <w:pPr>
        <w:pStyle w:val="Bibliography"/>
        <w:rPr>
          <w:rFonts w:ascii="Calibri" w:hAnsi="Calibri" w:cs="Calibri"/>
        </w:rPr>
      </w:pPr>
      <w:r w:rsidRPr="00064CBA">
        <w:rPr>
          <w:rFonts w:ascii="Calibri" w:hAnsi="Calibri" w:cs="Calibri"/>
        </w:rPr>
        <w:t>30.</w:t>
      </w:r>
      <w:r w:rsidRPr="00064CBA">
        <w:rPr>
          <w:rFonts w:ascii="Calibri" w:hAnsi="Calibri" w:cs="Calibri"/>
        </w:rPr>
        <w:tab/>
      </w:r>
      <w:proofErr w:type="spellStart"/>
      <w:r w:rsidRPr="00064CBA">
        <w:rPr>
          <w:rFonts w:ascii="Calibri" w:hAnsi="Calibri" w:cs="Calibri"/>
        </w:rPr>
        <w:t>Gefferth</w:t>
      </w:r>
      <w:proofErr w:type="spellEnd"/>
      <w:r w:rsidRPr="00064CBA">
        <w:rPr>
          <w:rFonts w:ascii="Calibri" w:hAnsi="Calibri" w:cs="Calibri"/>
        </w:rPr>
        <w:t xml:space="preserve"> A. Medium. 2023 [cited 2023 Nov 18]. One Hot Encoding scikit vs pandas. Available from: https://towardsdatascience.com/one-hot-encoding-scikit-vs-pandas-2133775567b8</w:t>
      </w:r>
    </w:p>
    <w:p w14:paraId="08F2009C" w14:textId="25F6EDBB" w:rsidR="00C10852" w:rsidRPr="00C7681C" w:rsidRDefault="00C10852" w:rsidP="00C7681C">
      <w:pPr>
        <w:pStyle w:val="Bibliography"/>
        <w:rPr>
          <w:rFonts w:ascii="Calibri" w:hAnsi="Calibri" w:cs="Calibri"/>
        </w:rPr>
      </w:pPr>
      <w:r>
        <w:fldChar w:fldCharType="end"/>
      </w:r>
    </w:p>
    <w:p w14:paraId="6FA93BD2" w14:textId="77777777" w:rsidR="008A58DD" w:rsidRPr="008A58DD" w:rsidRDefault="008A58DD" w:rsidP="008A58DD"/>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7F995" w14:textId="77777777" w:rsidR="00282228" w:rsidRDefault="00282228">
      <w:pPr>
        <w:spacing w:after="0" w:line="240" w:lineRule="auto"/>
      </w:pPr>
      <w:r>
        <w:separator/>
      </w:r>
    </w:p>
  </w:endnote>
  <w:endnote w:type="continuationSeparator" w:id="0">
    <w:p w14:paraId="4468D5B6" w14:textId="77777777" w:rsidR="00282228" w:rsidRDefault="00282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DAF8B" w14:textId="77777777" w:rsidR="00282228" w:rsidRDefault="00282228">
      <w:pPr>
        <w:spacing w:after="0" w:line="240" w:lineRule="auto"/>
      </w:pPr>
      <w:r>
        <w:separator/>
      </w:r>
    </w:p>
  </w:footnote>
  <w:footnote w:type="continuationSeparator" w:id="0">
    <w:p w14:paraId="6D66761F" w14:textId="77777777" w:rsidR="00282228" w:rsidRDefault="002822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AF5A60"/>
    <w:multiLevelType w:val="hybridMultilevel"/>
    <w:tmpl w:val="9912AE90"/>
    <w:lvl w:ilvl="0" w:tplc="18090001">
      <w:start w:val="1"/>
      <w:numFmt w:val="bullet"/>
      <w:lvlText w:val=""/>
      <w:lvlJc w:val="left"/>
      <w:pPr>
        <w:ind w:left="768" w:hanging="360"/>
      </w:pPr>
      <w:rPr>
        <w:rFonts w:ascii="Symbol" w:hAnsi="Symbol" w:hint="default"/>
      </w:rPr>
    </w:lvl>
    <w:lvl w:ilvl="1" w:tplc="18090003" w:tentative="1">
      <w:start w:val="1"/>
      <w:numFmt w:val="bullet"/>
      <w:lvlText w:val="o"/>
      <w:lvlJc w:val="left"/>
      <w:pPr>
        <w:ind w:left="1488" w:hanging="360"/>
      </w:pPr>
      <w:rPr>
        <w:rFonts w:ascii="Courier New" w:hAnsi="Courier New" w:cs="Courier New" w:hint="default"/>
      </w:rPr>
    </w:lvl>
    <w:lvl w:ilvl="2" w:tplc="18090005" w:tentative="1">
      <w:start w:val="1"/>
      <w:numFmt w:val="bullet"/>
      <w:lvlText w:val=""/>
      <w:lvlJc w:val="left"/>
      <w:pPr>
        <w:ind w:left="2208" w:hanging="360"/>
      </w:pPr>
      <w:rPr>
        <w:rFonts w:ascii="Wingdings" w:hAnsi="Wingdings" w:hint="default"/>
      </w:rPr>
    </w:lvl>
    <w:lvl w:ilvl="3" w:tplc="18090001" w:tentative="1">
      <w:start w:val="1"/>
      <w:numFmt w:val="bullet"/>
      <w:lvlText w:val=""/>
      <w:lvlJc w:val="left"/>
      <w:pPr>
        <w:ind w:left="2928" w:hanging="360"/>
      </w:pPr>
      <w:rPr>
        <w:rFonts w:ascii="Symbol" w:hAnsi="Symbol" w:hint="default"/>
      </w:rPr>
    </w:lvl>
    <w:lvl w:ilvl="4" w:tplc="18090003" w:tentative="1">
      <w:start w:val="1"/>
      <w:numFmt w:val="bullet"/>
      <w:lvlText w:val="o"/>
      <w:lvlJc w:val="left"/>
      <w:pPr>
        <w:ind w:left="3648" w:hanging="360"/>
      </w:pPr>
      <w:rPr>
        <w:rFonts w:ascii="Courier New" w:hAnsi="Courier New" w:cs="Courier New" w:hint="default"/>
      </w:rPr>
    </w:lvl>
    <w:lvl w:ilvl="5" w:tplc="18090005" w:tentative="1">
      <w:start w:val="1"/>
      <w:numFmt w:val="bullet"/>
      <w:lvlText w:val=""/>
      <w:lvlJc w:val="left"/>
      <w:pPr>
        <w:ind w:left="4368" w:hanging="360"/>
      </w:pPr>
      <w:rPr>
        <w:rFonts w:ascii="Wingdings" w:hAnsi="Wingdings" w:hint="default"/>
      </w:rPr>
    </w:lvl>
    <w:lvl w:ilvl="6" w:tplc="18090001" w:tentative="1">
      <w:start w:val="1"/>
      <w:numFmt w:val="bullet"/>
      <w:lvlText w:val=""/>
      <w:lvlJc w:val="left"/>
      <w:pPr>
        <w:ind w:left="5088" w:hanging="360"/>
      </w:pPr>
      <w:rPr>
        <w:rFonts w:ascii="Symbol" w:hAnsi="Symbol" w:hint="default"/>
      </w:rPr>
    </w:lvl>
    <w:lvl w:ilvl="7" w:tplc="18090003" w:tentative="1">
      <w:start w:val="1"/>
      <w:numFmt w:val="bullet"/>
      <w:lvlText w:val="o"/>
      <w:lvlJc w:val="left"/>
      <w:pPr>
        <w:ind w:left="5808" w:hanging="360"/>
      </w:pPr>
      <w:rPr>
        <w:rFonts w:ascii="Courier New" w:hAnsi="Courier New" w:cs="Courier New" w:hint="default"/>
      </w:rPr>
    </w:lvl>
    <w:lvl w:ilvl="8" w:tplc="18090005" w:tentative="1">
      <w:start w:val="1"/>
      <w:numFmt w:val="bullet"/>
      <w:lvlText w:val=""/>
      <w:lvlJc w:val="left"/>
      <w:pPr>
        <w:ind w:left="6528" w:hanging="360"/>
      </w:pPr>
      <w:rPr>
        <w:rFonts w:ascii="Wingdings" w:hAnsi="Wingdings" w:hint="default"/>
      </w:rPr>
    </w:lvl>
  </w:abstractNum>
  <w:abstractNum w:abstractNumId="2" w15:restartNumberingAfterBreak="0">
    <w:nsid w:val="34544023"/>
    <w:multiLevelType w:val="hybridMultilevel"/>
    <w:tmpl w:val="D03AD6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FC80335"/>
    <w:multiLevelType w:val="hybridMultilevel"/>
    <w:tmpl w:val="81AC3EC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AB95281"/>
    <w:multiLevelType w:val="hybridMultilevel"/>
    <w:tmpl w:val="DC740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BF1103F"/>
    <w:multiLevelType w:val="hybridMultilevel"/>
    <w:tmpl w:val="C666B4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4"/>
  </w:num>
  <w:num w:numId="2" w16cid:durableId="1361665836">
    <w:abstractNumId w:val="0"/>
  </w:num>
  <w:num w:numId="3" w16cid:durableId="1496603314">
    <w:abstractNumId w:val="2"/>
  </w:num>
  <w:num w:numId="4" w16cid:durableId="526871211">
    <w:abstractNumId w:val="5"/>
  </w:num>
  <w:num w:numId="5" w16cid:durableId="532765081">
    <w:abstractNumId w:val="1"/>
  </w:num>
  <w:num w:numId="6" w16cid:durableId="1514881423">
    <w:abstractNumId w:val="3"/>
  </w:num>
  <w:num w:numId="7" w16cid:durableId="21142773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129"/>
    <w:rsid w:val="0000041C"/>
    <w:rsid w:val="000005BD"/>
    <w:rsid w:val="0000378C"/>
    <w:rsid w:val="00011579"/>
    <w:rsid w:val="00011778"/>
    <w:rsid w:val="00020113"/>
    <w:rsid w:val="000203BA"/>
    <w:rsid w:val="00021B25"/>
    <w:rsid w:val="00022A6D"/>
    <w:rsid w:val="00022BC7"/>
    <w:rsid w:val="00022FD1"/>
    <w:rsid w:val="00030F66"/>
    <w:rsid w:val="0003262E"/>
    <w:rsid w:val="00034FA7"/>
    <w:rsid w:val="00035AFD"/>
    <w:rsid w:val="000407A4"/>
    <w:rsid w:val="00040878"/>
    <w:rsid w:val="00041971"/>
    <w:rsid w:val="00051C76"/>
    <w:rsid w:val="000523A3"/>
    <w:rsid w:val="000526E9"/>
    <w:rsid w:val="000539A5"/>
    <w:rsid w:val="000544D4"/>
    <w:rsid w:val="00056D08"/>
    <w:rsid w:val="0005732C"/>
    <w:rsid w:val="000608CC"/>
    <w:rsid w:val="000628D5"/>
    <w:rsid w:val="00064CBA"/>
    <w:rsid w:val="0006677D"/>
    <w:rsid w:val="00070939"/>
    <w:rsid w:val="00070A8D"/>
    <w:rsid w:val="0007265F"/>
    <w:rsid w:val="00072B56"/>
    <w:rsid w:val="00074DC0"/>
    <w:rsid w:val="000750D6"/>
    <w:rsid w:val="00077024"/>
    <w:rsid w:val="00081F8C"/>
    <w:rsid w:val="00082BBF"/>
    <w:rsid w:val="000842B1"/>
    <w:rsid w:val="000930A1"/>
    <w:rsid w:val="000938BF"/>
    <w:rsid w:val="000A1B2A"/>
    <w:rsid w:val="000A2B6A"/>
    <w:rsid w:val="000A2F5B"/>
    <w:rsid w:val="000A51FE"/>
    <w:rsid w:val="000A7C85"/>
    <w:rsid w:val="000B149E"/>
    <w:rsid w:val="000B227C"/>
    <w:rsid w:val="000B6D3D"/>
    <w:rsid w:val="000B7E31"/>
    <w:rsid w:val="000C00B3"/>
    <w:rsid w:val="000C3B41"/>
    <w:rsid w:val="000C536E"/>
    <w:rsid w:val="000C627F"/>
    <w:rsid w:val="000D778A"/>
    <w:rsid w:val="000E0EE3"/>
    <w:rsid w:val="000E0FF6"/>
    <w:rsid w:val="000E3D95"/>
    <w:rsid w:val="000E5EF6"/>
    <w:rsid w:val="000F21EE"/>
    <w:rsid w:val="000F2C89"/>
    <w:rsid w:val="000F64DD"/>
    <w:rsid w:val="000F6BB9"/>
    <w:rsid w:val="00106D5D"/>
    <w:rsid w:val="00107867"/>
    <w:rsid w:val="00113AD6"/>
    <w:rsid w:val="0011510B"/>
    <w:rsid w:val="001168F9"/>
    <w:rsid w:val="001175A0"/>
    <w:rsid w:val="001209F8"/>
    <w:rsid w:val="00131554"/>
    <w:rsid w:val="00131D19"/>
    <w:rsid w:val="0013271B"/>
    <w:rsid w:val="00137337"/>
    <w:rsid w:val="00141E7D"/>
    <w:rsid w:val="001450C2"/>
    <w:rsid w:val="001460F4"/>
    <w:rsid w:val="0014687A"/>
    <w:rsid w:val="00151300"/>
    <w:rsid w:val="00151646"/>
    <w:rsid w:val="00154C38"/>
    <w:rsid w:val="00155F98"/>
    <w:rsid w:val="00156B24"/>
    <w:rsid w:val="00160831"/>
    <w:rsid w:val="0016186A"/>
    <w:rsid w:val="001643D5"/>
    <w:rsid w:val="0016482C"/>
    <w:rsid w:val="001656CE"/>
    <w:rsid w:val="00166A81"/>
    <w:rsid w:val="00167DBC"/>
    <w:rsid w:val="0017038A"/>
    <w:rsid w:val="001727D9"/>
    <w:rsid w:val="0017373E"/>
    <w:rsid w:val="0018101F"/>
    <w:rsid w:val="001819EB"/>
    <w:rsid w:val="00184BFE"/>
    <w:rsid w:val="001852D1"/>
    <w:rsid w:val="00185C29"/>
    <w:rsid w:val="00187DF4"/>
    <w:rsid w:val="0019293F"/>
    <w:rsid w:val="001968B6"/>
    <w:rsid w:val="00196E3B"/>
    <w:rsid w:val="001A0881"/>
    <w:rsid w:val="001A2C7A"/>
    <w:rsid w:val="001A5B70"/>
    <w:rsid w:val="001A7D66"/>
    <w:rsid w:val="001B1EED"/>
    <w:rsid w:val="001B2CCD"/>
    <w:rsid w:val="001B2F07"/>
    <w:rsid w:val="001B5FFD"/>
    <w:rsid w:val="001B7AFD"/>
    <w:rsid w:val="001C0357"/>
    <w:rsid w:val="001C03FB"/>
    <w:rsid w:val="001C19C4"/>
    <w:rsid w:val="001C1E6E"/>
    <w:rsid w:val="001C290C"/>
    <w:rsid w:val="001C29E9"/>
    <w:rsid w:val="001C5523"/>
    <w:rsid w:val="001D04F1"/>
    <w:rsid w:val="001E067F"/>
    <w:rsid w:val="001E091B"/>
    <w:rsid w:val="001E1337"/>
    <w:rsid w:val="001E1DDD"/>
    <w:rsid w:val="001F0A7C"/>
    <w:rsid w:val="001F331A"/>
    <w:rsid w:val="001F5974"/>
    <w:rsid w:val="001F746D"/>
    <w:rsid w:val="00200CD8"/>
    <w:rsid w:val="00202D3E"/>
    <w:rsid w:val="00203297"/>
    <w:rsid w:val="00205B31"/>
    <w:rsid w:val="00213924"/>
    <w:rsid w:val="00214E82"/>
    <w:rsid w:val="002159FA"/>
    <w:rsid w:val="002202CE"/>
    <w:rsid w:val="00220CB0"/>
    <w:rsid w:val="00220CC6"/>
    <w:rsid w:val="00221349"/>
    <w:rsid w:val="00222A8D"/>
    <w:rsid w:val="00223434"/>
    <w:rsid w:val="002253A1"/>
    <w:rsid w:val="00226B63"/>
    <w:rsid w:val="00227AF9"/>
    <w:rsid w:val="00230136"/>
    <w:rsid w:val="00231F15"/>
    <w:rsid w:val="0023416F"/>
    <w:rsid w:val="002357C9"/>
    <w:rsid w:val="00236373"/>
    <w:rsid w:val="00236859"/>
    <w:rsid w:val="002418FE"/>
    <w:rsid w:val="0024230C"/>
    <w:rsid w:val="00242E57"/>
    <w:rsid w:val="002453D2"/>
    <w:rsid w:val="0024620C"/>
    <w:rsid w:val="002462E0"/>
    <w:rsid w:val="00246A68"/>
    <w:rsid w:val="00246E21"/>
    <w:rsid w:val="00250871"/>
    <w:rsid w:val="00256BB6"/>
    <w:rsid w:val="00257EA3"/>
    <w:rsid w:val="00263656"/>
    <w:rsid w:val="0026402C"/>
    <w:rsid w:val="002750C5"/>
    <w:rsid w:val="0027724B"/>
    <w:rsid w:val="00280786"/>
    <w:rsid w:val="00280A46"/>
    <w:rsid w:val="00282228"/>
    <w:rsid w:val="002833AD"/>
    <w:rsid w:val="00283B7C"/>
    <w:rsid w:val="00284677"/>
    <w:rsid w:val="00285E49"/>
    <w:rsid w:val="00293674"/>
    <w:rsid w:val="002951C6"/>
    <w:rsid w:val="00297376"/>
    <w:rsid w:val="002979B3"/>
    <w:rsid w:val="002A149B"/>
    <w:rsid w:val="002A17C2"/>
    <w:rsid w:val="002A4AB7"/>
    <w:rsid w:val="002B0ACC"/>
    <w:rsid w:val="002C3D51"/>
    <w:rsid w:val="002D69C2"/>
    <w:rsid w:val="002E6989"/>
    <w:rsid w:val="002E7CB1"/>
    <w:rsid w:val="002F019E"/>
    <w:rsid w:val="002F32A6"/>
    <w:rsid w:val="002F359F"/>
    <w:rsid w:val="002F4F80"/>
    <w:rsid w:val="002F6163"/>
    <w:rsid w:val="002F74C6"/>
    <w:rsid w:val="003022F1"/>
    <w:rsid w:val="0030498E"/>
    <w:rsid w:val="00305DC5"/>
    <w:rsid w:val="003063E0"/>
    <w:rsid w:val="0032240A"/>
    <w:rsid w:val="003240C1"/>
    <w:rsid w:val="00324A0B"/>
    <w:rsid w:val="0032657F"/>
    <w:rsid w:val="00330405"/>
    <w:rsid w:val="0033076C"/>
    <w:rsid w:val="003323D9"/>
    <w:rsid w:val="003345F4"/>
    <w:rsid w:val="00344C2A"/>
    <w:rsid w:val="00352112"/>
    <w:rsid w:val="00353984"/>
    <w:rsid w:val="00355824"/>
    <w:rsid w:val="00355EC0"/>
    <w:rsid w:val="00356779"/>
    <w:rsid w:val="00362206"/>
    <w:rsid w:val="003636A6"/>
    <w:rsid w:val="003650CE"/>
    <w:rsid w:val="0037110B"/>
    <w:rsid w:val="00372015"/>
    <w:rsid w:val="00373432"/>
    <w:rsid w:val="003751F6"/>
    <w:rsid w:val="00375682"/>
    <w:rsid w:val="00376CD6"/>
    <w:rsid w:val="00377A94"/>
    <w:rsid w:val="003822F9"/>
    <w:rsid w:val="00385CAD"/>
    <w:rsid w:val="00386ED4"/>
    <w:rsid w:val="00390743"/>
    <w:rsid w:val="00390DFB"/>
    <w:rsid w:val="00393ABF"/>
    <w:rsid w:val="00396354"/>
    <w:rsid w:val="003978DB"/>
    <w:rsid w:val="003A25E9"/>
    <w:rsid w:val="003A3D00"/>
    <w:rsid w:val="003A5D41"/>
    <w:rsid w:val="003B51BB"/>
    <w:rsid w:val="003C0503"/>
    <w:rsid w:val="003C0A76"/>
    <w:rsid w:val="003C1724"/>
    <w:rsid w:val="003C6F49"/>
    <w:rsid w:val="003D30C1"/>
    <w:rsid w:val="003E1483"/>
    <w:rsid w:val="003E2F12"/>
    <w:rsid w:val="003E348B"/>
    <w:rsid w:val="003E495C"/>
    <w:rsid w:val="003F01DA"/>
    <w:rsid w:val="003F176A"/>
    <w:rsid w:val="003F284F"/>
    <w:rsid w:val="003F5D2A"/>
    <w:rsid w:val="00401754"/>
    <w:rsid w:val="00401A91"/>
    <w:rsid w:val="00410981"/>
    <w:rsid w:val="004109AF"/>
    <w:rsid w:val="00410DAE"/>
    <w:rsid w:val="00411407"/>
    <w:rsid w:val="00414DF9"/>
    <w:rsid w:val="00420128"/>
    <w:rsid w:val="00420A46"/>
    <w:rsid w:val="0043048D"/>
    <w:rsid w:val="004425EA"/>
    <w:rsid w:val="00442885"/>
    <w:rsid w:val="00446CE5"/>
    <w:rsid w:val="004519EB"/>
    <w:rsid w:val="00451DB6"/>
    <w:rsid w:val="0045344B"/>
    <w:rsid w:val="004617A9"/>
    <w:rsid w:val="004625B8"/>
    <w:rsid w:val="0046507A"/>
    <w:rsid w:val="00467D9F"/>
    <w:rsid w:val="004732C8"/>
    <w:rsid w:val="00473825"/>
    <w:rsid w:val="004756DD"/>
    <w:rsid w:val="00482186"/>
    <w:rsid w:val="00482DA8"/>
    <w:rsid w:val="004856D8"/>
    <w:rsid w:val="004905CD"/>
    <w:rsid w:val="00496052"/>
    <w:rsid w:val="00496328"/>
    <w:rsid w:val="004B63B1"/>
    <w:rsid w:val="004B7561"/>
    <w:rsid w:val="004C0F29"/>
    <w:rsid w:val="004C1A6B"/>
    <w:rsid w:val="004C30C5"/>
    <w:rsid w:val="004C6292"/>
    <w:rsid w:val="004C65C8"/>
    <w:rsid w:val="004C6B22"/>
    <w:rsid w:val="004C71A1"/>
    <w:rsid w:val="004D233D"/>
    <w:rsid w:val="004D2DDD"/>
    <w:rsid w:val="004D60A1"/>
    <w:rsid w:val="004E1FA7"/>
    <w:rsid w:val="004E2198"/>
    <w:rsid w:val="004E42D4"/>
    <w:rsid w:val="004E4A45"/>
    <w:rsid w:val="004E6E17"/>
    <w:rsid w:val="004F0305"/>
    <w:rsid w:val="004F1B32"/>
    <w:rsid w:val="004F34B0"/>
    <w:rsid w:val="004F7663"/>
    <w:rsid w:val="00500677"/>
    <w:rsid w:val="005014B6"/>
    <w:rsid w:val="00501FD7"/>
    <w:rsid w:val="0050508C"/>
    <w:rsid w:val="00510F46"/>
    <w:rsid w:val="00511C84"/>
    <w:rsid w:val="005165D5"/>
    <w:rsid w:val="00516D3D"/>
    <w:rsid w:val="00520E36"/>
    <w:rsid w:val="005248BA"/>
    <w:rsid w:val="00525F70"/>
    <w:rsid w:val="00526195"/>
    <w:rsid w:val="00530B0F"/>
    <w:rsid w:val="005325E5"/>
    <w:rsid w:val="00532C0D"/>
    <w:rsid w:val="00536B58"/>
    <w:rsid w:val="00536DA2"/>
    <w:rsid w:val="00537D7F"/>
    <w:rsid w:val="005401FB"/>
    <w:rsid w:val="00540231"/>
    <w:rsid w:val="005405AA"/>
    <w:rsid w:val="00546049"/>
    <w:rsid w:val="005476BF"/>
    <w:rsid w:val="00552289"/>
    <w:rsid w:val="005554A0"/>
    <w:rsid w:val="005557A1"/>
    <w:rsid w:val="00556184"/>
    <w:rsid w:val="0055663E"/>
    <w:rsid w:val="00556E8D"/>
    <w:rsid w:val="0056481D"/>
    <w:rsid w:val="0056504A"/>
    <w:rsid w:val="005651A6"/>
    <w:rsid w:val="00566DCA"/>
    <w:rsid w:val="005822B8"/>
    <w:rsid w:val="0059195E"/>
    <w:rsid w:val="00591E45"/>
    <w:rsid w:val="00592182"/>
    <w:rsid w:val="0059339D"/>
    <w:rsid w:val="00595211"/>
    <w:rsid w:val="005978F1"/>
    <w:rsid w:val="005A2891"/>
    <w:rsid w:val="005A5582"/>
    <w:rsid w:val="005B18A6"/>
    <w:rsid w:val="005B43DC"/>
    <w:rsid w:val="005C0A3F"/>
    <w:rsid w:val="005C6001"/>
    <w:rsid w:val="005D44B5"/>
    <w:rsid w:val="005D57C8"/>
    <w:rsid w:val="005D7EF2"/>
    <w:rsid w:val="005F4789"/>
    <w:rsid w:val="005F4FD3"/>
    <w:rsid w:val="006004FC"/>
    <w:rsid w:val="00604B8B"/>
    <w:rsid w:val="00605E13"/>
    <w:rsid w:val="00606823"/>
    <w:rsid w:val="0060734F"/>
    <w:rsid w:val="0060756A"/>
    <w:rsid w:val="00610A07"/>
    <w:rsid w:val="006122AB"/>
    <w:rsid w:val="0061544F"/>
    <w:rsid w:val="00615676"/>
    <w:rsid w:val="00620E29"/>
    <w:rsid w:val="006225BC"/>
    <w:rsid w:val="00622FAC"/>
    <w:rsid w:val="006276D8"/>
    <w:rsid w:val="00633227"/>
    <w:rsid w:val="00633EA6"/>
    <w:rsid w:val="00636854"/>
    <w:rsid w:val="0064556D"/>
    <w:rsid w:val="006455C8"/>
    <w:rsid w:val="0065294E"/>
    <w:rsid w:val="00653975"/>
    <w:rsid w:val="00665604"/>
    <w:rsid w:val="00666750"/>
    <w:rsid w:val="00671157"/>
    <w:rsid w:val="00671638"/>
    <w:rsid w:val="006738D2"/>
    <w:rsid w:val="0067439C"/>
    <w:rsid w:val="006769A6"/>
    <w:rsid w:val="00676CCB"/>
    <w:rsid w:val="006813F3"/>
    <w:rsid w:val="00685BD5"/>
    <w:rsid w:val="00691ED0"/>
    <w:rsid w:val="0069349C"/>
    <w:rsid w:val="00696650"/>
    <w:rsid w:val="006A17B0"/>
    <w:rsid w:val="006A2CDF"/>
    <w:rsid w:val="006A4174"/>
    <w:rsid w:val="006A6582"/>
    <w:rsid w:val="006B1AD2"/>
    <w:rsid w:val="006B47F0"/>
    <w:rsid w:val="006B69EA"/>
    <w:rsid w:val="006B6B7E"/>
    <w:rsid w:val="006C20BA"/>
    <w:rsid w:val="006C2C56"/>
    <w:rsid w:val="006C2E0B"/>
    <w:rsid w:val="006C2F44"/>
    <w:rsid w:val="006C4C5F"/>
    <w:rsid w:val="006C58DA"/>
    <w:rsid w:val="006C7C9B"/>
    <w:rsid w:val="006D12E5"/>
    <w:rsid w:val="006D7868"/>
    <w:rsid w:val="006E027B"/>
    <w:rsid w:val="006F0BD1"/>
    <w:rsid w:val="006F2503"/>
    <w:rsid w:val="006F34DB"/>
    <w:rsid w:val="006F36E6"/>
    <w:rsid w:val="006F6996"/>
    <w:rsid w:val="007011A9"/>
    <w:rsid w:val="00702C50"/>
    <w:rsid w:val="00702CDF"/>
    <w:rsid w:val="00707215"/>
    <w:rsid w:val="00707884"/>
    <w:rsid w:val="00707FBA"/>
    <w:rsid w:val="007129D6"/>
    <w:rsid w:val="00715A2E"/>
    <w:rsid w:val="007228F9"/>
    <w:rsid w:val="00722AC6"/>
    <w:rsid w:val="007236E3"/>
    <w:rsid w:val="00725D4D"/>
    <w:rsid w:val="007266F2"/>
    <w:rsid w:val="007322CF"/>
    <w:rsid w:val="00735C37"/>
    <w:rsid w:val="00735FA6"/>
    <w:rsid w:val="00737867"/>
    <w:rsid w:val="00740C74"/>
    <w:rsid w:val="007428B9"/>
    <w:rsid w:val="0074406D"/>
    <w:rsid w:val="00745571"/>
    <w:rsid w:val="00747514"/>
    <w:rsid w:val="00752EF9"/>
    <w:rsid w:val="00752F72"/>
    <w:rsid w:val="00753220"/>
    <w:rsid w:val="00753C15"/>
    <w:rsid w:val="0075495A"/>
    <w:rsid w:val="0076560B"/>
    <w:rsid w:val="007668F2"/>
    <w:rsid w:val="00770B7D"/>
    <w:rsid w:val="00773068"/>
    <w:rsid w:val="00773151"/>
    <w:rsid w:val="00774F9B"/>
    <w:rsid w:val="0077533F"/>
    <w:rsid w:val="0078105B"/>
    <w:rsid w:val="00784247"/>
    <w:rsid w:val="00790A6E"/>
    <w:rsid w:val="007924E4"/>
    <w:rsid w:val="00796AFD"/>
    <w:rsid w:val="0079736A"/>
    <w:rsid w:val="007A0D07"/>
    <w:rsid w:val="007A15BE"/>
    <w:rsid w:val="007A6C09"/>
    <w:rsid w:val="007B01AD"/>
    <w:rsid w:val="007B16D8"/>
    <w:rsid w:val="007B1CF0"/>
    <w:rsid w:val="007B63DE"/>
    <w:rsid w:val="007C0409"/>
    <w:rsid w:val="007C1593"/>
    <w:rsid w:val="007C67CF"/>
    <w:rsid w:val="007C75AF"/>
    <w:rsid w:val="007D36B0"/>
    <w:rsid w:val="007D4A2F"/>
    <w:rsid w:val="007D4CC3"/>
    <w:rsid w:val="007D4E0E"/>
    <w:rsid w:val="007E4A25"/>
    <w:rsid w:val="007E669C"/>
    <w:rsid w:val="007E7FEF"/>
    <w:rsid w:val="007F045A"/>
    <w:rsid w:val="007F2E30"/>
    <w:rsid w:val="007F3450"/>
    <w:rsid w:val="007F3B64"/>
    <w:rsid w:val="00801F62"/>
    <w:rsid w:val="00802080"/>
    <w:rsid w:val="00804C98"/>
    <w:rsid w:val="00810446"/>
    <w:rsid w:val="00810849"/>
    <w:rsid w:val="00814B84"/>
    <w:rsid w:val="0082041D"/>
    <w:rsid w:val="008239F9"/>
    <w:rsid w:val="008329BE"/>
    <w:rsid w:val="00835CD7"/>
    <w:rsid w:val="0083614F"/>
    <w:rsid w:val="00842798"/>
    <w:rsid w:val="00843D5A"/>
    <w:rsid w:val="008446C5"/>
    <w:rsid w:val="008456BA"/>
    <w:rsid w:val="00846367"/>
    <w:rsid w:val="00861C6E"/>
    <w:rsid w:val="00866E9A"/>
    <w:rsid w:val="00870366"/>
    <w:rsid w:val="008719DF"/>
    <w:rsid w:val="00876BB3"/>
    <w:rsid w:val="008818D6"/>
    <w:rsid w:val="00883865"/>
    <w:rsid w:val="00884C22"/>
    <w:rsid w:val="00894023"/>
    <w:rsid w:val="00895F38"/>
    <w:rsid w:val="00896C64"/>
    <w:rsid w:val="008A0EB8"/>
    <w:rsid w:val="008A2799"/>
    <w:rsid w:val="008A58DD"/>
    <w:rsid w:val="008A78B4"/>
    <w:rsid w:val="008B331C"/>
    <w:rsid w:val="008B3ED3"/>
    <w:rsid w:val="008B5E4A"/>
    <w:rsid w:val="008C27F3"/>
    <w:rsid w:val="008C4B55"/>
    <w:rsid w:val="008D0BC0"/>
    <w:rsid w:val="008D5079"/>
    <w:rsid w:val="008D6BB2"/>
    <w:rsid w:val="008E297A"/>
    <w:rsid w:val="008E4F76"/>
    <w:rsid w:val="008E7088"/>
    <w:rsid w:val="008E7927"/>
    <w:rsid w:val="008F1007"/>
    <w:rsid w:val="008F3BDC"/>
    <w:rsid w:val="008F4245"/>
    <w:rsid w:val="008F4D68"/>
    <w:rsid w:val="00901748"/>
    <w:rsid w:val="0090538A"/>
    <w:rsid w:val="009055E8"/>
    <w:rsid w:val="00917F1C"/>
    <w:rsid w:val="009204E9"/>
    <w:rsid w:val="00922AD4"/>
    <w:rsid w:val="00923D2C"/>
    <w:rsid w:val="00931099"/>
    <w:rsid w:val="009312CA"/>
    <w:rsid w:val="00933F90"/>
    <w:rsid w:val="00935CEB"/>
    <w:rsid w:val="00941C7F"/>
    <w:rsid w:val="00942820"/>
    <w:rsid w:val="0094447A"/>
    <w:rsid w:val="009466CF"/>
    <w:rsid w:val="00946D8E"/>
    <w:rsid w:val="00951D31"/>
    <w:rsid w:val="009535D5"/>
    <w:rsid w:val="00960323"/>
    <w:rsid w:val="00960B0A"/>
    <w:rsid w:val="00960FA4"/>
    <w:rsid w:val="009619BE"/>
    <w:rsid w:val="00970A7C"/>
    <w:rsid w:val="00975B1A"/>
    <w:rsid w:val="00977603"/>
    <w:rsid w:val="00977B7F"/>
    <w:rsid w:val="00983744"/>
    <w:rsid w:val="00986352"/>
    <w:rsid w:val="00987A2F"/>
    <w:rsid w:val="009926DC"/>
    <w:rsid w:val="00995499"/>
    <w:rsid w:val="00996542"/>
    <w:rsid w:val="0099770B"/>
    <w:rsid w:val="009A2553"/>
    <w:rsid w:val="009A6696"/>
    <w:rsid w:val="009A67DC"/>
    <w:rsid w:val="009A6E2D"/>
    <w:rsid w:val="009A7980"/>
    <w:rsid w:val="009B1AF8"/>
    <w:rsid w:val="009B480F"/>
    <w:rsid w:val="009B697E"/>
    <w:rsid w:val="009C0A14"/>
    <w:rsid w:val="009C148E"/>
    <w:rsid w:val="009C5CA0"/>
    <w:rsid w:val="009D67F3"/>
    <w:rsid w:val="009D6AB9"/>
    <w:rsid w:val="009D7967"/>
    <w:rsid w:val="009E1DB8"/>
    <w:rsid w:val="009E2085"/>
    <w:rsid w:val="009E2852"/>
    <w:rsid w:val="009F05EF"/>
    <w:rsid w:val="009F0A4E"/>
    <w:rsid w:val="009F40F2"/>
    <w:rsid w:val="009F5254"/>
    <w:rsid w:val="00A0089C"/>
    <w:rsid w:val="00A04EB7"/>
    <w:rsid w:val="00A056FB"/>
    <w:rsid w:val="00A10F8D"/>
    <w:rsid w:val="00A215A0"/>
    <w:rsid w:val="00A21FA0"/>
    <w:rsid w:val="00A247E0"/>
    <w:rsid w:val="00A327ED"/>
    <w:rsid w:val="00A35180"/>
    <w:rsid w:val="00A354CF"/>
    <w:rsid w:val="00A36E23"/>
    <w:rsid w:val="00A40612"/>
    <w:rsid w:val="00A44707"/>
    <w:rsid w:val="00A44BCB"/>
    <w:rsid w:val="00A460EA"/>
    <w:rsid w:val="00A55527"/>
    <w:rsid w:val="00A60010"/>
    <w:rsid w:val="00A638BF"/>
    <w:rsid w:val="00A63AF2"/>
    <w:rsid w:val="00A65173"/>
    <w:rsid w:val="00A7165C"/>
    <w:rsid w:val="00A72362"/>
    <w:rsid w:val="00A72496"/>
    <w:rsid w:val="00A7526E"/>
    <w:rsid w:val="00A8031F"/>
    <w:rsid w:val="00A8178E"/>
    <w:rsid w:val="00A8274D"/>
    <w:rsid w:val="00A83C3F"/>
    <w:rsid w:val="00A840DF"/>
    <w:rsid w:val="00A85D8B"/>
    <w:rsid w:val="00A85EBF"/>
    <w:rsid w:val="00A925E8"/>
    <w:rsid w:val="00A9277B"/>
    <w:rsid w:val="00A92C00"/>
    <w:rsid w:val="00A96B76"/>
    <w:rsid w:val="00AB2CA5"/>
    <w:rsid w:val="00AB4CA5"/>
    <w:rsid w:val="00AB51AA"/>
    <w:rsid w:val="00AC00EF"/>
    <w:rsid w:val="00AC2A30"/>
    <w:rsid w:val="00AC37B8"/>
    <w:rsid w:val="00AC4971"/>
    <w:rsid w:val="00AC4F09"/>
    <w:rsid w:val="00AC5B9C"/>
    <w:rsid w:val="00AC5D76"/>
    <w:rsid w:val="00AD14AC"/>
    <w:rsid w:val="00AD154B"/>
    <w:rsid w:val="00AF435C"/>
    <w:rsid w:val="00AF7883"/>
    <w:rsid w:val="00B003C2"/>
    <w:rsid w:val="00B014DB"/>
    <w:rsid w:val="00B021C5"/>
    <w:rsid w:val="00B10BD5"/>
    <w:rsid w:val="00B13188"/>
    <w:rsid w:val="00B13C28"/>
    <w:rsid w:val="00B13D11"/>
    <w:rsid w:val="00B14864"/>
    <w:rsid w:val="00B2495B"/>
    <w:rsid w:val="00B26044"/>
    <w:rsid w:val="00B278FE"/>
    <w:rsid w:val="00B305DC"/>
    <w:rsid w:val="00B3236D"/>
    <w:rsid w:val="00B33CBB"/>
    <w:rsid w:val="00B41B0C"/>
    <w:rsid w:val="00B44B0B"/>
    <w:rsid w:val="00B5594E"/>
    <w:rsid w:val="00B6137E"/>
    <w:rsid w:val="00B6276C"/>
    <w:rsid w:val="00B6599B"/>
    <w:rsid w:val="00B800A2"/>
    <w:rsid w:val="00B84EAA"/>
    <w:rsid w:val="00B86B84"/>
    <w:rsid w:val="00B92016"/>
    <w:rsid w:val="00B95B59"/>
    <w:rsid w:val="00BA086C"/>
    <w:rsid w:val="00BA316F"/>
    <w:rsid w:val="00BA6E78"/>
    <w:rsid w:val="00BB2AE8"/>
    <w:rsid w:val="00BB748D"/>
    <w:rsid w:val="00BC0BFB"/>
    <w:rsid w:val="00BC17E5"/>
    <w:rsid w:val="00BC1EBB"/>
    <w:rsid w:val="00BC278C"/>
    <w:rsid w:val="00BC4A68"/>
    <w:rsid w:val="00BC71FB"/>
    <w:rsid w:val="00BD5D1E"/>
    <w:rsid w:val="00BE259D"/>
    <w:rsid w:val="00BE5274"/>
    <w:rsid w:val="00BE5FC3"/>
    <w:rsid w:val="00BE6ED6"/>
    <w:rsid w:val="00BE7DCC"/>
    <w:rsid w:val="00BF04F0"/>
    <w:rsid w:val="00BF313E"/>
    <w:rsid w:val="00C00AED"/>
    <w:rsid w:val="00C02AE9"/>
    <w:rsid w:val="00C03E0E"/>
    <w:rsid w:val="00C046C6"/>
    <w:rsid w:val="00C06776"/>
    <w:rsid w:val="00C06FC8"/>
    <w:rsid w:val="00C10852"/>
    <w:rsid w:val="00C108BC"/>
    <w:rsid w:val="00C14026"/>
    <w:rsid w:val="00C15411"/>
    <w:rsid w:val="00C1752F"/>
    <w:rsid w:val="00C21361"/>
    <w:rsid w:val="00C22588"/>
    <w:rsid w:val="00C22866"/>
    <w:rsid w:val="00C2297A"/>
    <w:rsid w:val="00C267E0"/>
    <w:rsid w:val="00C34653"/>
    <w:rsid w:val="00C4068C"/>
    <w:rsid w:val="00C41E94"/>
    <w:rsid w:val="00C454B5"/>
    <w:rsid w:val="00C5047D"/>
    <w:rsid w:val="00C50B77"/>
    <w:rsid w:val="00C51F11"/>
    <w:rsid w:val="00C54BE0"/>
    <w:rsid w:val="00C61DE8"/>
    <w:rsid w:val="00C6223F"/>
    <w:rsid w:val="00C62C46"/>
    <w:rsid w:val="00C63144"/>
    <w:rsid w:val="00C63A59"/>
    <w:rsid w:val="00C66502"/>
    <w:rsid w:val="00C66AC5"/>
    <w:rsid w:val="00C676B4"/>
    <w:rsid w:val="00C67E75"/>
    <w:rsid w:val="00C67ED8"/>
    <w:rsid w:val="00C7004C"/>
    <w:rsid w:val="00C70D85"/>
    <w:rsid w:val="00C7681C"/>
    <w:rsid w:val="00C771F3"/>
    <w:rsid w:val="00C773BB"/>
    <w:rsid w:val="00C80A5F"/>
    <w:rsid w:val="00C80A7C"/>
    <w:rsid w:val="00C811C8"/>
    <w:rsid w:val="00C91249"/>
    <w:rsid w:val="00C93340"/>
    <w:rsid w:val="00C95125"/>
    <w:rsid w:val="00C9709D"/>
    <w:rsid w:val="00CA7ACA"/>
    <w:rsid w:val="00CB03D1"/>
    <w:rsid w:val="00CB1993"/>
    <w:rsid w:val="00CB24AF"/>
    <w:rsid w:val="00CB2A04"/>
    <w:rsid w:val="00CB3B0D"/>
    <w:rsid w:val="00CB3BB8"/>
    <w:rsid w:val="00CC0C5C"/>
    <w:rsid w:val="00CC1F38"/>
    <w:rsid w:val="00CD2A52"/>
    <w:rsid w:val="00CD33DC"/>
    <w:rsid w:val="00CE0D73"/>
    <w:rsid w:val="00CE429A"/>
    <w:rsid w:val="00CE5ADC"/>
    <w:rsid w:val="00CE6C88"/>
    <w:rsid w:val="00CE798D"/>
    <w:rsid w:val="00CF05CE"/>
    <w:rsid w:val="00CF1E8E"/>
    <w:rsid w:val="00CF1F15"/>
    <w:rsid w:val="00CF5670"/>
    <w:rsid w:val="00CF56AA"/>
    <w:rsid w:val="00D0181D"/>
    <w:rsid w:val="00D02198"/>
    <w:rsid w:val="00D02E70"/>
    <w:rsid w:val="00D03A76"/>
    <w:rsid w:val="00D04860"/>
    <w:rsid w:val="00D05F90"/>
    <w:rsid w:val="00D06B7E"/>
    <w:rsid w:val="00D16059"/>
    <w:rsid w:val="00D16957"/>
    <w:rsid w:val="00D204A4"/>
    <w:rsid w:val="00D26A6E"/>
    <w:rsid w:val="00D3109E"/>
    <w:rsid w:val="00D3151C"/>
    <w:rsid w:val="00D31A26"/>
    <w:rsid w:val="00D36891"/>
    <w:rsid w:val="00D36DBF"/>
    <w:rsid w:val="00D426E7"/>
    <w:rsid w:val="00D4389E"/>
    <w:rsid w:val="00D441CF"/>
    <w:rsid w:val="00D461B4"/>
    <w:rsid w:val="00D507B1"/>
    <w:rsid w:val="00D54A39"/>
    <w:rsid w:val="00D55CB0"/>
    <w:rsid w:val="00D60450"/>
    <w:rsid w:val="00D63E20"/>
    <w:rsid w:val="00D63F24"/>
    <w:rsid w:val="00D661CE"/>
    <w:rsid w:val="00D714F0"/>
    <w:rsid w:val="00D724BE"/>
    <w:rsid w:val="00D75F64"/>
    <w:rsid w:val="00D77481"/>
    <w:rsid w:val="00D8187B"/>
    <w:rsid w:val="00D81BE3"/>
    <w:rsid w:val="00D81D35"/>
    <w:rsid w:val="00D851A4"/>
    <w:rsid w:val="00D873F7"/>
    <w:rsid w:val="00D9034B"/>
    <w:rsid w:val="00D92EF7"/>
    <w:rsid w:val="00D93579"/>
    <w:rsid w:val="00D9723F"/>
    <w:rsid w:val="00D97665"/>
    <w:rsid w:val="00DA1E80"/>
    <w:rsid w:val="00DA267D"/>
    <w:rsid w:val="00DA3A5E"/>
    <w:rsid w:val="00DA5F3B"/>
    <w:rsid w:val="00DA612D"/>
    <w:rsid w:val="00DA6487"/>
    <w:rsid w:val="00DB0E92"/>
    <w:rsid w:val="00DB114A"/>
    <w:rsid w:val="00DB59DD"/>
    <w:rsid w:val="00DB5EC8"/>
    <w:rsid w:val="00DB5FC9"/>
    <w:rsid w:val="00DB6D6E"/>
    <w:rsid w:val="00DB7059"/>
    <w:rsid w:val="00DC222F"/>
    <w:rsid w:val="00DC3690"/>
    <w:rsid w:val="00DD0462"/>
    <w:rsid w:val="00DD0776"/>
    <w:rsid w:val="00DD0ECF"/>
    <w:rsid w:val="00DD15B0"/>
    <w:rsid w:val="00DD6325"/>
    <w:rsid w:val="00DD7BDB"/>
    <w:rsid w:val="00DF1C2B"/>
    <w:rsid w:val="00DF36A3"/>
    <w:rsid w:val="00DF7848"/>
    <w:rsid w:val="00E11189"/>
    <w:rsid w:val="00E112A4"/>
    <w:rsid w:val="00E12147"/>
    <w:rsid w:val="00E2420C"/>
    <w:rsid w:val="00E27815"/>
    <w:rsid w:val="00E31FCA"/>
    <w:rsid w:val="00E33D61"/>
    <w:rsid w:val="00E36162"/>
    <w:rsid w:val="00E6007B"/>
    <w:rsid w:val="00E60C68"/>
    <w:rsid w:val="00E61FFD"/>
    <w:rsid w:val="00E6468A"/>
    <w:rsid w:val="00E66E47"/>
    <w:rsid w:val="00E83C06"/>
    <w:rsid w:val="00E83C79"/>
    <w:rsid w:val="00E847EC"/>
    <w:rsid w:val="00E856BC"/>
    <w:rsid w:val="00E86C15"/>
    <w:rsid w:val="00E91187"/>
    <w:rsid w:val="00E922D7"/>
    <w:rsid w:val="00E926CB"/>
    <w:rsid w:val="00E9681A"/>
    <w:rsid w:val="00EB4515"/>
    <w:rsid w:val="00EB5CAD"/>
    <w:rsid w:val="00EC2F49"/>
    <w:rsid w:val="00EC389B"/>
    <w:rsid w:val="00EC3AA3"/>
    <w:rsid w:val="00ED12C7"/>
    <w:rsid w:val="00ED2892"/>
    <w:rsid w:val="00ED548D"/>
    <w:rsid w:val="00ED7DDF"/>
    <w:rsid w:val="00ED7E51"/>
    <w:rsid w:val="00EE004D"/>
    <w:rsid w:val="00EE3FEA"/>
    <w:rsid w:val="00EE68EE"/>
    <w:rsid w:val="00EE7148"/>
    <w:rsid w:val="00EF0893"/>
    <w:rsid w:val="00EF5372"/>
    <w:rsid w:val="00EF75A9"/>
    <w:rsid w:val="00F000EF"/>
    <w:rsid w:val="00F03E9F"/>
    <w:rsid w:val="00F1048A"/>
    <w:rsid w:val="00F149BB"/>
    <w:rsid w:val="00F15B33"/>
    <w:rsid w:val="00F16CF5"/>
    <w:rsid w:val="00F178F5"/>
    <w:rsid w:val="00F2241D"/>
    <w:rsid w:val="00F2537A"/>
    <w:rsid w:val="00F2689F"/>
    <w:rsid w:val="00F26D46"/>
    <w:rsid w:val="00F3230E"/>
    <w:rsid w:val="00F408B1"/>
    <w:rsid w:val="00F410D4"/>
    <w:rsid w:val="00F43276"/>
    <w:rsid w:val="00F4477D"/>
    <w:rsid w:val="00F50014"/>
    <w:rsid w:val="00F52369"/>
    <w:rsid w:val="00F52789"/>
    <w:rsid w:val="00F52D02"/>
    <w:rsid w:val="00F5324E"/>
    <w:rsid w:val="00F564E2"/>
    <w:rsid w:val="00F607B6"/>
    <w:rsid w:val="00F646E8"/>
    <w:rsid w:val="00F661DC"/>
    <w:rsid w:val="00F711AC"/>
    <w:rsid w:val="00F728F6"/>
    <w:rsid w:val="00F729A6"/>
    <w:rsid w:val="00F73D0B"/>
    <w:rsid w:val="00F75C27"/>
    <w:rsid w:val="00F77FE7"/>
    <w:rsid w:val="00F85685"/>
    <w:rsid w:val="00F86F1B"/>
    <w:rsid w:val="00F93918"/>
    <w:rsid w:val="00F95070"/>
    <w:rsid w:val="00F95187"/>
    <w:rsid w:val="00F967D4"/>
    <w:rsid w:val="00FA1A96"/>
    <w:rsid w:val="00FA28F5"/>
    <w:rsid w:val="00FA4964"/>
    <w:rsid w:val="00FA7689"/>
    <w:rsid w:val="00FB1524"/>
    <w:rsid w:val="00FB3A6F"/>
    <w:rsid w:val="00FB6B04"/>
    <w:rsid w:val="00FB76F3"/>
    <w:rsid w:val="00FC10FE"/>
    <w:rsid w:val="00FC23AE"/>
    <w:rsid w:val="00FC31ED"/>
    <w:rsid w:val="00FC41BC"/>
    <w:rsid w:val="00FC4616"/>
    <w:rsid w:val="00FC768B"/>
    <w:rsid w:val="00FD0714"/>
    <w:rsid w:val="00FD4C45"/>
    <w:rsid w:val="00FD6080"/>
    <w:rsid w:val="00FE4059"/>
    <w:rsid w:val="00FF09B6"/>
    <w:rsid w:val="00FF2D3E"/>
    <w:rsid w:val="00FF4C12"/>
    <w:rsid w:val="00FF5758"/>
    <w:rsid w:val="00FF6607"/>
    <w:rsid w:val="00FF72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7115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D5D1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F100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Spacing">
    <w:name w:val="No Spacing"/>
    <w:uiPriority w:val="1"/>
    <w:qFormat/>
    <w:rsid w:val="009619BE"/>
    <w:pPr>
      <w:spacing w:after="0" w:line="240" w:lineRule="auto"/>
    </w:pPr>
  </w:style>
  <w:style w:type="paragraph" w:styleId="Bibliography">
    <w:name w:val="Bibliography"/>
    <w:basedOn w:val="Normal"/>
    <w:next w:val="Normal"/>
    <w:uiPriority w:val="37"/>
    <w:unhideWhenUsed/>
    <w:rsid w:val="00C10852"/>
    <w:pPr>
      <w:tabs>
        <w:tab w:val="left" w:pos="264"/>
      </w:tabs>
      <w:spacing w:after="240" w:line="240" w:lineRule="auto"/>
      <w:ind w:left="264" w:hanging="264"/>
    </w:pPr>
  </w:style>
  <w:style w:type="character" w:customStyle="1" w:styleId="Heading4Char">
    <w:name w:val="Heading 4 Char"/>
    <w:basedOn w:val="DefaultParagraphFont"/>
    <w:link w:val="Heading4"/>
    <w:uiPriority w:val="9"/>
    <w:rsid w:val="0067115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D5D1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F1007"/>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2102">
      <w:bodyDiv w:val="1"/>
      <w:marLeft w:val="0"/>
      <w:marRight w:val="0"/>
      <w:marTop w:val="0"/>
      <w:marBottom w:val="0"/>
      <w:divBdr>
        <w:top w:val="none" w:sz="0" w:space="0" w:color="auto"/>
        <w:left w:val="none" w:sz="0" w:space="0" w:color="auto"/>
        <w:bottom w:val="none" w:sz="0" w:space="0" w:color="auto"/>
        <w:right w:val="none" w:sz="0" w:space="0" w:color="auto"/>
      </w:divBdr>
    </w:div>
    <w:div w:id="409079987">
      <w:bodyDiv w:val="1"/>
      <w:marLeft w:val="0"/>
      <w:marRight w:val="0"/>
      <w:marTop w:val="0"/>
      <w:marBottom w:val="0"/>
      <w:divBdr>
        <w:top w:val="none" w:sz="0" w:space="0" w:color="auto"/>
        <w:left w:val="none" w:sz="0" w:space="0" w:color="auto"/>
        <w:bottom w:val="none" w:sz="0" w:space="0" w:color="auto"/>
        <w:right w:val="none" w:sz="0" w:space="0" w:color="auto"/>
      </w:divBdr>
      <w:divsChild>
        <w:div w:id="817957242">
          <w:marLeft w:val="0"/>
          <w:marRight w:val="0"/>
          <w:marTop w:val="0"/>
          <w:marBottom w:val="0"/>
          <w:divBdr>
            <w:top w:val="none" w:sz="0" w:space="0" w:color="auto"/>
            <w:left w:val="none" w:sz="0" w:space="0" w:color="auto"/>
            <w:bottom w:val="none" w:sz="0" w:space="0" w:color="auto"/>
            <w:right w:val="none" w:sz="0" w:space="0" w:color="auto"/>
          </w:divBdr>
          <w:divsChild>
            <w:div w:id="90657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923686">
      <w:bodyDiv w:val="1"/>
      <w:marLeft w:val="0"/>
      <w:marRight w:val="0"/>
      <w:marTop w:val="0"/>
      <w:marBottom w:val="0"/>
      <w:divBdr>
        <w:top w:val="none" w:sz="0" w:space="0" w:color="auto"/>
        <w:left w:val="none" w:sz="0" w:space="0" w:color="auto"/>
        <w:bottom w:val="none" w:sz="0" w:space="0" w:color="auto"/>
        <w:right w:val="none" w:sz="0" w:space="0" w:color="auto"/>
      </w:divBdr>
    </w:div>
    <w:div w:id="1695688576">
      <w:bodyDiv w:val="1"/>
      <w:marLeft w:val="0"/>
      <w:marRight w:val="0"/>
      <w:marTop w:val="0"/>
      <w:marBottom w:val="0"/>
      <w:divBdr>
        <w:top w:val="none" w:sz="0" w:space="0" w:color="auto"/>
        <w:left w:val="none" w:sz="0" w:space="0" w:color="auto"/>
        <w:bottom w:val="none" w:sz="0" w:space="0" w:color="auto"/>
        <w:right w:val="none" w:sz="0" w:space="0" w:color="auto"/>
      </w:divBdr>
      <w:divsChild>
        <w:div w:id="1138718090">
          <w:marLeft w:val="0"/>
          <w:marRight w:val="0"/>
          <w:marTop w:val="0"/>
          <w:marBottom w:val="0"/>
          <w:divBdr>
            <w:top w:val="none" w:sz="0" w:space="0" w:color="auto"/>
            <w:left w:val="none" w:sz="0" w:space="0" w:color="auto"/>
            <w:bottom w:val="none" w:sz="0" w:space="0" w:color="auto"/>
            <w:right w:val="none" w:sz="0" w:space="0" w:color="auto"/>
          </w:divBdr>
          <w:divsChild>
            <w:div w:id="13991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142439">
      <w:bodyDiv w:val="1"/>
      <w:marLeft w:val="0"/>
      <w:marRight w:val="0"/>
      <w:marTop w:val="0"/>
      <w:marBottom w:val="0"/>
      <w:divBdr>
        <w:top w:val="none" w:sz="0" w:space="0" w:color="auto"/>
        <w:left w:val="none" w:sz="0" w:space="0" w:color="auto"/>
        <w:bottom w:val="none" w:sz="0" w:space="0" w:color="auto"/>
        <w:right w:val="none" w:sz="0" w:space="0" w:color="auto"/>
      </w:divBdr>
      <w:divsChild>
        <w:div w:id="1179465264">
          <w:marLeft w:val="0"/>
          <w:marRight w:val="0"/>
          <w:marTop w:val="0"/>
          <w:marBottom w:val="0"/>
          <w:divBdr>
            <w:top w:val="none" w:sz="0" w:space="0" w:color="auto"/>
            <w:left w:val="none" w:sz="0" w:space="0" w:color="auto"/>
            <w:bottom w:val="none" w:sz="0" w:space="0" w:color="auto"/>
            <w:right w:val="none" w:sz="0" w:space="0" w:color="auto"/>
          </w:divBdr>
          <w:divsChild>
            <w:div w:id="22191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665170">
      <w:bodyDiv w:val="1"/>
      <w:marLeft w:val="0"/>
      <w:marRight w:val="0"/>
      <w:marTop w:val="0"/>
      <w:marBottom w:val="0"/>
      <w:divBdr>
        <w:top w:val="none" w:sz="0" w:space="0" w:color="auto"/>
        <w:left w:val="none" w:sz="0" w:space="0" w:color="auto"/>
        <w:bottom w:val="none" w:sz="0" w:space="0" w:color="auto"/>
        <w:right w:val="none" w:sz="0" w:space="0" w:color="auto"/>
      </w:divBdr>
      <w:divsChild>
        <w:div w:id="1740514653">
          <w:marLeft w:val="0"/>
          <w:marRight w:val="0"/>
          <w:marTop w:val="0"/>
          <w:marBottom w:val="0"/>
          <w:divBdr>
            <w:top w:val="none" w:sz="0" w:space="0" w:color="auto"/>
            <w:left w:val="none" w:sz="0" w:space="0" w:color="auto"/>
            <w:bottom w:val="none" w:sz="0" w:space="0" w:color="auto"/>
            <w:right w:val="none" w:sz="0" w:space="0" w:color="auto"/>
          </w:divBdr>
          <w:divsChild>
            <w:div w:id="172969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07F10C-B518-4C41-B65B-D48EF0C6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2</TotalTime>
  <Pages>53</Pages>
  <Words>16546</Words>
  <Characters>9431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1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Alex Tsiogas</cp:lastModifiedBy>
  <cp:revision>858</cp:revision>
  <dcterms:created xsi:type="dcterms:W3CDTF">2019-10-08T19:24:00Z</dcterms:created>
  <dcterms:modified xsi:type="dcterms:W3CDTF">2023-11-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hHLzjB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